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6B6BE" w14:textId="68431ACC" w:rsidR="009E4DA5" w:rsidRPr="00D40FFD" w:rsidRDefault="009E4DA5" w:rsidP="009E4DA5">
      <w:pPr>
        <w:spacing w:line="480" w:lineRule="auto"/>
      </w:pPr>
      <w:r w:rsidRPr="00D40FFD">
        <w:t>Biogeography of the</w:t>
      </w:r>
      <w:r w:rsidR="00291BFA" w:rsidRPr="00D40FFD">
        <w:t xml:space="preserve"> relationship between the child</w:t>
      </w:r>
      <w:r w:rsidRPr="00D40FFD">
        <w:t xml:space="preserve"> gut microbiome and innate immune system</w:t>
      </w:r>
    </w:p>
    <w:p w14:paraId="21CA74A3" w14:textId="77777777" w:rsidR="00AA0B34" w:rsidRDefault="00AA0B34" w:rsidP="00DA1C07">
      <w:pPr>
        <w:spacing w:line="480" w:lineRule="auto"/>
        <w:rPr>
          <w:b/>
        </w:rPr>
      </w:pPr>
    </w:p>
    <w:p w14:paraId="53691FF7" w14:textId="5E37F4B9" w:rsidR="001D74FC" w:rsidRDefault="00CD1485" w:rsidP="009C4F2A">
      <w:pPr>
        <w:spacing w:line="480" w:lineRule="auto"/>
        <w:rPr>
          <w:vertAlign w:val="superscript"/>
        </w:rPr>
      </w:pPr>
      <w:r w:rsidRPr="005966DD">
        <w:t xml:space="preserve">Nelly </w:t>
      </w:r>
      <w:proofErr w:type="spellStart"/>
      <w:r w:rsidRPr="005966DD">
        <w:t>Amenyogbe</w:t>
      </w:r>
      <w:r w:rsidR="001D74FC">
        <w:rPr>
          <w:vertAlign w:val="superscript"/>
        </w:rPr>
        <w:t>a</w:t>
      </w:r>
      <w:r w:rsidR="00872D91">
        <w:rPr>
          <w:vertAlign w:val="superscript"/>
        </w:rPr>
        <w:t>,b</w:t>
      </w:r>
      <w:proofErr w:type="spellEnd"/>
      <w:r w:rsidRPr="009C4F2A">
        <w:rPr>
          <w:vertAlign w:val="superscript"/>
        </w:rPr>
        <w:t>+</w:t>
      </w:r>
      <w:r w:rsidRPr="005966DD">
        <w:t xml:space="preserve">, Pedro </w:t>
      </w:r>
      <w:proofErr w:type="spellStart"/>
      <w:r w:rsidRPr="005966DD">
        <w:t>Dimitriu</w:t>
      </w:r>
      <w:r w:rsidR="00872D91">
        <w:rPr>
          <w:vertAlign w:val="superscript"/>
        </w:rPr>
        <w:t>c</w:t>
      </w:r>
      <w:proofErr w:type="spellEnd"/>
      <w:r w:rsidRPr="009C4F2A">
        <w:rPr>
          <w:vertAlign w:val="superscript"/>
        </w:rPr>
        <w:t>+</w:t>
      </w:r>
      <w:r w:rsidRPr="005966DD">
        <w:t>,</w:t>
      </w:r>
      <w:r>
        <w:t xml:space="preserve"> Kinga </w:t>
      </w:r>
      <w:proofErr w:type="spellStart"/>
      <w:r>
        <w:t>Smolen</w:t>
      </w:r>
      <w:r w:rsidR="001D74FC">
        <w:rPr>
          <w:vertAlign w:val="superscript"/>
        </w:rPr>
        <w:t>a</w:t>
      </w:r>
      <w:proofErr w:type="spellEnd"/>
      <w:r>
        <w:t>,</w:t>
      </w:r>
      <w:r w:rsidRPr="005966DD">
        <w:t xml:space="preserve"> Eric</w:t>
      </w:r>
      <w:r>
        <w:t xml:space="preserve"> M.</w:t>
      </w:r>
      <w:r w:rsidRPr="005966DD">
        <w:t xml:space="preserve"> </w:t>
      </w:r>
      <w:proofErr w:type="spellStart"/>
      <w:r w:rsidRPr="005966DD">
        <w:t>Brown</w:t>
      </w:r>
      <w:r w:rsidR="00872D91">
        <w:rPr>
          <w:vertAlign w:val="superscript"/>
        </w:rPr>
        <w:t>d</w:t>
      </w:r>
      <w:proofErr w:type="spellEnd"/>
      <w:r w:rsidRPr="005966DD">
        <w:t xml:space="preserve">, </w:t>
      </w:r>
      <w:r>
        <w:t xml:space="preserve">Casey P. </w:t>
      </w:r>
      <w:proofErr w:type="spellStart"/>
      <w:r>
        <w:t>Shannon</w:t>
      </w:r>
      <w:r w:rsidR="00872D91">
        <w:rPr>
          <w:vertAlign w:val="superscript"/>
        </w:rPr>
        <w:t>e</w:t>
      </w:r>
      <w:proofErr w:type="spellEnd"/>
      <w:r>
        <w:t xml:space="preserve">, Scott J. </w:t>
      </w:r>
      <w:proofErr w:type="spellStart"/>
      <w:r>
        <w:t>Tebbutt</w:t>
      </w:r>
      <w:r w:rsidR="00872D91">
        <w:rPr>
          <w:vertAlign w:val="superscript"/>
        </w:rPr>
        <w:t>e</w:t>
      </w:r>
      <w:r w:rsidR="001D74FC">
        <w:rPr>
          <w:vertAlign w:val="superscript"/>
        </w:rPr>
        <w:t>,</w:t>
      </w:r>
      <w:r w:rsidR="00872D91">
        <w:rPr>
          <w:vertAlign w:val="superscript"/>
        </w:rPr>
        <w:t>f</w:t>
      </w:r>
      <w:proofErr w:type="spellEnd"/>
      <w:r>
        <w:t xml:space="preserve">, </w:t>
      </w:r>
      <w:r w:rsidRPr="005966DD">
        <w:t xml:space="preserve">Phillip J </w:t>
      </w:r>
      <w:proofErr w:type="spellStart"/>
      <w:r w:rsidRPr="005966DD">
        <w:t>Cooper</w:t>
      </w:r>
      <w:r w:rsidR="00872D91">
        <w:rPr>
          <w:vertAlign w:val="superscript"/>
        </w:rPr>
        <w:t>g</w:t>
      </w:r>
      <w:r w:rsidR="001D74FC" w:rsidRPr="009C4F2A">
        <w:rPr>
          <w:vertAlign w:val="superscript"/>
        </w:rPr>
        <w:t>,</w:t>
      </w:r>
      <w:r w:rsidR="00872D91">
        <w:rPr>
          <w:vertAlign w:val="superscript"/>
        </w:rPr>
        <w:t>h</w:t>
      </w:r>
      <w:proofErr w:type="spellEnd"/>
      <w:r w:rsidRPr="005966DD">
        <w:t xml:space="preserve">, Arnaud </w:t>
      </w:r>
      <w:proofErr w:type="spellStart"/>
      <w:r w:rsidRPr="005966DD">
        <w:t>Marchant</w:t>
      </w:r>
      <w:r w:rsidR="00872D91">
        <w:rPr>
          <w:vertAlign w:val="superscript"/>
        </w:rPr>
        <w:t>i</w:t>
      </w:r>
      <w:proofErr w:type="spellEnd"/>
      <w:r>
        <w:rPr>
          <w:vertAlign w:val="subscript"/>
        </w:rPr>
        <w:t xml:space="preserve">, </w:t>
      </w:r>
      <w:r>
        <w:t xml:space="preserve">Tessa </w:t>
      </w:r>
      <w:proofErr w:type="spellStart"/>
      <w:r>
        <w:t>Goetghebuer</w:t>
      </w:r>
      <w:r w:rsidR="00872D91">
        <w:rPr>
          <w:vertAlign w:val="superscript"/>
        </w:rPr>
        <w:t>j</w:t>
      </w:r>
      <w:proofErr w:type="spellEnd"/>
      <w:r>
        <w:t>,</w:t>
      </w:r>
      <w:r w:rsidRPr="005966DD">
        <w:t xml:space="preserve"> Monika </w:t>
      </w:r>
      <w:proofErr w:type="spellStart"/>
      <w:r w:rsidRPr="005966DD">
        <w:t>Esser</w:t>
      </w:r>
      <w:r w:rsidR="00872D91">
        <w:rPr>
          <w:vertAlign w:val="superscript"/>
        </w:rPr>
        <w:t>k</w:t>
      </w:r>
      <w:proofErr w:type="spellEnd"/>
      <w:r>
        <w:t xml:space="preserve">, </w:t>
      </w:r>
      <w:r w:rsidRPr="005966DD">
        <w:t>Brett</w:t>
      </w:r>
      <w:r w:rsidR="00392093">
        <w:t xml:space="preserve"> B.</w:t>
      </w:r>
      <w:r w:rsidRPr="005966DD">
        <w:t xml:space="preserve"> </w:t>
      </w:r>
      <w:proofErr w:type="spellStart"/>
      <w:r w:rsidRPr="005966DD">
        <w:t>Finlay</w:t>
      </w:r>
      <w:r w:rsidR="00872D91">
        <w:rPr>
          <w:vertAlign w:val="superscript"/>
        </w:rPr>
        <w:t>d</w:t>
      </w:r>
      <w:proofErr w:type="spellEnd"/>
      <w:r w:rsidRPr="005966DD">
        <w:t>,</w:t>
      </w:r>
      <w:r>
        <w:t xml:space="preserve"> </w:t>
      </w:r>
      <w:r w:rsidRPr="00CB7050">
        <w:t>Tobias</w:t>
      </w:r>
      <w:r w:rsidRPr="005966DD">
        <w:t xml:space="preserve"> R</w:t>
      </w:r>
      <w:r>
        <w:t>.</w:t>
      </w:r>
      <w:r w:rsidRPr="005966DD">
        <w:t xml:space="preserve"> </w:t>
      </w:r>
      <w:proofErr w:type="spellStart"/>
      <w:r w:rsidRPr="005966DD">
        <w:t>Kollmann</w:t>
      </w:r>
      <w:r w:rsidR="00872D91">
        <w:rPr>
          <w:vertAlign w:val="superscript"/>
        </w:rPr>
        <w:t>l,b</w:t>
      </w:r>
      <w:proofErr w:type="spellEnd"/>
      <w:r>
        <w:rPr>
          <w:vertAlign w:val="superscript"/>
        </w:rPr>
        <w:t>++</w:t>
      </w:r>
      <w:r w:rsidRPr="005966DD">
        <w:t>, William W</w:t>
      </w:r>
      <w:r>
        <w:t>.</w:t>
      </w:r>
      <w:r w:rsidRPr="005966DD">
        <w:t xml:space="preserve"> </w:t>
      </w:r>
      <w:proofErr w:type="spellStart"/>
      <w:r w:rsidRPr="005966DD">
        <w:t>Mohn</w:t>
      </w:r>
      <w:r w:rsidR="00872D91">
        <w:rPr>
          <w:vertAlign w:val="superscript"/>
        </w:rPr>
        <w:t>c</w:t>
      </w:r>
      <w:proofErr w:type="spellEnd"/>
      <w:r>
        <w:rPr>
          <w:vertAlign w:val="superscript"/>
        </w:rPr>
        <w:t>++</w:t>
      </w:r>
      <w:r w:rsidR="001D74FC">
        <w:rPr>
          <w:vertAlign w:val="superscript"/>
        </w:rPr>
        <w:t>#</w:t>
      </w:r>
    </w:p>
    <w:p w14:paraId="5871A2C2" w14:textId="77777777" w:rsidR="00D40FFD" w:rsidRPr="009C4F2A" w:rsidRDefault="00D40FFD" w:rsidP="009C4F2A">
      <w:pPr>
        <w:spacing w:line="480" w:lineRule="auto"/>
      </w:pPr>
    </w:p>
    <w:p w14:paraId="35840759" w14:textId="3E6F70BA" w:rsidR="00CD1485" w:rsidRDefault="001D74FC" w:rsidP="009C4F2A">
      <w:pPr>
        <w:spacing w:line="480" w:lineRule="auto"/>
      </w:pPr>
      <w:proofErr w:type="spellStart"/>
      <w:r w:rsidRPr="009C4F2A">
        <w:rPr>
          <w:vertAlign w:val="superscript"/>
        </w:rPr>
        <w:t>a</w:t>
      </w:r>
      <w:r w:rsidR="00CD1485">
        <w:t>Department</w:t>
      </w:r>
      <w:proofErr w:type="spellEnd"/>
      <w:r w:rsidR="00CD1485">
        <w:t xml:space="preserve"> of Experimental Medicine, University of British Columbia, Vancouver, Canada</w:t>
      </w:r>
    </w:p>
    <w:p w14:paraId="544455B4" w14:textId="693477B5" w:rsidR="00872D91" w:rsidRPr="00872D91" w:rsidRDefault="00872D91" w:rsidP="009C4F2A">
      <w:pPr>
        <w:spacing w:line="480" w:lineRule="auto"/>
      </w:pPr>
      <w:proofErr w:type="spellStart"/>
      <w:r>
        <w:rPr>
          <w:vertAlign w:val="superscript"/>
        </w:rPr>
        <w:t>b</w:t>
      </w:r>
      <w:r>
        <w:t>Telethon</w:t>
      </w:r>
      <w:proofErr w:type="spellEnd"/>
      <w:r>
        <w:t xml:space="preserve"> Kids Institute, Perth, Australia</w:t>
      </w:r>
    </w:p>
    <w:p w14:paraId="251AB002" w14:textId="23B4376C" w:rsidR="00CD1485" w:rsidRDefault="00872D91" w:rsidP="009C4F2A">
      <w:pPr>
        <w:spacing w:line="480" w:lineRule="auto"/>
      </w:pPr>
      <w:proofErr w:type="spellStart"/>
      <w:r>
        <w:rPr>
          <w:vertAlign w:val="superscript"/>
        </w:rPr>
        <w:t>c</w:t>
      </w:r>
      <w:r w:rsidR="00CD1485">
        <w:t>Department</w:t>
      </w:r>
      <w:proofErr w:type="spellEnd"/>
      <w:r w:rsidR="00CD1485">
        <w:t xml:space="preserve"> of Microbiology and Immunology, Life Sciences Institute, University of British Columbia, Vancouver, Canada</w:t>
      </w:r>
    </w:p>
    <w:p w14:paraId="0BDF0BEE" w14:textId="53BEF862" w:rsidR="00CD1485" w:rsidRDefault="00872D91" w:rsidP="009C4F2A">
      <w:pPr>
        <w:spacing w:line="480" w:lineRule="auto"/>
      </w:pPr>
      <w:proofErr w:type="spellStart"/>
      <w:r>
        <w:rPr>
          <w:vertAlign w:val="superscript"/>
        </w:rPr>
        <w:t>d</w:t>
      </w:r>
      <w:r w:rsidR="00CD1485">
        <w:t>Michael</w:t>
      </w:r>
      <w:proofErr w:type="spellEnd"/>
      <w:r w:rsidR="00CD1485">
        <w:t xml:space="preserve"> Smith Laboratories, University of British Columbia, Vancouver, Canada</w:t>
      </w:r>
    </w:p>
    <w:p w14:paraId="06D95CB7" w14:textId="604BB2BF" w:rsidR="00CD1485" w:rsidRDefault="00872D91" w:rsidP="009C4F2A">
      <w:pPr>
        <w:spacing w:line="480" w:lineRule="auto"/>
      </w:pPr>
      <w:proofErr w:type="spellStart"/>
      <w:r>
        <w:rPr>
          <w:vertAlign w:val="superscript"/>
        </w:rPr>
        <w:t>e</w:t>
      </w:r>
      <w:r w:rsidR="00CD1485">
        <w:t>PROOF</w:t>
      </w:r>
      <w:proofErr w:type="spellEnd"/>
      <w:r w:rsidR="00CD1485">
        <w:t xml:space="preserve"> Centre or Excellence, St. </w:t>
      </w:r>
      <w:proofErr w:type="spellStart"/>
      <w:r w:rsidR="00CD1485">
        <w:t>Pauls’s</w:t>
      </w:r>
      <w:proofErr w:type="spellEnd"/>
      <w:r w:rsidR="00CD1485">
        <w:t xml:space="preserve"> Hospital, University of British Columbia, Vancouver, Canada</w:t>
      </w:r>
    </w:p>
    <w:p w14:paraId="5BC6953F" w14:textId="53153FD9" w:rsidR="00CD1485" w:rsidRDefault="00872D91" w:rsidP="009C4F2A">
      <w:pPr>
        <w:spacing w:line="480" w:lineRule="auto"/>
      </w:pPr>
      <w:proofErr w:type="spellStart"/>
      <w:r>
        <w:rPr>
          <w:vertAlign w:val="superscript"/>
        </w:rPr>
        <w:t>f</w:t>
      </w:r>
      <w:r w:rsidR="00CD1485">
        <w:t>Centre</w:t>
      </w:r>
      <w:proofErr w:type="spellEnd"/>
      <w:r w:rsidR="00CD1485">
        <w:t xml:space="preserve"> for Lung Innovation, Department of Medicine, Division of Respiratory Medicine, University of British Columbia, Vancouver, Canada</w:t>
      </w:r>
    </w:p>
    <w:p w14:paraId="6C5877A3" w14:textId="713F4856" w:rsidR="00CD1485" w:rsidRPr="009C4F2A" w:rsidRDefault="00872D91" w:rsidP="009C4F2A">
      <w:pPr>
        <w:spacing w:line="480" w:lineRule="auto"/>
        <w:rPr>
          <w:rFonts w:eastAsia="Times New Roman"/>
          <w:lang w:val="fr-FR"/>
        </w:rPr>
      </w:pPr>
      <w:proofErr w:type="spellStart"/>
      <w:r>
        <w:rPr>
          <w:rFonts w:eastAsia="Times New Roman"/>
          <w:color w:val="000000"/>
          <w:shd w:val="clear" w:color="auto" w:fill="FFFFFF"/>
          <w:vertAlign w:val="superscript"/>
          <w:lang w:val="fr-FR"/>
        </w:rPr>
        <w:t>g</w:t>
      </w:r>
      <w:r w:rsidR="00CD1485" w:rsidRPr="009C4F2A">
        <w:rPr>
          <w:rFonts w:eastAsia="Times New Roman"/>
          <w:color w:val="000000"/>
          <w:shd w:val="clear" w:color="auto" w:fill="FFFFFF"/>
          <w:lang w:val="fr-FR"/>
        </w:rPr>
        <w:t>Facultad</w:t>
      </w:r>
      <w:proofErr w:type="spellEnd"/>
      <w:r w:rsidR="00CD1485" w:rsidRPr="009C4F2A">
        <w:rPr>
          <w:rFonts w:eastAsia="Times New Roman"/>
          <w:color w:val="000000"/>
          <w:shd w:val="clear" w:color="auto" w:fill="FFFFFF"/>
          <w:lang w:val="fr-FR"/>
        </w:rPr>
        <w:t xml:space="preserve"> de </w:t>
      </w:r>
      <w:proofErr w:type="spellStart"/>
      <w:r w:rsidR="00CD1485" w:rsidRPr="009C4F2A">
        <w:rPr>
          <w:rFonts w:eastAsia="Times New Roman"/>
          <w:color w:val="000000"/>
          <w:shd w:val="clear" w:color="auto" w:fill="FFFFFF"/>
          <w:lang w:val="fr-FR"/>
        </w:rPr>
        <w:t>Ciencias</w:t>
      </w:r>
      <w:proofErr w:type="spellEnd"/>
      <w:r w:rsidR="00CD1485" w:rsidRPr="009C4F2A">
        <w:rPr>
          <w:rFonts w:eastAsia="Times New Roman"/>
          <w:color w:val="000000"/>
          <w:shd w:val="clear" w:color="auto" w:fill="FFFFFF"/>
          <w:lang w:val="fr-FR"/>
        </w:rPr>
        <w:t xml:space="preserve"> </w:t>
      </w:r>
      <w:proofErr w:type="spellStart"/>
      <w:r w:rsidR="00CD1485" w:rsidRPr="009C4F2A">
        <w:rPr>
          <w:rFonts w:eastAsia="Times New Roman"/>
          <w:color w:val="000000"/>
          <w:shd w:val="clear" w:color="auto" w:fill="FFFFFF"/>
          <w:lang w:val="fr-FR"/>
        </w:rPr>
        <w:t>Medicas</w:t>
      </w:r>
      <w:proofErr w:type="spellEnd"/>
      <w:r w:rsidR="00CD1485" w:rsidRPr="009C4F2A">
        <w:rPr>
          <w:rFonts w:eastAsia="Times New Roman"/>
          <w:color w:val="000000"/>
          <w:shd w:val="clear" w:color="auto" w:fill="FFFFFF"/>
          <w:lang w:val="fr-FR"/>
        </w:rPr>
        <w:t xml:space="preserve">, de la </w:t>
      </w:r>
      <w:proofErr w:type="spellStart"/>
      <w:r w:rsidR="00CD1485" w:rsidRPr="009C4F2A">
        <w:rPr>
          <w:rFonts w:eastAsia="Times New Roman"/>
          <w:color w:val="000000"/>
          <w:shd w:val="clear" w:color="auto" w:fill="FFFFFF"/>
          <w:lang w:val="fr-FR"/>
        </w:rPr>
        <w:t>Salud</w:t>
      </w:r>
      <w:proofErr w:type="spellEnd"/>
      <w:r w:rsidR="00CD1485" w:rsidRPr="009C4F2A">
        <w:rPr>
          <w:rFonts w:eastAsia="Times New Roman"/>
          <w:color w:val="000000"/>
          <w:shd w:val="clear" w:color="auto" w:fill="FFFFFF"/>
          <w:lang w:val="fr-FR"/>
        </w:rPr>
        <w:t xml:space="preserve"> y la Vida, </w:t>
      </w:r>
      <w:proofErr w:type="spellStart"/>
      <w:r w:rsidR="00CD1485" w:rsidRPr="009C4F2A">
        <w:rPr>
          <w:rFonts w:eastAsia="Times New Roman"/>
          <w:color w:val="000000"/>
          <w:shd w:val="clear" w:color="auto" w:fill="FFFFFF"/>
          <w:lang w:val="fr-FR"/>
        </w:rPr>
        <w:t>Universidad</w:t>
      </w:r>
      <w:proofErr w:type="spellEnd"/>
      <w:r w:rsidR="00CD1485" w:rsidRPr="009C4F2A">
        <w:rPr>
          <w:rFonts w:eastAsia="Times New Roman"/>
          <w:color w:val="000000"/>
          <w:shd w:val="clear" w:color="auto" w:fill="FFFFFF"/>
          <w:lang w:val="fr-FR"/>
        </w:rPr>
        <w:t xml:space="preserve"> Internacional </w:t>
      </w:r>
      <w:proofErr w:type="spellStart"/>
      <w:r w:rsidR="00CD1485" w:rsidRPr="009C4F2A">
        <w:rPr>
          <w:rFonts w:eastAsia="Times New Roman"/>
          <w:color w:val="000000"/>
          <w:shd w:val="clear" w:color="auto" w:fill="FFFFFF"/>
          <w:lang w:val="fr-FR"/>
        </w:rPr>
        <w:t>del</w:t>
      </w:r>
      <w:proofErr w:type="spellEnd"/>
      <w:r w:rsidR="00CD1485" w:rsidRPr="009C4F2A">
        <w:rPr>
          <w:rFonts w:eastAsia="Times New Roman"/>
          <w:color w:val="000000"/>
          <w:shd w:val="clear" w:color="auto" w:fill="FFFFFF"/>
          <w:lang w:val="fr-FR"/>
        </w:rPr>
        <w:t xml:space="preserve"> </w:t>
      </w:r>
      <w:proofErr w:type="spellStart"/>
      <w:r w:rsidR="00CD1485" w:rsidRPr="009C4F2A">
        <w:rPr>
          <w:rFonts w:eastAsia="Times New Roman"/>
          <w:color w:val="000000"/>
          <w:shd w:val="clear" w:color="auto" w:fill="FFFFFF"/>
          <w:lang w:val="fr-FR"/>
        </w:rPr>
        <w:t>Ecuador</w:t>
      </w:r>
      <w:proofErr w:type="spellEnd"/>
      <w:r w:rsidR="00CD1485" w:rsidRPr="009C4F2A">
        <w:rPr>
          <w:rFonts w:eastAsia="Times New Roman"/>
          <w:color w:val="000000"/>
          <w:shd w:val="clear" w:color="auto" w:fill="FFFFFF"/>
          <w:lang w:val="fr-FR"/>
        </w:rPr>
        <w:t xml:space="preserve">, Quito, </w:t>
      </w:r>
      <w:proofErr w:type="spellStart"/>
      <w:r w:rsidR="00CD1485" w:rsidRPr="009C4F2A">
        <w:rPr>
          <w:rFonts w:eastAsia="Times New Roman"/>
          <w:color w:val="000000"/>
          <w:shd w:val="clear" w:color="auto" w:fill="FFFFFF"/>
          <w:lang w:val="fr-FR"/>
        </w:rPr>
        <w:t>Ecuador</w:t>
      </w:r>
      <w:proofErr w:type="spellEnd"/>
    </w:p>
    <w:p w14:paraId="18F29BAF" w14:textId="23C709A6" w:rsidR="00CD1485" w:rsidRPr="00B53FC4" w:rsidRDefault="00872D91" w:rsidP="009C4F2A">
      <w:pPr>
        <w:pStyle w:val="NormalWeb"/>
        <w:spacing w:before="0" w:beforeAutospacing="0" w:after="0" w:afterAutospacing="0" w:line="480" w:lineRule="auto"/>
      </w:pPr>
      <w:proofErr w:type="spellStart"/>
      <w:r>
        <w:rPr>
          <w:color w:val="000000" w:themeColor="text1"/>
          <w:vertAlign w:val="superscript"/>
          <w:lang w:val="pt-BR"/>
        </w:rPr>
        <w:t>h</w:t>
      </w:r>
      <w:r w:rsidR="00CD1485" w:rsidRPr="00B53FC4">
        <w:rPr>
          <w:color w:val="000000" w:themeColor="text1"/>
          <w:lang w:val="pt-BR"/>
        </w:rPr>
        <w:t>Institute</w:t>
      </w:r>
      <w:proofErr w:type="spellEnd"/>
      <w:r w:rsidR="00CD1485" w:rsidRPr="00B53FC4">
        <w:rPr>
          <w:color w:val="000000" w:themeColor="text1"/>
          <w:lang w:val="pt-BR"/>
        </w:rPr>
        <w:t xml:space="preserve"> </w:t>
      </w:r>
      <w:proofErr w:type="spellStart"/>
      <w:r w:rsidR="00CD1485" w:rsidRPr="00B53FC4">
        <w:rPr>
          <w:color w:val="000000" w:themeColor="text1"/>
          <w:lang w:val="pt-BR"/>
        </w:rPr>
        <w:t>of</w:t>
      </w:r>
      <w:proofErr w:type="spellEnd"/>
      <w:r w:rsidR="00CD1485" w:rsidRPr="00B53FC4">
        <w:rPr>
          <w:color w:val="000000" w:themeColor="text1"/>
          <w:lang w:val="pt-BR"/>
        </w:rPr>
        <w:t xml:space="preserve"> </w:t>
      </w:r>
      <w:proofErr w:type="spellStart"/>
      <w:r w:rsidR="00CD1485" w:rsidRPr="00B53FC4">
        <w:rPr>
          <w:color w:val="000000" w:themeColor="text1"/>
          <w:lang w:val="pt-BR"/>
        </w:rPr>
        <w:t>Infection</w:t>
      </w:r>
      <w:proofErr w:type="spellEnd"/>
      <w:r w:rsidR="00CD1485" w:rsidRPr="00B53FC4">
        <w:rPr>
          <w:color w:val="000000" w:themeColor="text1"/>
          <w:lang w:val="pt-BR"/>
        </w:rPr>
        <w:t xml:space="preserve"> </w:t>
      </w:r>
      <w:proofErr w:type="spellStart"/>
      <w:r w:rsidR="00CD1485" w:rsidRPr="00B53FC4">
        <w:rPr>
          <w:color w:val="000000" w:themeColor="text1"/>
          <w:lang w:val="pt-BR"/>
        </w:rPr>
        <w:t>and</w:t>
      </w:r>
      <w:proofErr w:type="spellEnd"/>
      <w:r w:rsidR="00CD1485" w:rsidRPr="00B53FC4">
        <w:rPr>
          <w:color w:val="000000" w:themeColor="text1"/>
          <w:lang w:val="pt-BR"/>
        </w:rPr>
        <w:t xml:space="preserve"> </w:t>
      </w:r>
      <w:proofErr w:type="spellStart"/>
      <w:r w:rsidR="00CD1485" w:rsidRPr="00B53FC4">
        <w:rPr>
          <w:color w:val="000000" w:themeColor="text1"/>
          <w:lang w:val="pt-BR"/>
        </w:rPr>
        <w:t>Immunity</w:t>
      </w:r>
      <w:proofErr w:type="spellEnd"/>
      <w:r w:rsidR="00CD1485" w:rsidRPr="00B53FC4">
        <w:rPr>
          <w:color w:val="000000" w:themeColor="text1"/>
          <w:lang w:val="pt-BR"/>
        </w:rPr>
        <w:t xml:space="preserve">, St. George’s </w:t>
      </w:r>
      <w:proofErr w:type="spellStart"/>
      <w:r w:rsidR="00CD1485" w:rsidRPr="00B53FC4">
        <w:rPr>
          <w:color w:val="000000" w:themeColor="text1"/>
          <w:lang w:val="pt-BR"/>
        </w:rPr>
        <w:t>University</w:t>
      </w:r>
      <w:proofErr w:type="spellEnd"/>
      <w:r w:rsidR="00CD1485" w:rsidRPr="00B53FC4">
        <w:rPr>
          <w:color w:val="000000" w:themeColor="text1"/>
          <w:lang w:val="pt-BR"/>
        </w:rPr>
        <w:t xml:space="preserve"> </w:t>
      </w:r>
      <w:proofErr w:type="spellStart"/>
      <w:r w:rsidR="00CD1485" w:rsidRPr="00B53FC4">
        <w:rPr>
          <w:color w:val="000000" w:themeColor="text1"/>
          <w:lang w:val="pt-BR"/>
        </w:rPr>
        <w:t>of</w:t>
      </w:r>
      <w:proofErr w:type="spellEnd"/>
      <w:r w:rsidR="00CD1485" w:rsidRPr="00B53FC4">
        <w:rPr>
          <w:color w:val="000000" w:themeColor="text1"/>
          <w:lang w:val="pt-BR"/>
        </w:rPr>
        <w:t xml:space="preserve"> London, London, UK</w:t>
      </w:r>
    </w:p>
    <w:p w14:paraId="32A1C13C" w14:textId="77777777" w:rsidR="00B735D5" w:rsidRDefault="00B735D5" w:rsidP="00B735D5">
      <w:pPr>
        <w:pStyle w:val="m-7980612468808491863msolistparagraph"/>
        <w:shd w:val="clear" w:color="auto" w:fill="FFFFFF"/>
        <w:spacing w:before="0" w:beforeAutospacing="0" w:after="0" w:afterAutospacing="0" w:line="480" w:lineRule="auto"/>
        <w:rPr>
          <w:color w:val="222222"/>
          <w:lang w:val="fr-BE"/>
        </w:rPr>
      </w:pPr>
      <w:proofErr w:type="spellStart"/>
      <w:r w:rsidRPr="00F1060B">
        <w:rPr>
          <w:vertAlign w:val="superscript"/>
        </w:rPr>
        <w:t>i</w:t>
      </w:r>
      <w:proofErr w:type="spellEnd"/>
      <w:r w:rsidRPr="00BB4080">
        <w:rPr>
          <w:color w:val="222222"/>
          <w:lang w:val="fr-BE"/>
        </w:rPr>
        <w:t xml:space="preserve">Institut d’Immunologie Médicale, Université libre de Bruxelles, Charleroi, </w:t>
      </w:r>
      <w:proofErr w:type="spellStart"/>
      <w:r w:rsidRPr="00BB4080">
        <w:rPr>
          <w:color w:val="222222"/>
          <w:lang w:val="fr-BE"/>
        </w:rPr>
        <w:t>Belgium</w:t>
      </w:r>
      <w:proofErr w:type="spellEnd"/>
    </w:p>
    <w:p w14:paraId="334FAA6A" w14:textId="77777777" w:rsidR="00B735D5" w:rsidRPr="00BB4080" w:rsidRDefault="00B735D5" w:rsidP="00B735D5">
      <w:pPr>
        <w:spacing w:line="480" w:lineRule="auto"/>
        <w:rPr>
          <w:lang w:val="en-CA"/>
        </w:rPr>
      </w:pPr>
      <w:proofErr w:type="spellStart"/>
      <w:r w:rsidRPr="00F1060B">
        <w:rPr>
          <w:vertAlign w:val="superscript"/>
        </w:rPr>
        <w:t>j</w:t>
      </w:r>
      <w:r w:rsidRPr="00BB4080">
        <w:rPr>
          <w:color w:val="222222"/>
          <w:shd w:val="clear" w:color="auto" w:fill="FFFFFF"/>
        </w:rPr>
        <w:t>Département</w:t>
      </w:r>
      <w:proofErr w:type="spellEnd"/>
      <w:r w:rsidRPr="00BB4080">
        <w:rPr>
          <w:color w:val="222222"/>
          <w:shd w:val="clear" w:color="auto" w:fill="FFFFFF"/>
        </w:rPr>
        <w:t xml:space="preserve"> de </w:t>
      </w:r>
      <w:proofErr w:type="spellStart"/>
      <w:r w:rsidRPr="00BB4080">
        <w:rPr>
          <w:color w:val="222222"/>
          <w:shd w:val="clear" w:color="auto" w:fill="FFFFFF"/>
        </w:rPr>
        <w:t>Pédiatrie</w:t>
      </w:r>
      <w:proofErr w:type="spellEnd"/>
      <w:r w:rsidRPr="00BB4080">
        <w:rPr>
          <w:color w:val="222222"/>
          <w:shd w:val="clear" w:color="auto" w:fill="FFFFFF"/>
        </w:rPr>
        <w:t xml:space="preserve">, Centre </w:t>
      </w:r>
      <w:proofErr w:type="spellStart"/>
      <w:r w:rsidRPr="00BB4080">
        <w:rPr>
          <w:color w:val="222222"/>
          <w:shd w:val="clear" w:color="auto" w:fill="FFFFFF"/>
        </w:rPr>
        <w:t>Hospitalier</w:t>
      </w:r>
      <w:proofErr w:type="spellEnd"/>
      <w:r w:rsidRPr="00BB4080">
        <w:rPr>
          <w:color w:val="222222"/>
          <w:shd w:val="clear" w:color="auto" w:fill="FFFFFF"/>
        </w:rPr>
        <w:t xml:space="preserve"> </w:t>
      </w:r>
      <w:proofErr w:type="spellStart"/>
      <w:r w:rsidRPr="00BB4080">
        <w:rPr>
          <w:color w:val="222222"/>
          <w:shd w:val="clear" w:color="auto" w:fill="FFFFFF"/>
        </w:rPr>
        <w:t>Universitaire</w:t>
      </w:r>
      <w:proofErr w:type="spellEnd"/>
      <w:r w:rsidRPr="00BB4080">
        <w:rPr>
          <w:color w:val="222222"/>
          <w:shd w:val="clear" w:color="auto" w:fill="FFFFFF"/>
        </w:rPr>
        <w:t xml:space="preserve"> St Pierre, </w:t>
      </w:r>
      <w:proofErr w:type="spellStart"/>
      <w:r w:rsidRPr="00BB4080">
        <w:rPr>
          <w:color w:val="000000"/>
          <w:shd w:val="clear" w:color="auto" w:fill="FFFFFF"/>
        </w:rPr>
        <w:t>Université</w:t>
      </w:r>
      <w:proofErr w:type="spellEnd"/>
      <w:r w:rsidRPr="00BB4080">
        <w:rPr>
          <w:color w:val="000000"/>
          <w:shd w:val="clear" w:color="auto" w:fill="FFFFFF"/>
        </w:rPr>
        <w:t xml:space="preserve"> </w:t>
      </w:r>
      <w:proofErr w:type="spellStart"/>
      <w:r w:rsidRPr="00BB4080">
        <w:rPr>
          <w:color w:val="000000"/>
          <w:shd w:val="clear" w:color="auto" w:fill="FFFFFF"/>
        </w:rPr>
        <w:t>libre</w:t>
      </w:r>
      <w:proofErr w:type="spellEnd"/>
      <w:r w:rsidRPr="00BB4080">
        <w:rPr>
          <w:color w:val="000000"/>
          <w:shd w:val="clear" w:color="auto" w:fill="FFFFFF"/>
        </w:rPr>
        <w:t xml:space="preserve"> de </w:t>
      </w:r>
      <w:proofErr w:type="spellStart"/>
      <w:r w:rsidRPr="00BB4080">
        <w:rPr>
          <w:color w:val="000000"/>
          <w:shd w:val="clear" w:color="auto" w:fill="FFFFFF"/>
        </w:rPr>
        <w:t>Bruxelles</w:t>
      </w:r>
      <w:proofErr w:type="spellEnd"/>
      <w:r w:rsidRPr="00BB4080">
        <w:rPr>
          <w:color w:val="000000"/>
          <w:shd w:val="clear" w:color="auto" w:fill="FFFFFF"/>
        </w:rPr>
        <w:t>, Belgium</w:t>
      </w:r>
    </w:p>
    <w:p w14:paraId="7848451B" w14:textId="701669D9" w:rsidR="00CD1485" w:rsidRDefault="00872D91" w:rsidP="009C4F2A">
      <w:pPr>
        <w:spacing w:line="480" w:lineRule="auto"/>
      </w:pPr>
      <w:proofErr w:type="spellStart"/>
      <w:r>
        <w:rPr>
          <w:vertAlign w:val="superscript"/>
        </w:rPr>
        <w:t>k</w:t>
      </w:r>
      <w:r w:rsidR="00CD1485">
        <w:t>the</w:t>
      </w:r>
      <w:proofErr w:type="spellEnd"/>
      <w:r w:rsidR="00CD1485">
        <w:t xml:space="preserve"> Immunology Unit, Division of Medical Microbiology, Department of Pathology, NHLS and Stellenbosch University, </w:t>
      </w:r>
      <w:proofErr w:type="spellStart"/>
      <w:r w:rsidR="00CD1485">
        <w:t>Matieland</w:t>
      </w:r>
      <w:proofErr w:type="spellEnd"/>
    </w:p>
    <w:p w14:paraId="07902688" w14:textId="26E7A41E" w:rsidR="00CD1485" w:rsidRDefault="00872D91" w:rsidP="009C4F2A">
      <w:pPr>
        <w:spacing w:line="480" w:lineRule="auto"/>
      </w:pPr>
      <w:proofErr w:type="spellStart"/>
      <w:r>
        <w:rPr>
          <w:vertAlign w:val="superscript"/>
        </w:rPr>
        <w:lastRenderedPageBreak/>
        <w:t>l</w:t>
      </w:r>
      <w:r w:rsidR="00CD1485">
        <w:t>Department</w:t>
      </w:r>
      <w:proofErr w:type="spellEnd"/>
      <w:r w:rsidR="00CD1485">
        <w:t xml:space="preserve"> of Pediatrics, Division of Infectious Diseases, University of British Columbia, Vancouver, Canada</w:t>
      </w:r>
    </w:p>
    <w:p w14:paraId="3A89819A" w14:textId="4BC6D519" w:rsidR="00417DE4" w:rsidRPr="0014740B" w:rsidRDefault="001D74FC" w:rsidP="009C4F2A">
      <w:pPr>
        <w:spacing w:line="480" w:lineRule="auto"/>
      </w:pPr>
      <w:r>
        <w:t>Running Head: Child gut microbiomes correlate to systemic immunity</w:t>
      </w:r>
    </w:p>
    <w:p w14:paraId="4DB10FC6" w14:textId="5075C46C" w:rsidR="00553521" w:rsidRDefault="001D74FC" w:rsidP="009C4F2A">
      <w:pPr>
        <w:spacing w:line="480" w:lineRule="auto"/>
      </w:pPr>
      <w:r w:rsidRPr="009C4F2A">
        <w:t># Address</w:t>
      </w:r>
      <w:r>
        <w:t xml:space="preserve"> correspondence to William W. </w:t>
      </w:r>
      <w:proofErr w:type="spellStart"/>
      <w:r>
        <w:t>Moh</w:t>
      </w:r>
      <w:r w:rsidR="00872D91">
        <w:t>n</w:t>
      </w:r>
      <w:proofErr w:type="spellEnd"/>
      <w:r>
        <w:t xml:space="preserve">, </w:t>
      </w:r>
      <w:hyperlink r:id="rId7" w:history="1">
        <w:r w:rsidRPr="00D80DEC">
          <w:rPr>
            <w:rStyle w:val="Hyperlink"/>
          </w:rPr>
          <w:t>wmohn@mail.ubc.ca</w:t>
        </w:r>
      </w:hyperlink>
    </w:p>
    <w:p w14:paraId="33E4B3F9" w14:textId="0DCD5769" w:rsidR="001D74FC" w:rsidRDefault="00591A3B" w:rsidP="009C4F2A">
      <w:pPr>
        <w:spacing w:line="480" w:lineRule="auto"/>
      </w:pPr>
      <w:r>
        <w:t>+</w:t>
      </w:r>
      <w:r w:rsidR="001D74FC">
        <w:t xml:space="preserve">Nelly Amenyogbe and Pedro </w:t>
      </w:r>
      <w:proofErr w:type="spellStart"/>
      <w:r w:rsidR="001D74FC">
        <w:t>Dimitriu</w:t>
      </w:r>
      <w:proofErr w:type="spellEnd"/>
      <w:r w:rsidR="001D74FC">
        <w:t xml:space="preserve"> contributed equally to this work.</w:t>
      </w:r>
    </w:p>
    <w:p w14:paraId="65499C05" w14:textId="645A34E2" w:rsidR="001D74FC" w:rsidRDefault="00591A3B" w:rsidP="009C4F2A">
      <w:pPr>
        <w:spacing w:line="480" w:lineRule="auto"/>
      </w:pPr>
      <w:r>
        <w:t>++</w:t>
      </w:r>
      <w:r w:rsidR="001D74FC">
        <w:t xml:space="preserve">Tobias R. </w:t>
      </w:r>
      <w:proofErr w:type="spellStart"/>
      <w:r w:rsidR="001D74FC">
        <w:t>Kollmann</w:t>
      </w:r>
      <w:proofErr w:type="spellEnd"/>
      <w:r w:rsidR="001D74FC">
        <w:t xml:space="preserve"> and William W. </w:t>
      </w:r>
      <w:proofErr w:type="spellStart"/>
      <w:r w:rsidR="001D74FC">
        <w:t>Mohn</w:t>
      </w:r>
      <w:proofErr w:type="spellEnd"/>
      <w:r w:rsidR="001D74FC">
        <w:t xml:space="preserve"> contributed equally to this work.</w:t>
      </w:r>
    </w:p>
    <w:p w14:paraId="40F0DD52" w14:textId="7C213440" w:rsidR="001D74FC" w:rsidRPr="009C4F2A" w:rsidRDefault="001D74FC" w:rsidP="009C4F2A">
      <w:pPr>
        <w:spacing w:line="480" w:lineRule="auto"/>
      </w:pPr>
      <w:r>
        <w:t>Author order was determined on the basis of contribution.</w:t>
      </w:r>
    </w:p>
    <w:p w14:paraId="2B7E1247" w14:textId="39CCC5A8" w:rsidR="00BC6929" w:rsidRDefault="00BC6929">
      <w:pPr>
        <w:spacing w:after="160" w:line="259" w:lineRule="auto"/>
        <w:rPr>
          <w:b/>
        </w:rPr>
      </w:pPr>
      <w:r>
        <w:rPr>
          <w:b/>
        </w:rPr>
        <w:br w:type="page"/>
      </w:r>
    </w:p>
    <w:p w14:paraId="5B2A97CB" w14:textId="58EE0996" w:rsidR="00D31BB4" w:rsidRPr="009542C8" w:rsidRDefault="00D31BB4" w:rsidP="00914D2E">
      <w:pPr>
        <w:spacing w:line="480" w:lineRule="auto"/>
        <w:outlineLvl w:val="0"/>
      </w:pPr>
      <w:r w:rsidRPr="00C31EDF">
        <w:rPr>
          <w:b/>
        </w:rPr>
        <w:lastRenderedPageBreak/>
        <w:t>Abstract</w:t>
      </w:r>
      <w:r w:rsidR="00764EBF">
        <w:rPr>
          <w:b/>
        </w:rPr>
        <w:t xml:space="preserve"> </w:t>
      </w:r>
    </w:p>
    <w:p w14:paraId="49E4772D" w14:textId="33D0FB45" w:rsidR="00BC6929" w:rsidRDefault="00DF45BC" w:rsidP="00BC6929">
      <w:pPr>
        <w:spacing w:line="480" w:lineRule="auto"/>
      </w:pPr>
      <w:r w:rsidRPr="00DF45BC">
        <w:t>The</w:t>
      </w:r>
      <w:r>
        <w:t xml:space="preserve"> </w:t>
      </w:r>
      <w:r w:rsidR="006A7A10">
        <w:t>gut microbiome</w:t>
      </w:r>
      <w:r>
        <w:t xml:space="preserve"> is a well-recognized modulator of</w:t>
      </w:r>
      <w:r w:rsidR="004101C3">
        <w:t xml:space="preserve"> host immunity, and</w:t>
      </w:r>
      <w:r w:rsidR="00DC0323">
        <w:t xml:space="preserve"> its composition</w:t>
      </w:r>
      <w:r w:rsidR="004101C3">
        <w:t xml:space="preserve"> differs between </w:t>
      </w:r>
      <w:r w:rsidR="00FA5F6D">
        <w:t xml:space="preserve">geographically </w:t>
      </w:r>
      <w:r w:rsidR="004101C3">
        <w:t xml:space="preserve">separated </w:t>
      </w:r>
      <w:r w:rsidR="00FA5F6D">
        <w:t xml:space="preserve">human </w:t>
      </w:r>
      <w:r w:rsidR="004101C3">
        <w:t xml:space="preserve">populations.  Systemic </w:t>
      </w:r>
      <w:r w:rsidR="008074A9">
        <w:t xml:space="preserve">innate </w:t>
      </w:r>
      <w:r w:rsidR="004101C3">
        <w:t xml:space="preserve">immune </w:t>
      </w:r>
      <w:r w:rsidR="006A7A10">
        <w:t>responses to</w:t>
      </w:r>
      <w:r w:rsidR="004101C3">
        <w:t xml:space="preserve"> </w:t>
      </w:r>
      <w:r w:rsidR="00E4153B">
        <w:t>microb</w:t>
      </w:r>
      <w:r w:rsidR="00593285">
        <w:t>ial derivatives</w:t>
      </w:r>
      <w:r w:rsidR="00B354FE">
        <w:t xml:space="preserve"> also</w:t>
      </w:r>
      <w:r w:rsidR="004101C3">
        <w:t xml:space="preserve"> differ between geographically distinct</w:t>
      </w:r>
      <w:r w:rsidR="00B86E45">
        <w:t xml:space="preserve"> human</w:t>
      </w:r>
      <w:r w:rsidR="004101C3">
        <w:t xml:space="preserve"> population</w:t>
      </w:r>
      <w:r w:rsidR="00B354FE">
        <w:t>s</w:t>
      </w:r>
      <w:r w:rsidR="00B86E45">
        <w:t>.</w:t>
      </w:r>
      <w:r w:rsidR="00875F66">
        <w:t xml:space="preserve"> </w:t>
      </w:r>
      <w:r w:rsidR="00B86E45">
        <w:t xml:space="preserve">However, </w:t>
      </w:r>
      <w:r w:rsidR="00FA7E94">
        <w:t xml:space="preserve">the </w:t>
      </w:r>
      <w:r w:rsidR="009E4DA5">
        <w:t xml:space="preserve">potential </w:t>
      </w:r>
      <w:r w:rsidR="00FA7E94">
        <w:t xml:space="preserve">role of the microbiome in mediating </w:t>
      </w:r>
      <w:r w:rsidR="00BC6929">
        <w:t>geographically-varying immune responses</w:t>
      </w:r>
      <w:r w:rsidR="00FA7E94">
        <w:t xml:space="preserve"> is </w:t>
      </w:r>
      <w:r w:rsidR="009E4DA5">
        <w:t>unexplored</w:t>
      </w:r>
      <w:r w:rsidR="00FA7E94">
        <w:t xml:space="preserve">. </w:t>
      </w:r>
      <w:r w:rsidR="008837C3">
        <w:t>W</w:t>
      </w:r>
      <w:r w:rsidR="00BC6929">
        <w:t>e</w:t>
      </w:r>
      <w:r w:rsidR="00BE1726">
        <w:t xml:space="preserve"> here</w:t>
      </w:r>
      <w:r w:rsidR="001D74FC">
        <w:t xml:space="preserve"> applied 16S amplicon sequencing to</w:t>
      </w:r>
      <w:r w:rsidR="00BC6929">
        <w:t xml:space="preserve"> profi</w:t>
      </w:r>
      <w:r w:rsidR="001D74FC">
        <w:t>le</w:t>
      </w:r>
      <w:r w:rsidR="00BC6929">
        <w:t xml:space="preserve"> the</w:t>
      </w:r>
      <w:r w:rsidR="004101C3">
        <w:t xml:space="preserve"> stool microbio</w:t>
      </w:r>
      <w:r w:rsidR="005232E1">
        <w:t>me</w:t>
      </w:r>
      <w:r w:rsidR="00593285">
        <w:t xml:space="preserve"> and in parallel </w:t>
      </w:r>
      <w:r w:rsidR="00764EBF">
        <w:t>measured whole blood</w:t>
      </w:r>
      <w:r w:rsidR="00BE1726">
        <w:t xml:space="preserve"> innate immune</w:t>
      </w:r>
      <w:r w:rsidR="00764EBF">
        <w:t xml:space="preserve"> cytokine</w:t>
      </w:r>
      <w:r w:rsidR="00BE1726">
        <w:t xml:space="preserve"> </w:t>
      </w:r>
      <w:r w:rsidR="001D74FC">
        <w:t>respons</w:t>
      </w:r>
      <w:r w:rsidR="00112F70">
        <w:t>es to several Pattern Recognition Receptors (PRRs</w:t>
      </w:r>
      <w:r w:rsidR="001D74FC">
        <w:t>) agonists</w:t>
      </w:r>
      <w:r w:rsidR="00593285">
        <w:t xml:space="preserve"> among 2-year-old children across</w:t>
      </w:r>
      <w:r w:rsidR="00764EBF">
        <w:t xml:space="preserve"> biogeographically diverse settings</w:t>
      </w:r>
      <w:r w:rsidR="00BE1726">
        <w:t xml:space="preserve">. </w:t>
      </w:r>
      <w:r w:rsidR="00DF682E">
        <w:t xml:space="preserve">Microbiomes differed mainly between high- and low-resource environments and were not strongly associated with other demographic factors. </w:t>
      </w:r>
      <w:r w:rsidR="00BC6929">
        <w:t xml:space="preserve">We found </w:t>
      </w:r>
      <w:r w:rsidR="00F90684">
        <w:t>strong</w:t>
      </w:r>
      <w:r w:rsidR="009E4DA5">
        <w:t xml:space="preserve"> </w:t>
      </w:r>
      <w:r w:rsidR="00BC6929">
        <w:t>correlations between responses to</w:t>
      </w:r>
      <w:r w:rsidR="00112F70">
        <w:t xml:space="preserve"> Toll-like receptor (TLR)</w:t>
      </w:r>
      <w:r w:rsidR="00BC6929">
        <w:t xml:space="preserve"> 2</w:t>
      </w:r>
      <w:r w:rsidR="001D74FC">
        <w:t xml:space="preserve"> </w:t>
      </w:r>
      <w:r w:rsidR="00BC6929">
        <w:t>and relative abundance</w:t>
      </w:r>
      <w:r w:rsidR="009E4DA5">
        <w:t>s</w:t>
      </w:r>
      <w:r w:rsidR="00BC6929">
        <w:t xml:space="preserve"> of </w:t>
      </w:r>
      <w:r w:rsidR="00BC6929">
        <w:rPr>
          <w:i/>
        </w:rPr>
        <w:t>Bacteroides</w:t>
      </w:r>
      <w:r w:rsidR="00BC6929">
        <w:t xml:space="preserve"> and </w:t>
      </w:r>
      <w:proofErr w:type="spellStart"/>
      <w:r w:rsidR="00BC6929">
        <w:rPr>
          <w:i/>
        </w:rPr>
        <w:t>Prevotella</w:t>
      </w:r>
      <w:proofErr w:type="spellEnd"/>
      <w:r w:rsidR="00DA0C40">
        <w:rPr>
          <w:i/>
        </w:rPr>
        <w:t xml:space="preserve"> </w:t>
      </w:r>
      <w:r w:rsidR="00DA0C40">
        <w:t>populations, shared</w:t>
      </w:r>
      <w:r w:rsidR="006F6794">
        <w:rPr>
          <w:i/>
        </w:rPr>
        <w:t xml:space="preserve"> </w:t>
      </w:r>
      <w:r w:rsidR="006F6794">
        <w:t xml:space="preserve">among </w:t>
      </w:r>
      <w:r w:rsidR="003937DD">
        <w:t xml:space="preserve">Canadian </w:t>
      </w:r>
      <w:r w:rsidR="006F6794">
        <w:t>and Ecuadorean children</w:t>
      </w:r>
      <w:r w:rsidR="00990E6C">
        <w:t xml:space="preserve"> together</w:t>
      </w:r>
      <w:r w:rsidR="00BC6929">
        <w:t xml:space="preserve">. </w:t>
      </w:r>
      <w:r w:rsidR="00DA0C40">
        <w:t>Additional correlations between responses to TLR2 and bacterial populations were specific to individual geographic cohorts.</w:t>
      </w:r>
      <w:r w:rsidR="00112F70">
        <w:t xml:space="preserve"> </w:t>
      </w:r>
      <w:r w:rsidR="00593285">
        <w:t>As a proof of concept</w:t>
      </w:r>
      <w:r w:rsidR="00BC6929">
        <w:t xml:space="preserve">, </w:t>
      </w:r>
      <w:r w:rsidR="006F6794">
        <w:t xml:space="preserve">we </w:t>
      </w:r>
      <w:proofErr w:type="spellStart"/>
      <w:r w:rsidR="00B354FE">
        <w:t>gavaged</w:t>
      </w:r>
      <w:proofErr w:type="spellEnd"/>
      <w:r w:rsidR="00BE1726">
        <w:t xml:space="preserve"> germ-free mice with human donor stools and found</w:t>
      </w:r>
      <w:r w:rsidR="00747E9F">
        <w:t xml:space="preserve"> murine</w:t>
      </w:r>
      <w:r w:rsidR="0031293A">
        <w:t xml:space="preserve"> </w:t>
      </w:r>
      <w:r w:rsidR="00B354FE">
        <w:t xml:space="preserve">splenocyte responses to TLR stimulation </w:t>
      </w:r>
      <w:r w:rsidR="00BC6929">
        <w:t xml:space="preserve">were consistent with </w:t>
      </w:r>
      <w:r w:rsidR="00747E9F">
        <w:t xml:space="preserve"> responses of the </w:t>
      </w:r>
      <w:r w:rsidR="00BC6929">
        <w:t>corresponding</w:t>
      </w:r>
      <w:r w:rsidR="00BE1726">
        <w:t xml:space="preserve"> human donor populations</w:t>
      </w:r>
      <w:r w:rsidR="00BC6929">
        <w:t>.</w:t>
      </w:r>
      <w:r w:rsidR="00B354FE">
        <w:t xml:space="preserve"> This study </w:t>
      </w:r>
      <w:r w:rsidR="0087270F">
        <w:t>identified</w:t>
      </w:r>
      <w:r w:rsidR="00C770CF">
        <w:t xml:space="preserve"> differences in</w:t>
      </w:r>
      <w:r w:rsidR="00B354FE">
        <w:t xml:space="preserve"> immune </w:t>
      </w:r>
      <w:r w:rsidR="00764EBF">
        <w:t>responses correlating to gut microbiomes across biogeographically diverse settings and</w:t>
      </w:r>
      <w:r w:rsidR="00260EE5">
        <w:t xml:space="preserve"> </w:t>
      </w:r>
      <w:r w:rsidR="0020143C">
        <w:t>evaluated biological plausibility</w:t>
      </w:r>
      <w:r w:rsidR="00764EBF">
        <w:t xml:space="preserve"> using </w:t>
      </w:r>
      <w:r w:rsidR="00260EE5">
        <w:t xml:space="preserve">a </w:t>
      </w:r>
      <w:r w:rsidR="00764EBF">
        <w:t>mouse model</w:t>
      </w:r>
      <w:r w:rsidR="00B354FE">
        <w:t>.</w:t>
      </w:r>
      <w:r w:rsidR="00BE1726">
        <w:t xml:space="preserve"> This </w:t>
      </w:r>
      <w:r w:rsidR="00593285">
        <w:t>insight paves the way to guide optimization</w:t>
      </w:r>
      <w:r w:rsidR="00747E9F">
        <w:t xml:space="preserve"> of</w:t>
      </w:r>
      <w:r w:rsidR="00F457C4">
        <w:t xml:space="preserve"> population-specific </w:t>
      </w:r>
      <w:r w:rsidR="00593285">
        <w:t>interventions aimed to improve child health outcomes</w:t>
      </w:r>
      <w:r w:rsidR="00BE1726">
        <w:t>.</w:t>
      </w:r>
    </w:p>
    <w:p w14:paraId="134B8D41" w14:textId="77777777" w:rsidR="00F457C4" w:rsidRDefault="00F457C4" w:rsidP="00BC6929">
      <w:pPr>
        <w:spacing w:line="480" w:lineRule="auto"/>
      </w:pPr>
    </w:p>
    <w:p w14:paraId="0525475B" w14:textId="543ACD3B" w:rsidR="001D74FC" w:rsidRPr="00112F70" w:rsidRDefault="00443340" w:rsidP="00F457C4">
      <w:pPr>
        <w:keepNext/>
        <w:spacing w:line="480" w:lineRule="auto"/>
      </w:pPr>
      <w:r>
        <w:rPr>
          <w:b/>
        </w:rPr>
        <w:lastRenderedPageBreak/>
        <w:t>Importance</w:t>
      </w:r>
    </w:p>
    <w:p w14:paraId="7C9167C0" w14:textId="4791AC3E" w:rsidR="001D74FC" w:rsidRPr="009542C8" w:rsidRDefault="00764EBF" w:rsidP="00063668">
      <w:pPr>
        <w:spacing w:line="480" w:lineRule="auto"/>
      </w:pPr>
      <w:r>
        <w:t>Both the gut microbiome, and innate immunity, are known to differ across biogeographically diverse human populations. The gut microbiome has been shown to directly influence systemic immunity in animal models. With this, modulating the gut microbiome represents an attractive avenue to improve</w:t>
      </w:r>
      <w:r w:rsidR="00600009">
        <w:t xml:space="preserve"> child</w:t>
      </w:r>
      <w:r>
        <w:t xml:space="preserve"> health outcomes associated with altered immunit</w:t>
      </w:r>
      <w:r w:rsidR="00600009">
        <w:t xml:space="preserve">y using population-specific approaches. However, there are very scare data available to determine which members of the gut microbiome are associated with specific immune responses, and how this differs around the world, creating a substantial barrier to rationally designing such interventions. This study </w:t>
      </w:r>
      <w:r w:rsidR="0087270F">
        <w:t>addressed</w:t>
      </w:r>
      <w:r w:rsidR="00600009">
        <w:t xml:space="preserve"> this knowledge gap by identifying relationships between distinct bacterial taxa and cytokine responses to specific microbial agonists across highly diverse settings. Further, we provide evidence that immunomodulatory effects of region-specific stool microbiomes can be</w:t>
      </w:r>
      <w:r w:rsidR="006D00B8">
        <w:t xml:space="preserve"> partially</w:t>
      </w:r>
      <w:r w:rsidR="00600009">
        <w:t xml:space="preserve"> recapitulated in germ-free mice. This is an important contribution towards improving global child health by targeting the gut microbiome.</w:t>
      </w:r>
    </w:p>
    <w:p w14:paraId="311C076D" w14:textId="3CB10ED9" w:rsidR="001D74FC" w:rsidRDefault="001D74FC">
      <w:pPr>
        <w:spacing w:after="160" w:line="259" w:lineRule="auto"/>
        <w:rPr>
          <w:b/>
        </w:rPr>
      </w:pPr>
      <w:r>
        <w:rPr>
          <w:b/>
        </w:rPr>
        <w:br w:type="page"/>
      </w:r>
    </w:p>
    <w:p w14:paraId="2300B2A8" w14:textId="2F18AC1B" w:rsidR="009C35F0" w:rsidRPr="009C35F0" w:rsidRDefault="009C35F0" w:rsidP="00BD28C4">
      <w:pPr>
        <w:spacing w:line="480" w:lineRule="auto"/>
        <w:rPr>
          <w:b/>
        </w:rPr>
      </w:pPr>
      <w:r>
        <w:rPr>
          <w:b/>
        </w:rPr>
        <w:lastRenderedPageBreak/>
        <w:t>Introduction</w:t>
      </w:r>
    </w:p>
    <w:p w14:paraId="40D22AEF" w14:textId="5E1A0400" w:rsidR="008D2EA3" w:rsidRDefault="008D2EA3" w:rsidP="00BD28C4">
      <w:pPr>
        <w:spacing w:line="480" w:lineRule="auto"/>
        <w:ind w:firstLine="720"/>
      </w:pPr>
      <w:r w:rsidRPr="00DF45BC">
        <w:t>The</w:t>
      </w:r>
      <w:r>
        <w:t xml:space="preserve"> gut microbiome is a well-recognized modulator of host</w:t>
      </w:r>
      <w:r w:rsidR="009C35F0">
        <w:t xml:space="preserve"> systemic</w:t>
      </w:r>
      <w:r>
        <w:t xml:space="preserve"> immunity throughout life</w:t>
      </w:r>
      <w:r w:rsidR="009C35F0">
        <w:fldChar w:fldCharType="begin">
          <w:fldData xml:space="preserve">PEVuZE5vdGU+PENpdGU+PEF1dGhvcj5UaGFpc3M8L0F1dGhvcj48WWVhcj4yMDE2PC9ZZWFyPjxS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1LTc0PC9wYWdlcz48dm9s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==
</w:fldData>
        </w:fldChar>
      </w:r>
      <w:r w:rsidR="00411100">
        <w:instrText xml:space="preserve"> ADDIN EN.CITE </w:instrText>
      </w:r>
      <w:r w:rsidR="00411100">
        <w:fldChar w:fldCharType="begin">
          <w:fldData xml:space="preserve">PEVuZE5vdGU+PENpdGU+PEF1dGhvcj5UaGFpc3M8L0F1dGhvcj48WWVhcj4yMDE2PC9ZZWFyPjxS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Y1LTc0PC9wYWdlcz48dm9s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==
</w:fldData>
        </w:fldChar>
      </w:r>
      <w:r w:rsidR="00411100">
        <w:instrText xml:space="preserve"> ADDIN EN.CITE.DATA </w:instrText>
      </w:r>
      <w:r w:rsidR="00411100">
        <w:fldChar w:fldCharType="end"/>
      </w:r>
      <w:r w:rsidR="009C35F0">
        <w:fldChar w:fldCharType="separate"/>
      </w:r>
      <w:r w:rsidR="00411100" w:rsidRPr="00411100">
        <w:rPr>
          <w:noProof/>
          <w:vertAlign w:val="superscript"/>
        </w:rPr>
        <w:t>1</w:t>
      </w:r>
      <w:r w:rsidR="009C35F0">
        <w:fldChar w:fldCharType="end"/>
      </w:r>
      <w:r w:rsidR="009C35F0">
        <w:t>. I</w:t>
      </w:r>
      <w:r>
        <w:t>ts composition differs between geographicall</w:t>
      </w:r>
      <w:r w:rsidR="009C35F0">
        <w:t>y separated human populations</w:t>
      </w:r>
      <w:r w:rsidR="009C35F0">
        <w:fldChar w:fldCharType="begin">
          <w:fldData xml:space="preserve">PEVuZE5vdGU+PENpdGU+PEF1dGhvcj5EZSBGaWxpcHBvPC9BdXRob3I+PFllYXI+MjAxMDwvWWVh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OTEtNjwvcGFnZXM+PHZvbHVtZT4xMDc8L3ZvbHVt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DAyOC0wODM2PC9pc2JuPjxhY2Nl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zODM4PC9wYWdlcz48dm9sdW1lPjg8L3Zv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</w:fldData>
        </w:fldChar>
      </w:r>
      <w:r w:rsidR="00411100">
        <w:instrText xml:space="preserve"> ADDIN EN.CITE </w:instrText>
      </w:r>
      <w:r w:rsidR="00411100">
        <w:fldChar w:fldCharType="begin">
          <w:fldData xml:space="preserve">PEVuZE5vdGU+PENpdGU+PEF1dGhvcj5EZSBGaWxpcHBvPC9BdXRob3I+PFllYXI+MjAxMDwvWWVh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Q2OTEtNjwvcGFnZXM+PHZvbHVtZT4xMDc8L3ZvbHVt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yMi03PC9wYWdlcz48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UzODM4PC9wYWdlcz48dm9sdW1lPjg8L3Zv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</w:fldData>
        </w:fldChar>
      </w:r>
      <w:r w:rsidR="00411100">
        <w:instrText xml:space="preserve"> ADDIN EN.CITE.DATA </w:instrText>
      </w:r>
      <w:r w:rsidR="00411100">
        <w:fldChar w:fldCharType="end"/>
      </w:r>
      <w:r w:rsidR="009C35F0">
        <w:fldChar w:fldCharType="separate"/>
      </w:r>
      <w:r w:rsidR="00411100" w:rsidRPr="00411100">
        <w:rPr>
          <w:noProof/>
          <w:vertAlign w:val="superscript"/>
        </w:rPr>
        <w:t>2-4</w:t>
      </w:r>
      <w:r w:rsidR="009C35F0">
        <w:fldChar w:fldCharType="end"/>
      </w:r>
      <w:r w:rsidR="009C35F0">
        <w:t xml:space="preserve">. </w:t>
      </w:r>
      <w:r>
        <w:t xml:space="preserve">Systemic innate immune responses to microbes are largely driven by </w:t>
      </w:r>
      <w:r w:rsidR="00B65951">
        <w:t xml:space="preserve">stimulation of </w:t>
      </w:r>
      <w:r w:rsidR="009E4DA5">
        <w:t>pattern recognition receptor</w:t>
      </w:r>
      <w:r w:rsidR="00B65951">
        <w:t>s</w:t>
      </w:r>
      <w:r w:rsidR="009E4DA5">
        <w:t xml:space="preserve"> (</w:t>
      </w:r>
      <w:r>
        <w:t>PRR</w:t>
      </w:r>
      <w:r w:rsidR="009E4DA5">
        <w:t>)</w:t>
      </w:r>
      <w:r w:rsidR="00593285">
        <w:t>, i.e.</w:t>
      </w:r>
      <w:r>
        <w:t xml:space="preserve"> </w:t>
      </w:r>
      <w:r w:rsidR="00B65951">
        <w:t>microbial</w:t>
      </w:r>
      <w:r w:rsidR="005D5971">
        <w:t>ly-</w:t>
      </w:r>
      <w:r w:rsidR="00B65951">
        <w:t xml:space="preserve">derived </w:t>
      </w:r>
      <w:r>
        <w:t xml:space="preserve">agonists, </w:t>
      </w:r>
      <w:r w:rsidR="00B65951">
        <w:t>triggering production of a range of cytokines. These</w:t>
      </w:r>
      <w:r w:rsidR="00593285">
        <w:t xml:space="preserve"> immune</w:t>
      </w:r>
      <w:r w:rsidR="00B65951">
        <w:t xml:space="preserve"> responses </w:t>
      </w:r>
      <w:r>
        <w:t>have also been shown to differ between geographically distinct populations</w:t>
      </w:r>
      <w:r w:rsidR="009C35F0">
        <w:fldChar w:fldCharType="begin">
          <w:fldData xml:space="preserve">PEVuZE5vdGU+PENpdGU+PEF1dGhvcj5Lb2xsbWFubjwvQXV0aG9yPjxZZWFyPjIwMTM8L1llYXI+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E4LTI2LmU0PC9wYWdl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</w:fldData>
        </w:fldChar>
      </w:r>
      <w:r w:rsidR="00411100">
        <w:instrText xml:space="preserve"> ADDIN EN.CITE </w:instrText>
      </w:r>
      <w:r w:rsidR="00411100">
        <w:fldChar w:fldCharType="begin">
          <w:fldData xml:space="preserve">PEVuZE5vdGU+PENpdGU+PEF1dGhvcj5Lb2xsbWFubjwvQXV0aG9yPjxZZWFyPjIwMTM8L1llYXI+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ODE4LTI2LmU0PC9wYWdl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</w:fldData>
        </w:fldChar>
      </w:r>
      <w:r w:rsidR="00411100">
        <w:instrText xml:space="preserve"> ADDIN EN.CITE.DATA </w:instrText>
      </w:r>
      <w:r w:rsidR="00411100">
        <w:fldChar w:fldCharType="end"/>
      </w:r>
      <w:r w:rsidR="009C35F0">
        <w:fldChar w:fldCharType="separate"/>
      </w:r>
      <w:r w:rsidR="00411100" w:rsidRPr="00411100">
        <w:rPr>
          <w:noProof/>
          <w:vertAlign w:val="superscript"/>
        </w:rPr>
        <w:t>5, 6</w:t>
      </w:r>
      <w:r w:rsidR="009C35F0">
        <w:fldChar w:fldCharType="end"/>
      </w:r>
      <w:r>
        <w:t xml:space="preserve">.  However, the specific role of the microbiome composition and function in mediating these differing immune responses across geographical regions </w:t>
      </w:r>
      <w:r w:rsidR="00593285">
        <w:t xml:space="preserve">remains </w:t>
      </w:r>
      <w:r>
        <w:t>unknown. Given the ability of</w:t>
      </w:r>
      <w:r w:rsidR="00C770CF">
        <w:t xml:space="preserve"> the</w:t>
      </w:r>
      <w:r>
        <w:t xml:space="preserve"> host microbiome to modulate systemic innate immunity, and the known geographical differences between both gut microbiomes and innate immune phenotypes, what is missing is a mechanistic understanding of how the distinct microbiomes likely contribute to immune differences. Robust correlations from human studies are therefore needed to inform mechan</w:t>
      </w:r>
      <w:r w:rsidR="009C35F0">
        <w:t xml:space="preserve">istic work using animal models. </w:t>
      </w:r>
    </w:p>
    <w:p w14:paraId="1D04519D" w14:textId="0FFED961" w:rsidR="006F36A0" w:rsidRDefault="008D2EA3" w:rsidP="00D85A64">
      <w:pPr>
        <w:spacing w:line="480" w:lineRule="auto"/>
        <w:ind w:firstLine="720"/>
      </w:pPr>
      <w:r w:rsidRPr="00772DB7">
        <w:t xml:space="preserve">Previous studies have found associations </w:t>
      </w:r>
      <w:r>
        <w:t>between systemic immunity and host microbiome within single cohorts, finding that relative abundance of microbial taxa or their genes could be correlated with select cytokine responses to TLR stimulation</w:t>
      </w:r>
      <w:r>
        <w:fldChar w:fldCharType="begin">
          <w:fldData xml:space="preserve">PEVuZE5vdGU+PENpdGU+PEF1dGhvcj5Tam9ncmVuPC9BdXRob3I+PFllYXI+MjAwOTwvWWVhcj48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xODQyLTUxPC9wYWdlcz48dm9sdW1lPjM5PC92b2x1bWU+PG51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EyNS0xMTM2LmU4PC9wYWdlcz48dm9sdW1lPjE2Nzwvdm9sdW1lPjxudW1i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</w:fldData>
        </w:fldChar>
      </w:r>
      <w:r w:rsidR="00411100">
        <w:instrText xml:space="preserve"> ADDIN EN.CITE </w:instrText>
      </w:r>
      <w:r w:rsidR="00411100">
        <w:fldChar w:fldCharType="begin">
          <w:fldData xml:space="preserve">PEVuZE5vdGU+PENpdGU+PEF1dGhvcj5Tam9ncmVuPC9BdXRob3I+PFllYXI+MjAwOTwvWWVhcj48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xODQyLTUxPC9wYWdlcz48dm9sdW1lPjM5PC92b2x1bWU+PG51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MTEyNS0xMTM2LmU4PC9wYWdlcz48dm9sdW1lPjE2Nzwvdm9sdW1lPjxudW1i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</w:fldData>
        </w:fldChar>
      </w:r>
      <w:r w:rsidR="00411100">
        <w:instrText xml:space="preserve"> ADDIN EN.CITE.DATA </w:instrText>
      </w:r>
      <w:r w:rsidR="00411100">
        <w:fldChar w:fldCharType="end"/>
      </w:r>
      <w:r>
        <w:fldChar w:fldCharType="separate"/>
      </w:r>
      <w:r w:rsidR="00411100" w:rsidRPr="00411100">
        <w:rPr>
          <w:noProof/>
          <w:vertAlign w:val="superscript"/>
        </w:rPr>
        <w:t>7, 8</w:t>
      </w:r>
      <w:r>
        <w:fldChar w:fldCharType="end"/>
      </w:r>
      <w:r w:rsidR="009C35F0">
        <w:t>. These</w:t>
      </w:r>
      <w:r>
        <w:t xml:space="preserve"> studies relied on univariate statistics of relative abundance data to find a small subset of microbiome-immune correlations.</w:t>
      </w:r>
      <w:r w:rsidR="00ED599E">
        <w:t xml:space="preserve"> Components of human microbiomes have also been shown to modulate immune phenotypes </w:t>
      </w:r>
      <w:r w:rsidR="00ED599E">
        <w:rPr>
          <w:i/>
        </w:rPr>
        <w:t>in vitro</w:t>
      </w:r>
      <w:r w:rsidR="00593285">
        <w:rPr>
          <w:i/>
        </w:rPr>
        <w:fldChar w:fldCharType="begin">
          <w:fldData xml:space="preserve">PEVuZE5vdGU+PENpdGU+PEF1dGhvcj5OZWZmPC9BdXRob3I+PFllYXI+MjAxODwvWWVhcj48UmVj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OTItMjAyPC9wYWdlcz48dm9sdW1lPjMwPC92b2x1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</w:fldData>
        </w:fldChar>
      </w:r>
      <w:r w:rsidR="00411100">
        <w:rPr>
          <w:i/>
        </w:rPr>
        <w:instrText xml:space="preserve"> ADDIN EN.CITE </w:instrText>
      </w:r>
      <w:r w:rsidR="00411100">
        <w:rPr>
          <w:i/>
        </w:rPr>
        <w:fldChar w:fldCharType="begin">
          <w:fldData xml:space="preserve">PEVuZE5vdGU+PENpdGU+PEF1dGhvcj5OZWZmPC9BdXRob3I+PFllYXI+MjAxODwvWWVhcj48UmVj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xOTItMjAyPC9wYWdlcz48dm9sdW1lPjMwPC92b2x1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</w:fldData>
        </w:fldChar>
      </w:r>
      <w:r w:rsidR="00411100">
        <w:rPr>
          <w:i/>
        </w:rPr>
        <w:instrText xml:space="preserve"> ADDIN EN.CITE.DATA </w:instrText>
      </w:r>
      <w:r w:rsidR="00411100">
        <w:rPr>
          <w:i/>
        </w:rPr>
      </w:r>
      <w:r w:rsidR="00411100">
        <w:rPr>
          <w:i/>
        </w:rPr>
        <w:fldChar w:fldCharType="end"/>
      </w:r>
      <w:r w:rsidR="00593285">
        <w:rPr>
          <w:i/>
        </w:rPr>
      </w:r>
      <w:r w:rsidR="00593285">
        <w:rPr>
          <w:i/>
        </w:rPr>
        <w:fldChar w:fldCharType="separate"/>
      </w:r>
      <w:r w:rsidR="00411100" w:rsidRPr="00411100">
        <w:rPr>
          <w:i/>
          <w:noProof/>
          <w:vertAlign w:val="superscript"/>
        </w:rPr>
        <w:t>9</w:t>
      </w:r>
      <w:r w:rsidR="00593285">
        <w:rPr>
          <w:i/>
        </w:rPr>
        <w:fldChar w:fldCharType="end"/>
      </w:r>
      <w:r w:rsidR="00ED599E" w:rsidRPr="00ED599E">
        <w:t>.</w:t>
      </w:r>
      <w:r w:rsidR="00ED599E">
        <w:t xml:space="preserve"> </w:t>
      </w:r>
      <w:r w:rsidR="00C72854">
        <w:t>However, u</w:t>
      </w:r>
      <w:r w:rsidR="008D576A">
        <w:t>nivariate</w:t>
      </w:r>
      <w:r w:rsidR="006F36A0">
        <w:t xml:space="preserve"> statistical methods may often lead to spurious results as the independence assumption between predictor variables is not met. </w:t>
      </w:r>
      <w:r w:rsidR="00C72854">
        <w:t>Further</w:t>
      </w:r>
      <w:r w:rsidR="006F36A0">
        <w:t xml:space="preserve">, by considering </w:t>
      </w:r>
      <w:r w:rsidR="001534C7">
        <w:t xml:space="preserve">only </w:t>
      </w:r>
      <w:r w:rsidR="006F36A0">
        <w:t xml:space="preserve">one-to-one associations, univariate approaches test each OTU individually </w:t>
      </w:r>
      <w:r w:rsidR="001534C7">
        <w:t xml:space="preserve">and </w:t>
      </w:r>
      <w:r w:rsidR="006F36A0">
        <w:t xml:space="preserve">disregard interactions or correlations </w:t>
      </w:r>
      <w:r w:rsidR="001534C7">
        <w:t>among</w:t>
      </w:r>
      <w:r w:rsidR="006F36A0">
        <w:t xml:space="preserve"> OTUs</w:t>
      </w:r>
      <w:r w:rsidR="001534C7">
        <w:t xml:space="preserve">, </w:t>
      </w:r>
      <w:r w:rsidR="006F36A0">
        <w:t>provid</w:t>
      </w:r>
      <w:r w:rsidR="001534C7">
        <w:t>ing</w:t>
      </w:r>
      <w:r w:rsidR="006F36A0">
        <w:t xml:space="preserve"> a limited insight to </w:t>
      </w:r>
      <w:r w:rsidR="001534C7">
        <w:t>the system</w:t>
      </w:r>
      <w:r w:rsidR="006F36A0">
        <w:fldChar w:fldCharType="begin"/>
      </w:r>
      <w:r w:rsidR="00411100">
        <w:instrText xml:space="preserve"> ADDIN EN.CITE &lt;EndNote&gt;&lt;Cite&gt;&lt;Author&gt;Le Cao&lt;/Author&gt;&lt;Year&gt;2016&lt;/Year&gt;&lt;RecNum&gt;266&lt;/RecNum&gt;&lt;DisplayText&gt;&lt;style face="superscript"&gt;10&lt;/style&gt;&lt;/DisplayText&gt;&lt;record&gt;&lt;rec-number&gt;266&lt;/rec-number&gt;&lt;foreign-keys&gt;&lt;key app="EN" db-id="t2f9tepz7epx0reevd4pf5tuwsftxz0tdesv" timestamp="1492648143"&gt;266&lt;/key&gt;&lt;/foreign-keys&gt;&lt;ref-type name="Journal Article"&gt;17&lt;/ref-type&gt;&lt;contributors&gt;&lt;authors&gt;&lt;author&gt;Le Cao, K. A.&lt;/author&gt;&lt;author&gt;Costello, M. E.&lt;/author&gt;&lt;author&gt;Lakis, V. A.&lt;/author&gt;&lt;author&gt;Bartolo, F.&lt;/author&gt;&lt;author&gt;Chua, X. Y.&lt;/author&gt;&lt;author&gt;Brazeilles, R.&lt;/author&gt;&lt;author&gt;Rondeau, P.&lt;/author&gt;&lt;/authors&gt;&lt;/contributors&gt;&lt;auth-address&gt;The University of Queensland Diamantina Institute, The University of Queensland, Translational Research Institute, Brisbane, QLD, Australia.&amp;#xD;Institut de Mathematiques de Toulouse, UMR CNRS 5219 INSA Universite de Toulouse, Toulouse, France.&amp;#xD;Queensland Facility for Advanced Bioinformatics, The Institute for Molecular Bioscience, Brisbane, QLD, Australia.&amp;#xD;Danone Nutricia Research, Palaiseau Cedex, France.&lt;/auth-address&gt;&lt;titles&gt;&lt;title&gt;MixMC: A Multivariate Statistical Framework to Gain Insight into Microbial Communit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0169&lt;/pages&gt;&lt;volume&gt;11&lt;/volume&gt;&lt;number&gt;8&lt;/number&gt;&lt;edition&gt;2016/08/12&lt;/edition&gt;&lt;dates&gt;&lt;year&gt;2016&lt;/year&gt;&lt;/dates&gt;&lt;isbn&gt;1932-6203&lt;/isbn&gt;&lt;accession-num&gt;27513472&lt;/accession-num&gt;&lt;urls&gt;&lt;/urls&gt;&lt;custom2&gt;PMC4981383&lt;/custom2&gt;&lt;electronic-resource-num&gt;10.1371/journal.pone.0160169&lt;/electronic-resource-num&gt;&lt;remote-database-provider&gt;NLM&lt;/remote-database-provider&gt;&lt;language&gt;eng&lt;/language&gt;&lt;/record&gt;&lt;/Cite&gt;&lt;/EndNote&gt;</w:instrText>
      </w:r>
      <w:r w:rsidR="006F36A0">
        <w:fldChar w:fldCharType="separate"/>
      </w:r>
      <w:r w:rsidR="00411100" w:rsidRPr="00411100">
        <w:rPr>
          <w:noProof/>
          <w:vertAlign w:val="superscript"/>
        </w:rPr>
        <w:t>10</w:t>
      </w:r>
      <w:r w:rsidR="006F36A0">
        <w:fldChar w:fldCharType="end"/>
      </w:r>
      <w:r w:rsidR="006F36A0">
        <w:t xml:space="preserve">. </w:t>
      </w:r>
    </w:p>
    <w:p w14:paraId="1BB0BA92" w14:textId="41D1D7AF" w:rsidR="00D31BB4" w:rsidRPr="00BD28C4" w:rsidRDefault="00593285" w:rsidP="00CA0FD9">
      <w:pPr>
        <w:spacing w:line="480" w:lineRule="auto"/>
        <w:ind w:firstLine="720"/>
      </w:pPr>
      <w:r>
        <w:lastRenderedPageBreak/>
        <w:t xml:space="preserve">Direct </w:t>
      </w:r>
      <w:r w:rsidR="00C72854">
        <w:t>comparisons</w:t>
      </w:r>
      <w:r>
        <w:t xml:space="preserve"> of innate immune responses across different locations is ha</w:t>
      </w:r>
      <w:r w:rsidR="00591A3B">
        <w:t>mp</w:t>
      </w:r>
      <w:r>
        <w:t>ered by the need to standardize and contr</w:t>
      </w:r>
      <w:r w:rsidR="00591A3B">
        <w:t>o</w:t>
      </w:r>
      <w:r>
        <w:t xml:space="preserve">l all aspects of immune assessment to avoid technical artefacts. </w:t>
      </w:r>
      <w:r w:rsidR="00542E00">
        <w:t>W</w:t>
      </w:r>
      <w:r w:rsidR="006F36A0">
        <w:t xml:space="preserve">e </w:t>
      </w:r>
      <w:r w:rsidR="008A6402">
        <w:t xml:space="preserve">previously </w:t>
      </w:r>
      <w:r>
        <w:t xml:space="preserve">applied </w:t>
      </w:r>
      <w:r w:rsidR="00C72854">
        <w:t>a</w:t>
      </w:r>
      <w:r w:rsidR="00542E00">
        <w:t xml:space="preserve"> rigorously</w:t>
      </w:r>
      <w:r w:rsidR="006F36A0">
        <w:t xml:space="preserve"> standardized approach to </w:t>
      </w:r>
      <w:r w:rsidR="00B65951">
        <w:t>quantify</w:t>
      </w:r>
      <w:r w:rsidR="006F36A0">
        <w:t xml:space="preserve"> cytokine responses to a panel of TLR agonists among 2-year-old children recruited in Brussels, (Belgium), C</w:t>
      </w:r>
      <w:r w:rsidR="00944C6F">
        <w:t xml:space="preserve">ape Town (South Africa), </w:t>
      </w:r>
      <w:proofErr w:type="spellStart"/>
      <w:r w:rsidR="00944C6F">
        <w:t>Quinin</w:t>
      </w:r>
      <w:r w:rsidR="006F36A0">
        <w:t>de</w:t>
      </w:r>
      <w:proofErr w:type="spellEnd"/>
      <w:r w:rsidR="006F36A0">
        <w:t xml:space="preserve"> (Ecuador), and Vancouver (Canada)</w:t>
      </w:r>
      <w:r w:rsidR="006F36A0">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 </w:instrText>
      </w:r>
      <w:r w:rsidR="00411100">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DATA </w:instrText>
      </w:r>
      <w:r w:rsidR="00411100">
        <w:fldChar w:fldCharType="end"/>
      </w:r>
      <w:r w:rsidR="006F36A0">
        <w:fldChar w:fldCharType="separate"/>
      </w:r>
      <w:r w:rsidR="00411100" w:rsidRPr="00411100">
        <w:rPr>
          <w:noProof/>
          <w:vertAlign w:val="superscript"/>
        </w:rPr>
        <w:t>6</w:t>
      </w:r>
      <w:r w:rsidR="006F36A0">
        <w:fldChar w:fldCharType="end"/>
      </w:r>
      <w:r w:rsidR="00696F83">
        <w:t>. These four biogeographically distinct settings differ in many ways that can potentially modulate both systemic immunity and the gut microbiome - resource availability, ancestry of the human populations, diet, climate, vaccination schedules, and cultural practices</w:t>
      </w:r>
      <w:r w:rsidR="00C72854">
        <w:t>,</w:t>
      </w:r>
      <w:r w:rsidR="00696F83">
        <w:t xml:space="preserve"> being examples.</w:t>
      </w:r>
      <w:r w:rsidR="00AC4A29">
        <w:t xml:space="preserve"> </w:t>
      </w:r>
      <w:r w:rsidR="00696F83">
        <w:t>Hence, these sites were chosen to test the hypothesis that systemic innate immunity differs among diverse child populations</w:t>
      </w:r>
      <w:r w:rsidR="00542E00">
        <w:t>.</w:t>
      </w:r>
      <w:r w:rsidR="00AC4A29">
        <w:t xml:space="preserve"> Recently, we found that </w:t>
      </w:r>
      <w:r w:rsidR="00990E6C">
        <w:t>differences in gut microbiome and immune phenotype between HIV-exposed and healthy HIV-unexposed children were specific to each cohort.</w:t>
      </w:r>
      <w:r w:rsidR="00AC4A29">
        <w:fldChar w:fldCharType="begin">
          <w:fldData xml:space="preserve">PEVuZE5vdGU+PENpdGU+PEF1dGhvcj5BbWVueW9nYmU8L0F1dGhvcj48WWVhcj4yMDIwPC9ZZWFy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</w:fldData>
        </w:fldChar>
      </w:r>
      <w:r w:rsidR="00AC4A29">
        <w:instrText xml:space="preserve"> ADDIN EN.CITE </w:instrText>
      </w:r>
      <w:r w:rsidR="00AC4A29">
        <w:fldChar w:fldCharType="begin">
          <w:fldData xml:space="preserve">PEVuZE5vdGU+PENpdGU+PEF1dGhvcj5BbWVueW9nYmU8L0F1dGhvcj48WWVhcj4yMDIwPC9ZZWFy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</w:fldData>
        </w:fldChar>
      </w:r>
      <w:r w:rsidR="00AC4A29">
        <w:instrText xml:space="preserve"> ADDIN EN.CITE.DATA </w:instrText>
      </w:r>
      <w:r w:rsidR="00AC4A29">
        <w:fldChar w:fldCharType="end"/>
      </w:r>
      <w:r w:rsidR="00AC4A29">
        <w:fldChar w:fldCharType="separate"/>
      </w:r>
      <w:r w:rsidR="00AC4A29" w:rsidRPr="00AC4A29">
        <w:rPr>
          <w:noProof/>
          <w:vertAlign w:val="superscript"/>
        </w:rPr>
        <w:t>11</w:t>
      </w:r>
      <w:r w:rsidR="00AC4A29">
        <w:fldChar w:fldCharType="end"/>
      </w:r>
      <w:r w:rsidR="00AC4A29">
        <w:t xml:space="preserve">. </w:t>
      </w:r>
      <w:r w:rsidR="00542E00">
        <w:t xml:space="preserve"> </w:t>
      </w:r>
      <w:r w:rsidR="006F36A0">
        <w:t>Here, we extended this work by</w:t>
      </w:r>
      <w:r w:rsidR="00AC4A29">
        <w:t xml:space="preserve"> integrating</w:t>
      </w:r>
      <w:r w:rsidR="006F36A0">
        <w:t xml:space="preserve"> the</w:t>
      </w:r>
      <w:r w:rsidR="00AC4A29">
        <w:t xml:space="preserve"> stool</w:t>
      </w:r>
      <w:r w:rsidR="006F36A0">
        <w:t xml:space="preserve"> microbiomes of </w:t>
      </w:r>
      <w:r w:rsidR="00AC4A29">
        <w:t>healthy children measured</w:t>
      </w:r>
      <w:r w:rsidR="006F36A0">
        <w:t xml:space="preserve"> via sequencing of the 16S rRNA genes (V6 region) </w:t>
      </w:r>
      <w:r w:rsidR="00AC4A29">
        <w:t>to innate immune responsiveness measured around the time of stool sample collection</w:t>
      </w:r>
      <w:r w:rsidR="006F36A0">
        <w:t xml:space="preserve">. </w:t>
      </w:r>
      <w:r w:rsidR="00542E00">
        <w:t xml:space="preserve">This </w:t>
      </w:r>
      <w:r w:rsidR="007D7239">
        <w:t xml:space="preserve">further </w:t>
      </w:r>
      <w:r w:rsidR="00542E00">
        <w:t xml:space="preserve">allowed us to test the hypothesis that </w:t>
      </w:r>
      <w:r w:rsidR="00542E00">
        <w:rPr>
          <w:rFonts w:eastAsia="Times New Roman"/>
          <w:lang w:eastAsia="en-CA"/>
        </w:rPr>
        <w:t>regionally distinct gut microbiomes are associated with differential development of systemic immunity.</w:t>
      </w:r>
      <w:r w:rsidR="00542E00">
        <w:t xml:space="preserve"> </w:t>
      </w:r>
      <w:r w:rsidR="00872D91">
        <w:t>To do so, we employed a sparse Partial Least Squares (</w:t>
      </w:r>
      <w:proofErr w:type="spellStart"/>
      <w:r w:rsidR="00872D91">
        <w:t>sPLS</w:t>
      </w:r>
      <w:proofErr w:type="spellEnd"/>
      <w:r w:rsidR="00872D91">
        <w:t>) integrative approach</w:t>
      </w:r>
      <w:r w:rsidR="00872D91">
        <w:fldChar w:fldCharType="begin"/>
      </w:r>
      <w:r w:rsidR="00872D91">
        <w:instrText xml:space="preserve"> ADDIN EN.CITE &lt;EndNote&gt;&lt;Cite&gt;&lt;Author&gt;Le Cao&lt;/Author&gt;&lt;Year&gt;2009&lt;/Year&gt;&lt;RecNum&gt;413&lt;/RecNum&gt;&lt;DisplayText&gt;&lt;style face="superscript"&gt;12&lt;/style&gt;&lt;/DisplayText&gt;&lt;record&gt;&lt;rec-number&gt;413&lt;/rec-number&gt;&lt;foreign-keys&gt;&lt;key app="EN" db-id="t2f9tepz7epx0reevd4pf5tuwsftxz0tdesv" timestamp="1542141544"&gt;413&lt;/key&gt;&lt;/foreign-keys&gt;&lt;ref-type name="Journal Article"&gt;17&lt;/ref-type&gt;&lt;contributors&gt;&lt;authors&gt;&lt;author&gt;Le Cao, K. A.&lt;/author&gt;&lt;author&gt;Martin, P. G.&lt;/author&gt;&lt;author&gt;Robert-Granie, C.&lt;/author&gt;&lt;author&gt;Besse, P.&lt;/author&gt;&lt;/authors&gt;&lt;/contributors&gt;&lt;auth-address&gt;Station d&amp;apos;Amelioration Genetique des Animaux UR 631, Institut National de Recherche Agronomique, F-31326 Castanet, France. k.lecao@imb.uq.edu.au&lt;/auth-address&gt;&lt;titles&gt;&lt;title&gt;Sparse canonical methods for biological data integration: application to a cross-platform study&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4&lt;/pages&gt;&lt;volume&gt;10&lt;/volume&gt;&lt;edition&gt;2009/01/28&lt;/edition&gt;&lt;keywords&gt;&lt;keyword&gt;Computational Biology/*methods&lt;/keyword&gt;&lt;keyword&gt;Genomics&lt;/keyword&gt;&lt;keyword&gt;Metabolomics&lt;/keyword&gt;&lt;keyword&gt;Proteomics&lt;/keyword&gt;&lt;keyword&gt;Systems Biology/*methods&lt;/keyword&gt;&lt;/keywords&gt;&lt;dates&gt;&lt;year&gt;2009&lt;/year&gt;&lt;pub-dates&gt;&lt;date&gt;Jan 26&lt;/date&gt;&lt;/pub-dates&gt;&lt;/dates&gt;&lt;isbn&gt;1471-2105&lt;/isbn&gt;&lt;accession-num&gt;19171069&lt;/accession-num&gt;&lt;urls&gt;&lt;/urls&gt;&lt;custom2&gt;PMC2640358&lt;/custom2&gt;&lt;electronic-resource-num&gt;10.1186/1471-2105-10-34&lt;/electronic-resource-num&gt;&lt;remote-database-provider&gt;NLM&lt;/remote-database-provider&gt;&lt;language&gt;eng&lt;/language&gt;&lt;/record&gt;&lt;/Cite&gt;&lt;/EndNote&gt;</w:instrText>
      </w:r>
      <w:r w:rsidR="00872D91">
        <w:fldChar w:fldCharType="separate"/>
      </w:r>
      <w:r w:rsidR="00872D91" w:rsidRPr="00872D91">
        <w:rPr>
          <w:noProof/>
          <w:vertAlign w:val="superscript"/>
        </w:rPr>
        <w:t>12</w:t>
      </w:r>
      <w:r w:rsidR="00872D91">
        <w:fldChar w:fldCharType="end"/>
      </w:r>
      <w:r w:rsidR="00872D91">
        <w:t xml:space="preserve"> to extract correlations between microbiome and immune phenotype..</w:t>
      </w:r>
      <w:r w:rsidR="00542E00">
        <w:t xml:space="preserve"> We also assessed causality, </w:t>
      </w:r>
      <w:r w:rsidR="007D7239">
        <w:t>whether</w:t>
      </w:r>
      <w:r w:rsidR="00542E00">
        <w:t xml:space="preserve"> a specific microbiome can drive development of particular immune phenotype</w:t>
      </w:r>
      <w:r w:rsidR="007D7239">
        <w:t>,</w:t>
      </w:r>
      <w:r w:rsidR="00542E00">
        <w:t xml:space="preserve"> </w:t>
      </w:r>
      <w:r w:rsidR="007D7239">
        <w:t>via</w:t>
      </w:r>
      <w:r w:rsidR="00542E00">
        <w:t xml:space="preserve"> human fecal transplantation</w:t>
      </w:r>
      <w:r w:rsidR="00542E00" w:rsidDel="00B068EE">
        <w:t xml:space="preserve"> </w:t>
      </w:r>
      <w:r w:rsidR="00542E00">
        <w:t>in</w:t>
      </w:r>
      <w:r w:rsidR="007D7239">
        <w:t>to</w:t>
      </w:r>
      <w:r w:rsidR="00542E00">
        <w:t xml:space="preserve"> germ-free </w:t>
      </w:r>
      <w:r w:rsidR="007D7239">
        <w:t>mice</w:t>
      </w:r>
      <w:r w:rsidR="00542E00">
        <w:t xml:space="preserve">. </w:t>
      </w:r>
      <w:r w:rsidR="00E70D1F">
        <w:t>Taken together</w:t>
      </w:r>
      <w:r w:rsidR="00542E00">
        <w:t xml:space="preserve">, </w:t>
      </w:r>
      <w:r w:rsidR="00542E00">
        <w:rPr>
          <w:rFonts w:eastAsia="Times New Roman"/>
          <w:lang w:eastAsia="en-CA"/>
        </w:rPr>
        <w:t>this study provide</w:t>
      </w:r>
      <w:r w:rsidR="00E70D1F">
        <w:rPr>
          <w:rFonts w:eastAsia="Times New Roman"/>
          <w:lang w:eastAsia="en-CA"/>
        </w:rPr>
        <w:t>d</w:t>
      </w:r>
      <w:r w:rsidR="00542E00">
        <w:rPr>
          <w:rFonts w:eastAsia="Times New Roman"/>
          <w:lang w:eastAsia="en-CA"/>
        </w:rPr>
        <w:t xml:space="preserve"> evidence that differences in systemic innate immunity</w:t>
      </w:r>
      <w:r w:rsidR="00D47813">
        <w:rPr>
          <w:rFonts w:eastAsia="Times New Roman"/>
          <w:lang w:eastAsia="en-CA"/>
        </w:rPr>
        <w:t xml:space="preserve"> across biogeographically diverse populations correlate </w:t>
      </w:r>
      <w:r w:rsidR="007D7239">
        <w:rPr>
          <w:rFonts w:eastAsia="Times New Roman"/>
          <w:lang w:eastAsia="en-CA"/>
        </w:rPr>
        <w:t>with</w:t>
      </w:r>
      <w:r w:rsidR="00D47813">
        <w:rPr>
          <w:rFonts w:eastAsia="Times New Roman"/>
          <w:lang w:eastAsia="en-CA"/>
        </w:rPr>
        <w:t xml:space="preserve"> differences in the gut microbiome</w:t>
      </w:r>
      <w:r w:rsidR="00542E00">
        <w:rPr>
          <w:rFonts w:eastAsia="Times New Roman"/>
          <w:lang w:eastAsia="en-CA"/>
        </w:rPr>
        <w:t>.</w:t>
      </w:r>
    </w:p>
    <w:p w14:paraId="57C9E8FE" w14:textId="6DA0152D" w:rsidR="00102306" w:rsidRDefault="00102306" w:rsidP="00747E9F">
      <w:pPr>
        <w:keepNext/>
        <w:spacing w:line="480" w:lineRule="auto"/>
        <w:outlineLvl w:val="0"/>
        <w:rPr>
          <w:b/>
        </w:rPr>
      </w:pPr>
      <w:r w:rsidRPr="00102306">
        <w:rPr>
          <w:b/>
        </w:rPr>
        <w:lastRenderedPageBreak/>
        <w:t>Methods</w:t>
      </w:r>
      <w:r w:rsidR="00D67EC7">
        <w:rPr>
          <w:b/>
        </w:rPr>
        <w:t xml:space="preserve"> </w:t>
      </w:r>
    </w:p>
    <w:p w14:paraId="6842F249" w14:textId="339B380C" w:rsidR="006F4EB0" w:rsidRDefault="00DC0323" w:rsidP="008D576A">
      <w:pPr>
        <w:keepNext/>
        <w:spacing w:line="480" w:lineRule="auto"/>
        <w:rPr>
          <w:i/>
        </w:rPr>
      </w:pPr>
      <w:r w:rsidRPr="00D85A64">
        <w:rPr>
          <w:b/>
        </w:rPr>
        <w:t>Ethics Statement</w:t>
      </w:r>
      <w:r>
        <w:rPr>
          <w:i/>
        </w:rPr>
        <w:t xml:space="preserve"> </w:t>
      </w:r>
    </w:p>
    <w:p w14:paraId="22F43947" w14:textId="63C127AD" w:rsidR="00DC0323" w:rsidRPr="00DD5071" w:rsidRDefault="00DC0323" w:rsidP="00DC0323">
      <w:pPr>
        <w:spacing w:line="480" w:lineRule="auto"/>
      </w:pPr>
      <w:r>
        <w:t xml:space="preserve">All research involving humans was done according to principles in the Declaration of Helsinki and approved by the University of British Columbia Ethics Board under protocol number H11-01423. Each </w:t>
      </w:r>
      <w:r w:rsidR="00C72854">
        <w:t>study</w:t>
      </w:r>
      <w:r>
        <w:t xml:space="preserve"> site obtained ethical approval separately with their research institutions. Informed consent was obtained f</w:t>
      </w:r>
      <w:r w:rsidR="000366AC">
        <w:t>rom primary guardians for children</w:t>
      </w:r>
      <w:r>
        <w:t xml:space="preserve"> involved in this study. Research involving animals was conducted under ethical approval from the University of British Columbia Animal Care </w:t>
      </w:r>
      <w:r w:rsidR="006F36A0">
        <w:t>Committee under protocol number A13-0265</w:t>
      </w:r>
      <w:r>
        <w:t>.</w:t>
      </w:r>
    </w:p>
    <w:p w14:paraId="792CF019" w14:textId="77777777" w:rsidR="00DC0323" w:rsidRDefault="00DC0323" w:rsidP="00DA1C07">
      <w:pPr>
        <w:spacing w:line="480" w:lineRule="auto"/>
        <w:rPr>
          <w:b/>
        </w:rPr>
      </w:pPr>
    </w:p>
    <w:p w14:paraId="107EFB8B" w14:textId="76446D57" w:rsidR="00D520F7" w:rsidRDefault="00DC0323" w:rsidP="00914D2E">
      <w:pPr>
        <w:spacing w:line="480" w:lineRule="auto"/>
        <w:outlineLvl w:val="0"/>
        <w:rPr>
          <w:b/>
        </w:rPr>
      </w:pPr>
      <w:r>
        <w:rPr>
          <w:b/>
        </w:rPr>
        <w:t>Recruitment of Study Participants</w:t>
      </w:r>
    </w:p>
    <w:p w14:paraId="4868BE67" w14:textId="60456E61" w:rsidR="00CF1A3D" w:rsidRDefault="00DE2F4E" w:rsidP="00DA1C07">
      <w:pPr>
        <w:spacing w:line="480" w:lineRule="auto"/>
      </w:pPr>
      <w:r>
        <w:t xml:space="preserve">The recruitment of the four cohorts </w:t>
      </w:r>
      <w:r w:rsidR="00C72854">
        <w:t xml:space="preserve">of children of approximately two years of age </w:t>
      </w:r>
      <w:r w:rsidR="00721F85">
        <w:t xml:space="preserve">was </w:t>
      </w:r>
      <w:r>
        <w:t>previously described</w:t>
      </w:r>
      <w:r w:rsidR="00AF761F">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 </w:instrText>
      </w:r>
      <w:r w:rsidR="00411100">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DATA </w:instrText>
      </w:r>
      <w:r w:rsidR="00411100">
        <w:fldChar w:fldCharType="end"/>
      </w:r>
      <w:r w:rsidR="00AF761F">
        <w:fldChar w:fldCharType="separate"/>
      </w:r>
      <w:r w:rsidR="00411100" w:rsidRPr="00411100">
        <w:rPr>
          <w:noProof/>
          <w:vertAlign w:val="superscript"/>
        </w:rPr>
        <w:t>6</w:t>
      </w:r>
      <w:r w:rsidR="00AF761F">
        <w:fldChar w:fldCharType="end"/>
      </w:r>
      <w:r>
        <w:t xml:space="preserve">.  </w:t>
      </w:r>
      <w:r w:rsidR="00972965">
        <w:t>Study participants were recruited from ongoing collaborative studies or healthy child cohorts at each of the four sites; Canadian children were recruited at the BC Children’s Hospital in Vancouver</w:t>
      </w:r>
      <w:r w:rsidR="00972965">
        <w:fldChar w:fldCharType="begin">
          <w:fldData xml:space="preserve">PEVuZE5vdGU+PENpdGU+PEF1dGhvcj5Lb2xsbWFubjwvQXV0aG9yPjxZZWFyPjIwMDk8L1llYXI+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NzE1MC02MDwvcGFnZXM+PHZv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</w:fldData>
        </w:fldChar>
      </w:r>
      <w:r w:rsidR="00AC4A29">
        <w:instrText xml:space="preserve"> ADDIN EN.CITE </w:instrText>
      </w:r>
      <w:r w:rsidR="00AC4A29">
        <w:fldChar w:fldCharType="begin">
          <w:fldData xml:space="preserve">PEVuZE5vdGU+PENpdGU+PEF1dGhvcj5Lb2xsbWFubjwvQXV0aG9yPjxZZWFyPjIwMDk8L1llYXI+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NzE1MC02MDwvcGFnZXM+PHZv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</w:fldData>
        </w:fldChar>
      </w:r>
      <w:r w:rsidR="00AC4A29">
        <w:instrText xml:space="preserve"> ADDIN EN.CITE.DATA </w:instrText>
      </w:r>
      <w:r w:rsidR="00AC4A29">
        <w:fldChar w:fldCharType="end"/>
      </w:r>
      <w:r w:rsidR="00972965">
        <w:fldChar w:fldCharType="separate"/>
      </w:r>
      <w:r w:rsidR="00AC4A29" w:rsidRPr="00AC4A29">
        <w:rPr>
          <w:noProof/>
          <w:vertAlign w:val="superscript"/>
        </w:rPr>
        <w:t>13</w:t>
      </w:r>
      <w:r w:rsidR="00972965">
        <w:fldChar w:fldCharType="end"/>
      </w:r>
      <w:r w:rsidR="00972965">
        <w:t>, Belgian children were enrolled in a birth cohort enrolling St Pierre Hospital in Brussels,</w:t>
      </w:r>
      <w:r w:rsidR="001B73D3">
        <w:t xml:space="preserve"> and included mostly healthy male children presenting for a routine circumcision.</w:t>
      </w:r>
      <w:r w:rsidR="00972965">
        <w:t xml:space="preserve"> Ecuadorean children were enrolled in the ECUAVIDA birth cohort in Quininde</w:t>
      </w:r>
      <w:r w:rsidR="00972965">
        <w:fldChar w:fldCharType="begin">
          <w:fldData xml:space="preserve">PEVuZE5vdGU+PENpdGU+PEF1dGhvcj5Db29wZXI8L0F1dGhvcj48WWVhcj4yMDExPC9ZZWFyPjxS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BhZ2VzPjE4NDwvcGFnZXM+PHZvbHVtZT4xMTwvdm9sdW1lPjxlZGl0aW9uPjIwMTEv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</w:fldData>
        </w:fldChar>
      </w:r>
      <w:r w:rsidR="00AC4A29">
        <w:instrText xml:space="preserve"> ADDIN EN.CITE </w:instrText>
      </w:r>
      <w:r w:rsidR="00AC4A29">
        <w:fldChar w:fldCharType="begin">
          <w:fldData xml:space="preserve">PEVuZE5vdGU+PENpdGU+PEF1dGhvcj5Db29wZXI8L0F1dGhvcj48WWVhcj4yMDExPC9ZZWFyPjxS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</w:fldData>
        </w:fldChar>
      </w:r>
      <w:r w:rsidR="00AC4A29">
        <w:instrText xml:space="preserve"> ADDIN EN.CITE.DATA </w:instrText>
      </w:r>
      <w:r w:rsidR="00AC4A29">
        <w:fldChar w:fldCharType="end"/>
      </w:r>
      <w:r w:rsidR="00972965">
        <w:fldChar w:fldCharType="separate"/>
      </w:r>
      <w:r w:rsidR="00AC4A29" w:rsidRPr="00AC4A29">
        <w:rPr>
          <w:noProof/>
          <w:vertAlign w:val="superscript"/>
        </w:rPr>
        <w:t>14</w:t>
      </w:r>
      <w:r w:rsidR="00972965">
        <w:fldChar w:fldCharType="end"/>
      </w:r>
      <w:r w:rsidR="00972965">
        <w:t>, and South African children were enrolled in a prospective birth cohort at the Tygerberg Academic Hospital in Cape Town</w:t>
      </w:r>
      <w:r w:rsidR="00972965">
        <w:fldChar w:fldCharType="begin">
          <w:fldData xml:space="preserve">PEVuZE5vdGU+PENpdGU+PEF1dGhvcj5SZWlraWU8L0F1dGhvcj48WWVhcj4yMDE0PC9ZZWFyPjxS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yNDUtNTU8L3BhZ2VzPjx2b2x1bWU+NjY8L3ZvbHVtZT48bnVtYmVyPjM8L251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</w:fldData>
        </w:fldChar>
      </w:r>
      <w:r w:rsidR="00AC4A29">
        <w:instrText xml:space="preserve"> ADDIN EN.CITE </w:instrText>
      </w:r>
      <w:r w:rsidR="00AC4A29">
        <w:fldChar w:fldCharType="begin">
          <w:fldData xml:space="preserve">PEVuZE5vdGU+PENpdGU+PEF1dGhvcj5SZWlraWU8L0F1dGhvcj48WWVhcj4yMDE0PC9ZZWFyPjxS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yNDUtNTU8L3BhZ2VzPjx2b2x1bWU+NjY8L3ZvbHVtZT48bnVtYmVyPjM8L251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</w:fldData>
        </w:fldChar>
      </w:r>
      <w:r w:rsidR="00AC4A29">
        <w:instrText xml:space="preserve"> ADDIN EN.CITE.DATA </w:instrText>
      </w:r>
      <w:r w:rsidR="00AC4A29">
        <w:fldChar w:fldCharType="end"/>
      </w:r>
      <w:r w:rsidR="00972965">
        <w:fldChar w:fldCharType="separate"/>
      </w:r>
      <w:r w:rsidR="00AC4A29" w:rsidRPr="00AC4A29">
        <w:rPr>
          <w:noProof/>
          <w:vertAlign w:val="superscript"/>
        </w:rPr>
        <w:t>15, 16</w:t>
      </w:r>
      <w:r w:rsidR="00972965">
        <w:fldChar w:fldCharType="end"/>
      </w:r>
      <w:r w:rsidR="00972965">
        <w:t xml:space="preserve">. </w:t>
      </w:r>
      <w:r w:rsidR="006F36A0">
        <w:t>Participants</w:t>
      </w:r>
      <w:r w:rsidR="00E94751">
        <w:t xml:space="preserve"> were only inc</w:t>
      </w:r>
      <w:r w:rsidR="006F36A0">
        <w:t>luded in the study if the child</w:t>
      </w:r>
      <w:r w:rsidR="00E94751">
        <w:t xml:space="preserve"> was considered health</w:t>
      </w:r>
      <w:r w:rsidR="006F36A0">
        <w:t>y based on medical history, and</w:t>
      </w:r>
      <w:r w:rsidR="009D7D28">
        <w:t xml:space="preserve"> </w:t>
      </w:r>
      <w:r w:rsidR="00C72854">
        <w:t xml:space="preserve">they were </w:t>
      </w:r>
      <w:r w:rsidR="00E94751">
        <w:t>excluded if they met one or more of the following criteria:  significant chronic medical condition, immune deficiency, immunosuppression by disease or medication, cancer, bone marrow or organ transplantation, receipt of blood products within 3 mo</w:t>
      </w:r>
      <w:r w:rsidR="00406E44">
        <w:t>n</w:t>
      </w:r>
      <w:r w:rsidR="00E94751">
        <w:t>ths, bleeding disorder</w:t>
      </w:r>
      <w:r w:rsidR="00721F85">
        <w:t>,</w:t>
      </w:r>
      <w:r w:rsidR="00E94751">
        <w:t xml:space="preserve"> major congenital malformation, genetic disorder, or born to HIV-positive mothers.</w:t>
      </w:r>
      <w:r>
        <w:t xml:space="preserve"> </w:t>
      </w:r>
    </w:p>
    <w:p w14:paraId="16EA5D97" w14:textId="77777777" w:rsidR="00417D2B" w:rsidRDefault="00417D2B" w:rsidP="00DA1C07">
      <w:pPr>
        <w:spacing w:line="480" w:lineRule="auto"/>
      </w:pPr>
    </w:p>
    <w:p w14:paraId="494DAD67" w14:textId="44023237" w:rsidR="00D31BB4" w:rsidRDefault="00D31BB4" w:rsidP="00914D2E">
      <w:pPr>
        <w:spacing w:line="480" w:lineRule="auto"/>
        <w:outlineLvl w:val="0"/>
        <w:rPr>
          <w:b/>
        </w:rPr>
      </w:pPr>
      <w:r w:rsidRPr="00234B68">
        <w:rPr>
          <w:b/>
        </w:rPr>
        <w:t>Innate Immune Phenotyping</w:t>
      </w:r>
    </w:p>
    <w:p w14:paraId="2810C189" w14:textId="17CEA2C2" w:rsidR="00753910" w:rsidRDefault="007B5004" w:rsidP="00944C6F">
      <w:pPr>
        <w:spacing w:line="480" w:lineRule="auto"/>
      </w:pPr>
      <w:r w:rsidRPr="007B5004">
        <w:t>Innate</w:t>
      </w:r>
      <w:r>
        <w:t xml:space="preserve"> immune phenotyping for </w:t>
      </w:r>
      <w:r w:rsidR="001D0BD6">
        <w:t>these</w:t>
      </w:r>
      <w:r>
        <w:t xml:space="preserve"> cohort</w:t>
      </w:r>
      <w:r w:rsidR="001D0BD6">
        <w:t>s</w:t>
      </w:r>
      <w:r>
        <w:t xml:space="preserve"> was previously described</w:t>
      </w:r>
      <w:r w:rsidR="004A48BD">
        <w:t xml:space="preserve"> and published</w:t>
      </w:r>
      <w:r w:rsidR="00AF761F">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 </w:instrText>
      </w:r>
      <w:r w:rsidR="00411100">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instrText xml:space="preserve"> ADDIN EN.CITE.DATA </w:instrText>
      </w:r>
      <w:r w:rsidR="00411100">
        <w:fldChar w:fldCharType="end"/>
      </w:r>
      <w:r w:rsidR="00AF761F">
        <w:fldChar w:fldCharType="separate"/>
      </w:r>
      <w:r w:rsidR="00411100" w:rsidRPr="00411100">
        <w:rPr>
          <w:noProof/>
          <w:vertAlign w:val="superscript"/>
        </w:rPr>
        <w:t>6</w:t>
      </w:r>
      <w:r w:rsidR="00AF761F">
        <w:fldChar w:fldCharType="end"/>
      </w:r>
      <w:r>
        <w:t xml:space="preserve">.  Briefly, </w:t>
      </w:r>
      <w:r w:rsidR="00875F66">
        <w:t>3</w:t>
      </w:r>
      <w:r w:rsidR="00406E44">
        <w:t xml:space="preserve">-5 ml </w:t>
      </w:r>
      <w:r w:rsidR="00100242">
        <w:t xml:space="preserve">peripheral blood was drawn per participant. </w:t>
      </w:r>
      <w:r w:rsidR="00972965">
        <w:t>Whole blood was then</w:t>
      </w:r>
      <w:r w:rsidR="00100242">
        <w:t xml:space="preserve"> </w:t>
      </w:r>
      <w:r w:rsidR="003F1136">
        <w:t>stimulated with</w:t>
      </w:r>
      <w:r w:rsidR="00972965">
        <w:t xml:space="preserve"> the following</w:t>
      </w:r>
      <w:r w:rsidR="003F1136">
        <w:t xml:space="preserve"> PRR agonists</w:t>
      </w:r>
      <w:r w:rsidR="00972965">
        <w:t xml:space="preserve">: </w:t>
      </w:r>
      <w:r w:rsidR="00100242">
        <w:t>PAM3CYSK4 (PAM</w:t>
      </w:r>
      <w:r w:rsidR="008A6402">
        <w:t>,</w:t>
      </w:r>
      <w:r w:rsidR="00100242">
        <w:t xml:space="preserve"> </w:t>
      </w:r>
      <w:r w:rsidR="009D7D28">
        <w:t xml:space="preserve">stimulates </w:t>
      </w:r>
      <w:r w:rsidR="00100242">
        <w:t xml:space="preserve">TLR2), </w:t>
      </w:r>
      <w:proofErr w:type="spellStart"/>
      <w:r w:rsidR="00100242">
        <w:t>poly</w:t>
      </w:r>
      <w:r w:rsidR="00FC2151">
        <w:t>inosinic-polycytidylic</w:t>
      </w:r>
      <w:proofErr w:type="spellEnd"/>
      <w:r w:rsidR="00FC2151">
        <w:t xml:space="preserve"> acid (Poly I:C, </w:t>
      </w:r>
      <w:r w:rsidR="009D7D28">
        <w:t xml:space="preserve">stimulates </w:t>
      </w:r>
      <w:r w:rsidR="00FC2151">
        <w:t xml:space="preserve">TLR3), Lipopolysaccharide (LPS, </w:t>
      </w:r>
      <w:r w:rsidR="009D7D28">
        <w:t xml:space="preserve">stimulates </w:t>
      </w:r>
      <w:r w:rsidR="00FC2151">
        <w:t>TLR4),</w:t>
      </w:r>
      <w:r w:rsidR="00183A4B">
        <w:t xml:space="preserve"> </w:t>
      </w:r>
      <w:proofErr w:type="spellStart"/>
      <w:r w:rsidR="00183A4B">
        <w:t>resiquimod</w:t>
      </w:r>
      <w:proofErr w:type="spellEnd"/>
      <w:r w:rsidR="00183A4B">
        <w:t xml:space="preserve"> (R848, stimulates TLR7:8),</w:t>
      </w:r>
      <w:r w:rsidR="00FC2151">
        <w:t xml:space="preserve"> Peptidoglycan (PGN, </w:t>
      </w:r>
      <w:r w:rsidR="009D7D28">
        <w:t xml:space="preserve">stimulates </w:t>
      </w:r>
      <w:r w:rsidR="00F737A1">
        <w:t xml:space="preserve">both </w:t>
      </w:r>
      <w:r w:rsidR="00FC2151">
        <w:t xml:space="preserve">TLR2 and nucleotide-binding oligomerization domain-containing protein 1/2 [NOD1/2]), and media alone.  Whole blood was </w:t>
      </w:r>
      <w:r w:rsidR="00972965">
        <w:t xml:space="preserve">stimulated for 24 hours, and supernatants analyzed for the </w:t>
      </w:r>
      <w:r w:rsidR="00273E29">
        <w:t xml:space="preserve">following </w:t>
      </w:r>
      <w:r w:rsidR="00753910">
        <w:t>cytokine</w:t>
      </w:r>
      <w:r w:rsidR="00972965">
        <w:t>s</w:t>
      </w:r>
      <w:r w:rsidR="00753910">
        <w:t xml:space="preserve"> measured using the Luminex multiplex assay (Luminex, Upstate/Millipore “Flex Kit” system)</w:t>
      </w:r>
      <w:r w:rsidR="00273E29">
        <w:t>:</w:t>
      </w:r>
      <w:r w:rsidR="00753910">
        <w:t xml:space="preserve"> IFN-</w:t>
      </w:r>
      <w:r w:rsidR="00753910">
        <w:sym w:font="Symbol" w:char="F061"/>
      </w:r>
      <w:r w:rsidR="00753910">
        <w:t>2, IFN-</w:t>
      </w:r>
      <w:r w:rsidR="00753910">
        <w:sym w:font="Symbol" w:char="F067"/>
      </w:r>
      <w:r w:rsidR="00753910">
        <w:t>, CXCL10, IL-12p70, IL-12p40, IL-6, TNF-</w:t>
      </w:r>
      <w:r w:rsidR="00753910">
        <w:sym w:font="Symbol" w:char="F061"/>
      </w:r>
      <w:r w:rsidR="00753910">
        <w:t>, IL-1</w:t>
      </w:r>
      <w:r w:rsidR="00753910">
        <w:sym w:font="Symbol" w:char="F062"/>
      </w:r>
      <w:r w:rsidR="00753910">
        <w:t>, CXCL8, CCL3, CCL4, and IL-10.</w:t>
      </w:r>
      <w:r w:rsidR="003F1136">
        <w:t xml:space="preserve">  </w:t>
      </w:r>
    </w:p>
    <w:p w14:paraId="441ED617" w14:textId="77777777" w:rsidR="00417D2B" w:rsidRDefault="00417D2B" w:rsidP="00011E69">
      <w:pPr>
        <w:spacing w:line="480" w:lineRule="auto"/>
      </w:pPr>
    </w:p>
    <w:p w14:paraId="79C05990" w14:textId="788BA695" w:rsidR="00411100" w:rsidRDefault="000366AC" w:rsidP="00EE3A79">
      <w:pPr>
        <w:keepNext/>
        <w:spacing w:line="480" w:lineRule="auto"/>
        <w:outlineLvl w:val="0"/>
        <w:rPr>
          <w:b/>
        </w:rPr>
      </w:pPr>
      <w:r>
        <w:rPr>
          <w:b/>
        </w:rPr>
        <w:t>Child</w:t>
      </w:r>
      <w:r w:rsidR="009E2CF0">
        <w:rPr>
          <w:b/>
        </w:rPr>
        <w:t xml:space="preserve"> f</w:t>
      </w:r>
      <w:r w:rsidR="00406E44">
        <w:rPr>
          <w:b/>
        </w:rPr>
        <w:t>ecal microbiome analysis</w:t>
      </w:r>
    </w:p>
    <w:p w14:paraId="7F2E12AA" w14:textId="74AD119E" w:rsidR="00011E69" w:rsidRPr="00011E69" w:rsidRDefault="00011E69" w:rsidP="00914D2E">
      <w:pPr>
        <w:spacing w:line="480" w:lineRule="auto"/>
        <w:outlineLvl w:val="0"/>
      </w:pPr>
      <w:r>
        <w:t xml:space="preserve">Human stool microbiome composition was determined using amplicon sequencing targeting the V6 region of the 16S rRNA gene. Stool samples were collected within </w:t>
      </w:r>
      <w:r w:rsidR="00411100">
        <w:t>the same month as</w:t>
      </w:r>
      <w:r>
        <w:t xml:space="preserve"> blo</w:t>
      </w:r>
      <w:r w:rsidR="000366AC">
        <w:t>od samples for each child</w:t>
      </w:r>
      <w:r>
        <w:t>, stored at -80</w:t>
      </w:r>
      <w:r>
        <w:rPr>
          <w:vertAlign w:val="superscript"/>
        </w:rPr>
        <w:t>o</w:t>
      </w:r>
      <w:r>
        <w:t>C, and transported to the Vancouver laboratory on dry ice. Total DNA was extracted from all samples within one month</w:t>
      </w:r>
      <w:r w:rsidR="00331F1F">
        <w:t xml:space="preserve"> of arrival to the laboratory</w:t>
      </w:r>
      <w:r>
        <w:t xml:space="preserve"> using the Qiagen </w:t>
      </w:r>
      <w:proofErr w:type="spellStart"/>
      <w:r>
        <w:t>QIAamp</w:t>
      </w:r>
      <w:proofErr w:type="spellEnd"/>
      <w:r>
        <w:t xml:space="preserve"> DNA stool mini kit (Qiagen Cat. No. 51504). </w:t>
      </w:r>
      <w:r w:rsidR="00D3179D">
        <w:t xml:space="preserve">PCR and </w:t>
      </w:r>
      <w:r>
        <w:t>DNA sequencing closely followed previously described protocols and rationale</w:t>
      </w:r>
      <w:r w:rsidR="00411100">
        <w:t xml:space="preserve"> for amplicon sequencing targeting the V6 region of the 16S rRNA gene</w:t>
      </w:r>
      <w:r>
        <w:fldChar w:fldCharType="begin"/>
      </w:r>
      <w:r w:rsidR="00AC4A29">
        <w:instrText xml:space="preserve"> ADDIN EN.CITE &lt;EndNote&gt;&lt;Cite&gt;&lt;Author&gt;Gloor&lt;/Author&gt;&lt;Year&gt;2010&lt;/Year&gt;&lt;RecNum&gt;405&lt;/RecNum&gt;&lt;DisplayText&gt;&lt;style face="superscript"&gt;17&lt;/style&gt;&lt;/DisplayText&gt;&lt;record&gt;&lt;rec-number&gt;405&lt;/rec-number&gt;&lt;foreign-keys&gt;&lt;key app="EN" db-id="t2f9tepz7epx0reevd4pf5tuwsftxz0tdesv" timestamp="1542135704"&gt;405&lt;/key&gt;&lt;/foreign-keys&gt;&lt;ref-type name="Journal Article"&gt;17&lt;/ref-type&gt;&lt;contributors&gt;&lt;authors&gt;&lt;author&gt;Gloor, G. B.&lt;/author&gt;&lt;author&gt;Hummelen, R.&lt;/author&gt;&lt;author&gt;Macklaim, J. M.&lt;/author&gt;&lt;author&gt;Dickson, R. J.&lt;/author&gt;&lt;author&gt;Fernandes, A. D.&lt;/author&gt;&lt;author&gt;MacPhee, R.&lt;/author&gt;&lt;author&gt;Reid, G.&lt;/author&gt;&lt;/authors&gt;&lt;/contributors&gt;&lt;auth-address&gt;Department of Biochemistry, University of Western Ontario, London, Ontario, Canada. ggloor@uwo.ca&lt;/auth-address&gt;&lt;titles&gt;&lt;title&gt;Microbiome profiling by illumina sequencing of combinatorial sequence-tagged PCR produ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5406&lt;/pages&gt;&lt;volume&gt;5&lt;/volume&gt;&lt;number&gt;10&lt;/number&gt;&lt;edition&gt;2010/11/05&lt;/edition&gt;&lt;keywords&gt;&lt;keyword&gt;Base Sequence&lt;/keyword&gt;&lt;keyword&gt;DNA Primers&lt;/keyword&gt;&lt;keyword&gt;*Gene Expression Profiling&lt;/keyword&gt;&lt;keyword&gt;*Microbiology&lt;/keyword&gt;&lt;keyword&gt;Polymerase Chain Reaction/*methods&lt;/keyword&gt;&lt;keyword&gt;Species Specificity&lt;/keyword&gt;&lt;/keywords&gt;&lt;dates&gt;&lt;year&gt;2010&lt;/year&gt;&lt;pub-dates&gt;&lt;date&gt;Oct 26&lt;/date&gt;&lt;/pub-dates&gt;&lt;/dates&gt;&lt;isbn&gt;1932-6203&lt;/isbn&gt;&lt;accession-num&gt;21048977&lt;/accession-num&gt;&lt;urls&gt;&lt;/urls&gt;&lt;custom2&gt;PMC2964327&lt;/custom2&gt;&lt;electronic-resource-num&gt;10.1371/journal.pone.0015406&lt;/electronic-resource-num&gt;&lt;remote-database-provider&gt;NLM&lt;/remote-database-provider&gt;&lt;language&gt;eng&lt;/language&gt;&lt;/record&gt;&lt;/Cite&gt;&lt;/EndNote&gt;</w:instrText>
      </w:r>
      <w:r>
        <w:fldChar w:fldCharType="separate"/>
      </w:r>
      <w:r w:rsidR="00AC4A29" w:rsidRPr="00AC4A29">
        <w:rPr>
          <w:noProof/>
          <w:vertAlign w:val="superscript"/>
        </w:rPr>
        <w:t>17</w:t>
      </w:r>
      <w:r>
        <w:fldChar w:fldCharType="end"/>
      </w:r>
      <w:r>
        <w:t>. Further details on microbiome analysis can be found in the supplement.</w:t>
      </w:r>
    </w:p>
    <w:p w14:paraId="71DA9405" w14:textId="77777777" w:rsidR="00E33668" w:rsidRDefault="00E33668" w:rsidP="00C93839">
      <w:pPr>
        <w:spacing w:after="240" w:line="480" w:lineRule="auto"/>
        <w:rPr>
          <w:b/>
        </w:rPr>
      </w:pPr>
    </w:p>
    <w:p w14:paraId="0A1221A1" w14:textId="3C089F1C" w:rsidR="00C93839" w:rsidRPr="00C93839" w:rsidRDefault="00DE2F4E" w:rsidP="00C93839">
      <w:pPr>
        <w:spacing w:line="480" w:lineRule="auto"/>
        <w:outlineLvl w:val="0"/>
      </w:pPr>
      <w:r w:rsidRPr="007B5004">
        <w:rPr>
          <w:b/>
        </w:rPr>
        <w:lastRenderedPageBreak/>
        <w:t>Germ-free mouse model of human fecal transplantation</w:t>
      </w:r>
      <w:r w:rsidR="00C93839">
        <w:rPr>
          <w:b/>
        </w:rPr>
        <w:t xml:space="preserve">. </w:t>
      </w:r>
      <w:r w:rsidR="00C93839">
        <w:t>To test whether divergent immune phenotypes of South Afr</w:t>
      </w:r>
      <w:r w:rsidR="000366AC">
        <w:t>ican children</w:t>
      </w:r>
      <w:r w:rsidR="00C93839">
        <w:t xml:space="preserve"> could be causally linked to their gut microbiomes,</w:t>
      </w:r>
      <w:r w:rsidR="0018009D">
        <w:t xml:space="preserve"> we performed a proof of principle experiment whereby male germ-free Swiss-Webster mice were </w:t>
      </w:r>
      <w:proofErr w:type="spellStart"/>
      <w:r w:rsidR="0018009D">
        <w:t>gavaged</w:t>
      </w:r>
      <w:proofErr w:type="spellEnd"/>
      <w:r w:rsidR="0018009D">
        <w:t xml:space="preserve"> with stools from either Canadian or South African male children.</w:t>
      </w:r>
      <w:r w:rsidR="008612B7">
        <w:t xml:space="preserve"> Stool samples from only male children were selected to match the sex of experimental animals, of which only males were available.</w:t>
      </w:r>
      <w:r w:rsidR="0018009D">
        <w:t xml:space="preserve">  </w:t>
      </w:r>
      <w:r w:rsidR="00720F4D">
        <w:t>Three weeks after gavage, w</w:t>
      </w:r>
      <w:r w:rsidR="0018009D">
        <w:t>e</w:t>
      </w:r>
      <w:r w:rsidR="00C93839">
        <w:t xml:space="preserve"> compared the splenocyte cytokine responses to TLR stimulation and assessed their gut barrier integrit</w:t>
      </w:r>
      <w:r w:rsidR="006F4EB0">
        <w:t>y,</w:t>
      </w:r>
      <w:r w:rsidR="00C93839">
        <w:t xml:space="preserve"> using the </w:t>
      </w:r>
      <w:proofErr w:type="spellStart"/>
      <w:r w:rsidR="00C93839">
        <w:t>lactulose:mannitol</w:t>
      </w:r>
      <w:proofErr w:type="spellEnd"/>
      <w:r w:rsidR="00C93839">
        <w:t xml:space="preserve"> test. Mouse fecal and intestinal microbiomes at the end of the experiment were measured via</w:t>
      </w:r>
      <w:r w:rsidR="00087DE7">
        <w:t xml:space="preserve"> 16S</w:t>
      </w:r>
      <w:r w:rsidR="00C93839">
        <w:t xml:space="preserve"> amplicon </w:t>
      </w:r>
      <w:r w:rsidR="00087DE7">
        <w:t xml:space="preserve">sequencing. </w:t>
      </w:r>
      <w:r w:rsidR="00C93839">
        <w:t xml:space="preserve">DNA from the donor human stools </w:t>
      </w:r>
      <w:r w:rsidR="007D7239">
        <w:t>was</w:t>
      </w:r>
      <w:r w:rsidR="00C93839">
        <w:t xml:space="preserve"> re-extracted</w:t>
      </w:r>
      <w:r w:rsidR="002F5241">
        <w:t>,</w:t>
      </w:r>
      <w:r w:rsidR="00C93839">
        <w:t xml:space="preserve"> </w:t>
      </w:r>
      <w:r w:rsidR="002F5241">
        <w:t xml:space="preserve">PCR amplified, </w:t>
      </w:r>
      <w:r w:rsidR="00C93839">
        <w:t xml:space="preserve">and sequenced on the same </w:t>
      </w:r>
      <w:r w:rsidR="00131353">
        <w:t xml:space="preserve">sequencing run as </w:t>
      </w:r>
      <w:r w:rsidR="00C93839">
        <w:t xml:space="preserve">the mouse samples. The experimental design is shown in Figure 5A, and further experimental details </w:t>
      </w:r>
      <w:r w:rsidR="006F4EB0">
        <w:t xml:space="preserve">are </w:t>
      </w:r>
      <w:r w:rsidR="00C93839">
        <w:t>found in the supplement.</w:t>
      </w:r>
    </w:p>
    <w:p w14:paraId="0C81880B" w14:textId="247A334E" w:rsidR="00011E69" w:rsidRDefault="00011E69" w:rsidP="00914D2E">
      <w:pPr>
        <w:spacing w:line="480" w:lineRule="auto"/>
        <w:outlineLvl w:val="0"/>
      </w:pPr>
    </w:p>
    <w:p w14:paraId="040C1DD4" w14:textId="64801D5F" w:rsidR="00C93839" w:rsidRPr="00E7205E" w:rsidRDefault="00722C43" w:rsidP="00EE3A79">
      <w:pPr>
        <w:keepNext/>
        <w:spacing w:line="480" w:lineRule="auto"/>
        <w:outlineLvl w:val="0"/>
      </w:pPr>
      <w:r>
        <w:rPr>
          <w:b/>
        </w:rPr>
        <w:t>Statistical Analys</w:t>
      </w:r>
      <w:r w:rsidR="002F5241">
        <w:rPr>
          <w:b/>
        </w:rPr>
        <w:t>e</w:t>
      </w:r>
      <w:r>
        <w:rPr>
          <w:b/>
        </w:rPr>
        <w:t>s</w:t>
      </w:r>
      <w:r w:rsidR="002F5241">
        <w:rPr>
          <w:b/>
        </w:rPr>
        <w:br/>
      </w:r>
    </w:p>
    <w:p w14:paraId="6AD3E9F4" w14:textId="7B580483" w:rsidR="00087DE7" w:rsidRDefault="00722C43" w:rsidP="00087DE7">
      <w:pPr>
        <w:keepNext/>
        <w:spacing w:line="480" w:lineRule="auto"/>
        <w:outlineLvl w:val="0"/>
      </w:pPr>
      <w:r>
        <w:rPr>
          <w:b/>
        </w:rPr>
        <w:t xml:space="preserve">Microbiome analysis. </w:t>
      </w:r>
      <w:r>
        <w:t>Briefly, w</w:t>
      </w:r>
      <w:r w:rsidR="005B6686">
        <w:t>e assessed</w:t>
      </w:r>
      <w:r>
        <w:t xml:space="preserve"> differences </w:t>
      </w:r>
      <w:r w:rsidR="005B6686">
        <w:t>i</w:t>
      </w:r>
      <w:r>
        <w:t>n</w:t>
      </w:r>
      <w:r w:rsidR="005B6686">
        <w:t xml:space="preserve"> gut microbiomes of children across study sites using </w:t>
      </w:r>
      <w:r w:rsidR="002F5241">
        <w:t>measures</w:t>
      </w:r>
      <w:r w:rsidR="005B6686">
        <w:t xml:space="preserve"> of</w:t>
      </w:r>
      <w:r>
        <w:t xml:space="preserve"> alpha</w:t>
      </w:r>
      <w:r w:rsidR="002F5241">
        <w:t xml:space="preserve"> diversity</w:t>
      </w:r>
      <w:r w:rsidR="005B6686">
        <w:t xml:space="preserve"> (observed richness and Shannon index)</w:t>
      </w:r>
      <w:r>
        <w:t xml:space="preserve"> and beta diversity</w:t>
      </w:r>
      <w:r w:rsidR="005B6686">
        <w:t>. Differences in microbiome community composition were further explored by identifying discriminatory OTUs</w:t>
      </w:r>
      <w:r>
        <w:t xml:space="preserve"> </w:t>
      </w:r>
      <w:r w:rsidR="002F5241">
        <w:t>among</w:t>
      </w:r>
      <w:r w:rsidR="005B6686">
        <w:t xml:space="preserve"> cohorts using univariate (DeSeq2</w:t>
      </w:r>
      <w:r w:rsidR="00E7205E">
        <w:fldChar w:fldCharType="begin"/>
      </w:r>
      <w:r w:rsidR="00AC4A29">
        <w:instrText xml:space="preserve"> ADDIN EN.CITE &lt;EndNote&gt;&lt;Cite&gt;&lt;Author&gt;Love&lt;/Author&gt;&lt;Year&gt;2014&lt;/Year&gt;&lt;RecNum&gt;292&lt;/RecNum&gt;&lt;DisplayText&gt;&lt;style face="superscript"&gt;18&lt;/style&gt;&lt;/DisplayText&gt;&lt;record&gt;&lt;rec-number&gt;292&lt;/rec-number&gt;&lt;foreign-keys&gt;&lt;key app="EN" db-id="t2f9tepz7epx0reevd4pf5tuwsftxz0tdesv" timestamp="1495822081"&gt;29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E7205E">
        <w:fldChar w:fldCharType="separate"/>
      </w:r>
      <w:r w:rsidR="00AC4A29" w:rsidRPr="00AC4A29">
        <w:rPr>
          <w:noProof/>
          <w:vertAlign w:val="superscript"/>
        </w:rPr>
        <w:t>18</w:t>
      </w:r>
      <w:r w:rsidR="00E7205E">
        <w:fldChar w:fldCharType="end"/>
      </w:r>
      <w:r w:rsidR="005B6686">
        <w:t>) and multivariate (</w:t>
      </w:r>
      <w:r w:rsidR="002F5241">
        <w:t xml:space="preserve">sparse Partial Least Squares Discriminant Analysis, </w:t>
      </w:r>
      <w:r w:rsidR="005B6686">
        <w:t>sPLS-DA</w:t>
      </w:r>
      <w:r w:rsidR="00E7205E">
        <w:fldChar w:fldCharType="begin"/>
      </w:r>
      <w:r w:rsidR="00AC4A29">
        <w:instrText xml:space="preserve"> ADDIN EN.CITE &lt;EndNote&gt;&lt;Cite&gt;&lt;Author&gt;Le Cao&lt;/Author&gt;&lt;Year&gt;2011&lt;/Year&gt;&lt;RecNum&gt;294&lt;/RecNum&gt;&lt;DisplayText&gt;&lt;style face="superscript"&gt;19&lt;/style&gt;&lt;/DisplayText&gt;&lt;record&gt;&lt;rec-number&gt;294&lt;/rec-number&gt;&lt;foreign-keys&gt;&lt;key app="EN" db-id="t2f9tepz7epx0reevd4pf5tuwsftxz0tdesv" timestamp="1497554795"&gt;294&lt;/key&gt;&lt;/foreign-keys&gt;&lt;ref-type name="Journal Article"&gt;17&lt;/ref-type&gt;&lt;contributors&gt;&lt;authors&gt;&lt;author&gt;Le Cao, K. A.&lt;/author&gt;&lt;author&gt;Boitard, S.&lt;/author&gt;&lt;author&gt;Besse, P.&lt;/author&gt;&lt;/authors&gt;&lt;/contributors&gt;&lt;auth-address&gt;Queensland Facility for Advanced Bioinformatics, University of Queensland, 4072 St Lucia, QLD, Australia. k.lecao@uq.edu.au&lt;/auth-address&gt;&lt;titles&gt;&lt;title&gt;Sparse PLS discriminant analysis: biologically relevant feature selection and graphical displays for multiclass problem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53&lt;/pages&gt;&lt;volume&gt;12&lt;/volume&gt;&lt;edition&gt;2011/06/23&lt;/edition&gt;&lt;keywords&gt;&lt;keyword&gt;Artificial Intelligence&lt;/keyword&gt;&lt;keyword&gt;*Discriminant Analysis&lt;/keyword&gt;&lt;keyword&gt;Gene Expression Profiling&lt;/keyword&gt;&lt;keyword&gt;Humans&lt;/keyword&gt;&lt;keyword&gt;Neoplasms/*genetics&lt;/keyword&gt;&lt;keyword&gt;Oligonucleotide Array Sequence Analysis&lt;/keyword&gt;&lt;keyword&gt;Polymorphism, Single Nucleotide&lt;/keyword&gt;&lt;/keywords&gt;&lt;dates&gt;&lt;year&gt;2011&lt;/year&gt;&lt;pub-dates&gt;&lt;date&gt;Jun 22&lt;/date&gt;&lt;/pub-dates&gt;&lt;/dates&gt;&lt;isbn&gt;1471-2105&lt;/isbn&gt;&lt;accession-num&gt;21693065&lt;/accession-num&gt;&lt;urls&gt;&lt;/urls&gt;&lt;custom2&gt;PMC3133555&lt;/custom2&gt;&lt;electronic-resource-num&gt;10.1186/1471-2105-12-253&lt;/electronic-resource-num&gt;&lt;remote-database-provider&gt;NLM&lt;/remote-database-provider&gt;&lt;language&gt;eng&lt;/language&gt;&lt;/record&gt;&lt;/Cite&gt;&lt;/EndNote&gt;</w:instrText>
      </w:r>
      <w:r w:rsidR="00E7205E">
        <w:fldChar w:fldCharType="separate"/>
      </w:r>
      <w:r w:rsidR="00AC4A29" w:rsidRPr="00AC4A29">
        <w:rPr>
          <w:noProof/>
          <w:vertAlign w:val="superscript"/>
        </w:rPr>
        <w:t>19</w:t>
      </w:r>
      <w:r w:rsidR="00E7205E">
        <w:fldChar w:fldCharType="end"/>
      </w:r>
      <w:r w:rsidR="005B6686">
        <w:t xml:space="preserve">) approaches. We also conducted exploratory analyses to determine whether host factors captured in our study (sex, delivery mode, anthropometric measurements, gestational age, birthweight, and maternal age) were </w:t>
      </w:r>
      <w:r w:rsidR="005B6686">
        <w:lastRenderedPageBreak/>
        <w:t>associated with differences in either alpha or beta diversity of the gut microbiome. Further details can be found in the supplement.</w:t>
      </w:r>
    </w:p>
    <w:p w14:paraId="5329B5D7" w14:textId="77777777" w:rsidR="005B6686" w:rsidRDefault="005B6686" w:rsidP="009542C8">
      <w:pPr>
        <w:spacing w:line="480" w:lineRule="auto"/>
        <w:outlineLvl w:val="0"/>
      </w:pPr>
    </w:p>
    <w:p w14:paraId="63019F81" w14:textId="069460C3" w:rsidR="00E94751" w:rsidRDefault="00C31EDF" w:rsidP="002F5241">
      <w:pPr>
        <w:keepNext/>
        <w:spacing w:line="480" w:lineRule="auto"/>
        <w:outlineLvl w:val="0"/>
      </w:pPr>
      <w:r>
        <w:rPr>
          <w:b/>
        </w:rPr>
        <w:t xml:space="preserve">Cytokine response signatures </w:t>
      </w:r>
      <w:r w:rsidR="00A73903">
        <w:rPr>
          <w:b/>
        </w:rPr>
        <w:t>among</w:t>
      </w:r>
      <w:r>
        <w:rPr>
          <w:b/>
        </w:rPr>
        <w:t xml:space="preserve"> cohorts</w:t>
      </w:r>
      <w:r w:rsidR="002F5241">
        <w:rPr>
          <w:b/>
        </w:rPr>
        <w:t xml:space="preserve">. </w:t>
      </w:r>
      <w:r w:rsidR="00080D7F">
        <w:t>W</w:t>
      </w:r>
      <w:r w:rsidR="006838BA">
        <w:t xml:space="preserve">e used </w:t>
      </w:r>
      <w:proofErr w:type="spellStart"/>
      <w:r w:rsidR="006838BA">
        <w:t>sPLS</w:t>
      </w:r>
      <w:proofErr w:type="spellEnd"/>
      <w:r w:rsidR="006838BA">
        <w:t>-DA to identify cytokine signatures that distinguish Belgian, Can</w:t>
      </w:r>
      <w:r w:rsidR="000366AC">
        <w:t xml:space="preserve">adian, and </w:t>
      </w:r>
      <w:r w:rsidR="00080D7F">
        <w:t>Ecuadorean</w:t>
      </w:r>
      <w:r w:rsidR="000366AC">
        <w:t xml:space="preserve"> children</w:t>
      </w:r>
      <w:r w:rsidR="006838BA">
        <w:t xml:space="preserve"> in a multivariate space and calculated classification accuracy for each site.</w:t>
      </w:r>
    </w:p>
    <w:p w14:paraId="7DD16062" w14:textId="77777777" w:rsidR="00944C6F" w:rsidRDefault="00944C6F" w:rsidP="006838BA">
      <w:pPr>
        <w:spacing w:line="480" w:lineRule="auto"/>
        <w:rPr>
          <w:rFonts w:eastAsia="Times New Roman"/>
          <w:b/>
          <w:lang w:eastAsia="en-CA"/>
        </w:rPr>
      </w:pPr>
    </w:p>
    <w:p w14:paraId="337C46CA" w14:textId="25F6233A" w:rsidR="00E77C1A" w:rsidRDefault="00C93839" w:rsidP="009542C8">
      <w:pPr>
        <w:spacing w:line="480" w:lineRule="auto"/>
        <w:rPr>
          <w:rFonts w:eastAsia="Times New Roman"/>
          <w:lang w:eastAsia="en-CA"/>
        </w:rPr>
      </w:pPr>
      <w:proofErr w:type="spellStart"/>
      <w:r>
        <w:rPr>
          <w:rFonts w:eastAsia="Times New Roman"/>
          <w:b/>
          <w:lang w:eastAsia="en-CA"/>
        </w:rPr>
        <w:t>sPLS</w:t>
      </w:r>
      <w:proofErr w:type="spellEnd"/>
      <w:r>
        <w:rPr>
          <w:rFonts w:eastAsia="Times New Roman"/>
          <w:b/>
          <w:lang w:eastAsia="en-CA"/>
        </w:rPr>
        <w:t xml:space="preserve"> Integration</w:t>
      </w:r>
      <w:r w:rsidR="002F5241">
        <w:rPr>
          <w:rFonts w:eastAsia="Times New Roman"/>
          <w:b/>
          <w:lang w:eastAsia="en-CA"/>
        </w:rPr>
        <w:t xml:space="preserve"> of cytokine</w:t>
      </w:r>
      <w:r w:rsidR="00B36ACF">
        <w:rPr>
          <w:rFonts w:eastAsia="Times New Roman"/>
          <w:b/>
          <w:lang w:eastAsia="en-CA"/>
        </w:rPr>
        <w:t xml:space="preserve">, </w:t>
      </w:r>
      <w:r w:rsidR="002F5241">
        <w:rPr>
          <w:rFonts w:eastAsia="Times New Roman"/>
          <w:b/>
          <w:lang w:eastAsia="en-CA"/>
        </w:rPr>
        <w:t>microbiome</w:t>
      </w:r>
      <w:r w:rsidR="00B36ACF">
        <w:rPr>
          <w:rFonts w:eastAsia="Times New Roman"/>
          <w:b/>
          <w:lang w:eastAsia="en-CA"/>
        </w:rPr>
        <w:t xml:space="preserve">, and </w:t>
      </w:r>
      <w:r w:rsidR="007C0CA2">
        <w:rPr>
          <w:rFonts w:eastAsia="Times New Roman"/>
          <w:b/>
          <w:lang w:eastAsia="en-CA"/>
        </w:rPr>
        <w:t>demographic</w:t>
      </w:r>
      <w:r w:rsidR="00B36ACF">
        <w:rPr>
          <w:rFonts w:eastAsia="Times New Roman"/>
          <w:b/>
          <w:lang w:eastAsia="en-CA"/>
        </w:rPr>
        <w:t xml:space="preserve"> data</w:t>
      </w:r>
      <w:r>
        <w:rPr>
          <w:rFonts w:eastAsia="Times New Roman"/>
          <w:b/>
          <w:lang w:eastAsia="en-CA"/>
        </w:rPr>
        <w:t xml:space="preserve"> </w:t>
      </w:r>
      <w:r w:rsidR="00BE773E">
        <w:rPr>
          <w:rFonts w:eastAsia="Times New Roman"/>
          <w:lang w:eastAsia="en-CA"/>
        </w:rPr>
        <w:t xml:space="preserve">To uncover potential gut microbiome–host immune interactions, we </w:t>
      </w:r>
      <w:r w:rsidR="00BE773E" w:rsidRPr="00CB21A0">
        <w:rPr>
          <w:rFonts w:eastAsia="Times New Roman"/>
          <w:lang w:eastAsia="en-CA"/>
        </w:rPr>
        <w:t>examine</w:t>
      </w:r>
      <w:r w:rsidR="00BE773E">
        <w:rPr>
          <w:rFonts w:eastAsia="Times New Roman"/>
          <w:lang w:eastAsia="en-CA"/>
        </w:rPr>
        <w:t>d</w:t>
      </w:r>
      <w:r w:rsidR="00BE773E" w:rsidRPr="00CB21A0">
        <w:rPr>
          <w:rFonts w:eastAsia="Times New Roman"/>
          <w:lang w:eastAsia="en-CA"/>
        </w:rPr>
        <w:t xml:space="preserve"> the </w:t>
      </w:r>
      <w:r w:rsidR="00BE773E">
        <w:rPr>
          <w:rFonts w:eastAsia="Times New Roman"/>
          <w:lang w:eastAsia="en-CA"/>
        </w:rPr>
        <w:t xml:space="preserve">joint multivariate structure of gut microbiota composition and host innate immune responses via </w:t>
      </w:r>
      <w:proofErr w:type="spellStart"/>
      <w:r w:rsidR="00BE773E">
        <w:rPr>
          <w:rFonts w:eastAsia="Times New Roman"/>
          <w:lang w:eastAsia="en-CA"/>
        </w:rPr>
        <w:t>sPLS</w:t>
      </w:r>
      <w:proofErr w:type="spellEnd"/>
      <w:r w:rsidR="00BE773E">
        <w:rPr>
          <w:rFonts w:eastAsia="Times New Roman"/>
          <w:lang w:eastAsia="en-CA"/>
        </w:rPr>
        <w:t xml:space="preserve"> analysis, a method that incorporates variable selection, making it particularly suitable to high-dimensional data-sets</w:t>
      </w:r>
      <w:r w:rsidR="00BE773E">
        <w:rPr>
          <w:rFonts w:eastAsia="Times New Roman"/>
          <w:lang w:eastAsia="en-CA"/>
        </w:rPr>
        <w:fldChar w:fldCharType="begin"/>
      </w:r>
      <w:r w:rsidR="00AC4A29">
        <w:rPr>
          <w:rFonts w:eastAsia="Times New Roman"/>
          <w:lang w:eastAsia="en-CA"/>
        </w:rPr>
        <w:instrText xml:space="preserve"> ADDIN EN.CITE &lt;EndNote&gt;&lt;Cite&gt;&lt;Author&gt;Le Cao&lt;/Author&gt;&lt;Year&gt;2011&lt;/Year&gt;&lt;RecNum&gt;294&lt;/RecNum&gt;&lt;DisplayText&gt;&lt;style face="superscript"&gt;19&lt;/style&gt;&lt;/DisplayText&gt;&lt;record&gt;&lt;rec-number&gt;294&lt;/rec-number&gt;&lt;foreign-keys&gt;&lt;key app="EN" db-id="t2f9tepz7epx0reevd4pf5tuwsftxz0tdesv" timestamp="1497554795"&gt;294&lt;/key&gt;&lt;/foreign-keys&gt;&lt;ref-type name="Journal Article"&gt;17&lt;/ref-type&gt;&lt;contributors&gt;&lt;authors&gt;&lt;author&gt;Le Cao, K. A.&lt;/author&gt;&lt;author&gt;Boitard, S.&lt;/author&gt;&lt;author&gt;Besse, P.&lt;/author&gt;&lt;/authors&gt;&lt;/contributors&gt;&lt;auth-address&gt;Queensland Facility for Advanced Bioinformatics, University of Queensland, 4072 St Lucia, QLD, Australia. k.lecao@uq.edu.au&lt;/auth-address&gt;&lt;titles&gt;&lt;title&gt;Sparse PLS discriminant analysis: biologically relevant feature selection and graphical displays for multiclass problem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53&lt;/pages&gt;&lt;volume&gt;12&lt;/volume&gt;&lt;edition&gt;2011/06/23&lt;/edition&gt;&lt;keywords&gt;&lt;keyword&gt;Artificial Intelligence&lt;/keyword&gt;&lt;keyword&gt;*Discriminant Analysis&lt;/keyword&gt;&lt;keyword&gt;Gene Expression Profiling&lt;/keyword&gt;&lt;keyword&gt;Humans&lt;/keyword&gt;&lt;keyword&gt;Neoplasms/*genetics&lt;/keyword&gt;&lt;keyword&gt;Oligonucleotide Array Sequence Analysis&lt;/keyword&gt;&lt;keyword&gt;Polymorphism, Single Nucleotide&lt;/keyword&gt;&lt;/keywords&gt;&lt;dates&gt;&lt;year&gt;2011&lt;/year&gt;&lt;pub-dates&gt;&lt;date&gt;Jun 22&lt;/date&gt;&lt;/pub-dates&gt;&lt;/dates&gt;&lt;isbn&gt;1471-2105&lt;/isbn&gt;&lt;accession-num&gt;21693065&lt;/accession-num&gt;&lt;urls&gt;&lt;/urls&gt;&lt;custom2&gt;PMC3133555&lt;/custom2&gt;&lt;electronic-resource-num&gt;10.1186/1471-2105-12-253&lt;/electronic-resource-num&gt;&lt;remote-database-provider&gt;NLM&lt;/remote-database-provider&gt;&lt;language&gt;eng&lt;/language&gt;&lt;/record&gt;&lt;/Cite&gt;&lt;/EndNote&gt;</w:instrText>
      </w:r>
      <w:r w:rsidR="00BE773E">
        <w:rPr>
          <w:rFonts w:eastAsia="Times New Roman"/>
          <w:lang w:eastAsia="en-CA"/>
        </w:rPr>
        <w:fldChar w:fldCharType="separate"/>
      </w:r>
      <w:r w:rsidR="00AC4A29" w:rsidRPr="00AC4A29">
        <w:rPr>
          <w:rFonts w:eastAsia="Times New Roman"/>
          <w:noProof/>
          <w:vertAlign w:val="superscript"/>
          <w:lang w:eastAsia="en-CA"/>
        </w:rPr>
        <w:t>19</w:t>
      </w:r>
      <w:r w:rsidR="00BE773E">
        <w:rPr>
          <w:rFonts w:eastAsia="Times New Roman"/>
          <w:lang w:eastAsia="en-CA"/>
        </w:rPr>
        <w:fldChar w:fldCharType="end"/>
      </w:r>
      <w:r w:rsidR="00BE773E">
        <w:rPr>
          <w:rFonts w:eastAsia="Times New Roman"/>
          <w:lang w:eastAsia="en-CA"/>
        </w:rPr>
        <w:t xml:space="preserve">. This analysis was </w:t>
      </w:r>
      <w:r w:rsidR="00087DE7">
        <w:rPr>
          <w:rFonts w:eastAsia="Times New Roman"/>
          <w:lang w:eastAsia="en-CA"/>
        </w:rPr>
        <w:t>performed</w:t>
      </w:r>
      <w:r w:rsidR="00BE773E">
        <w:rPr>
          <w:rFonts w:eastAsia="Times New Roman"/>
          <w:lang w:eastAsia="en-CA"/>
        </w:rPr>
        <w:t xml:space="preserve"> </w:t>
      </w:r>
      <w:r w:rsidR="00087DE7">
        <w:rPr>
          <w:rFonts w:eastAsia="Times New Roman"/>
          <w:lang w:eastAsia="en-CA"/>
        </w:rPr>
        <w:t xml:space="preserve">to </w:t>
      </w:r>
      <w:r w:rsidR="00BE773E">
        <w:rPr>
          <w:rFonts w:eastAsia="Times New Roman"/>
          <w:lang w:eastAsia="en-CA"/>
        </w:rPr>
        <w:t>identif</w:t>
      </w:r>
      <w:r w:rsidR="00087DE7">
        <w:rPr>
          <w:rFonts w:eastAsia="Times New Roman"/>
          <w:lang w:eastAsia="en-CA"/>
        </w:rPr>
        <w:t>y</w:t>
      </w:r>
      <w:r w:rsidR="00BE773E">
        <w:rPr>
          <w:rFonts w:eastAsia="Times New Roman"/>
          <w:lang w:eastAsia="en-CA"/>
        </w:rPr>
        <w:t xml:space="preserve"> both interactions that were robust among </w:t>
      </w:r>
      <w:r w:rsidR="00087DE7">
        <w:rPr>
          <w:rFonts w:eastAsia="Times New Roman"/>
          <w:lang w:eastAsia="en-CA"/>
        </w:rPr>
        <w:t xml:space="preserve">all children </w:t>
      </w:r>
      <w:r w:rsidR="00BE773E">
        <w:rPr>
          <w:rFonts w:eastAsia="Times New Roman"/>
          <w:lang w:eastAsia="en-CA"/>
        </w:rPr>
        <w:t>and interactions specific to individual cohorts</w:t>
      </w:r>
      <w:r w:rsidR="00087DE7">
        <w:rPr>
          <w:rFonts w:eastAsia="Times New Roman"/>
          <w:lang w:eastAsia="en-CA"/>
        </w:rPr>
        <w:t xml:space="preserve">. </w:t>
      </w:r>
      <w:r w:rsidR="00BE773E">
        <w:rPr>
          <w:rFonts w:eastAsia="Times New Roman"/>
          <w:lang w:eastAsia="en-CA"/>
        </w:rPr>
        <w:t>To this end, separate analyses were done for all cohorts combined and for each cohort separately.</w:t>
      </w:r>
      <w:r w:rsidR="00462C82">
        <w:rPr>
          <w:rFonts w:eastAsia="Times New Roman"/>
          <w:lang w:eastAsia="en-CA"/>
        </w:rPr>
        <w:t xml:space="preserve"> Further details can be found in the supplement.</w:t>
      </w:r>
    </w:p>
    <w:p w14:paraId="2A395BAC" w14:textId="77777777" w:rsidR="00E77C1A" w:rsidRDefault="00E77C1A" w:rsidP="009542C8">
      <w:pPr>
        <w:spacing w:line="480" w:lineRule="auto"/>
      </w:pPr>
    </w:p>
    <w:p w14:paraId="0CBEBD57" w14:textId="77777777" w:rsidR="00AC4A29" w:rsidRDefault="00AC4A29" w:rsidP="009542C8">
      <w:pPr>
        <w:spacing w:line="480" w:lineRule="auto"/>
        <w:rPr>
          <w:b/>
        </w:rPr>
      </w:pPr>
      <w:r w:rsidRPr="00AC4A29">
        <w:rPr>
          <w:b/>
        </w:rPr>
        <w:t>Data Avail</w:t>
      </w:r>
      <w:r w:rsidRPr="00331F1F">
        <w:rPr>
          <w:b/>
        </w:rPr>
        <w:t>ability.</w:t>
      </w:r>
      <w:r w:rsidR="00E77C1A" w:rsidRPr="00D24986">
        <w:rPr>
          <w:b/>
        </w:rPr>
        <w:t xml:space="preserve"> </w:t>
      </w:r>
    </w:p>
    <w:p w14:paraId="59B92CC9" w14:textId="2A4C2E57" w:rsidR="00542A00" w:rsidRDefault="00AC4A29" w:rsidP="009542C8">
      <w:pPr>
        <w:spacing w:line="480" w:lineRule="auto"/>
        <w:rPr>
          <w:rStyle w:val="Hyperlink"/>
        </w:rPr>
      </w:pPr>
      <w:r>
        <w:t>All se</w:t>
      </w:r>
      <w:r w:rsidR="00331F1F">
        <w:t xml:space="preserve">quencing data presented in this manuscript has been </w:t>
      </w:r>
      <w:r w:rsidR="00331F1F" w:rsidRPr="00331F1F">
        <w:t xml:space="preserve">deposited at </w:t>
      </w:r>
      <w:r w:rsidR="00331F1F" w:rsidRPr="00D24986">
        <w:t>the National Center for Biotechnology Information Sequence Read Archive (NCBI SRA)</w:t>
      </w:r>
      <w:r w:rsidR="004E181B">
        <w:t>. Sequencing data from child stool samples is</w:t>
      </w:r>
      <w:r w:rsidR="00331F1F">
        <w:t xml:space="preserve"> accessible via the following URL</w:t>
      </w:r>
      <w:r w:rsidR="004E181B">
        <w:t>s</w:t>
      </w:r>
      <w:r w:rsidR="00331F1F">
        <w:t xml:space="preserve">: </w:t>
      </w:r>
      <w:hyperlink r:id="rId8" w:history="1">
        <w:r w:rsidR="00992C00" w:rsidRPr="009E56A6">
          <w:rPr>
            <w:rStyle w:val="Hyperlink"/>
          </w:rPr>
          <w:t>https://www.ncbi.nlm.nih.gov/bioproject/PRJNA660015</w:t>
        </w:r>
      </w:hyperlink>
      <w:r w:rsidR="004E181B">
        <w:rPr>
          <w:rStyle w:val="Hyperlink"/>
        </w:rPr>
        <w:t xml:space="preserve"> for human stool microbiome and </w:t>
      </w:r>
      <w:hyperlink r:id="rId9" w:history="1">
        <w:r w:rsidR="004E181B" w:rsidRPr="00330A2F">
          <w:rPr>
            <w:rStyle w:val="Hyperlink"/>
          </w:rPr>
          <w:t>https://www.ncbi.nlm.nih.gov/bioproject/PRJNA662365</w:t>
        </w:r>
      </w:hyperlink>
      <w:r w:rsidR="004E181B">
        <w:rPr>
          <w:rStyle w:val="Hyperlink"/>
        </w:rPr>
        <w:t xml:space="preserve"> for germ-free mouse microbiome datasets.</w:t>
      </w:r>
    </w:p>
    <w:p w14:paraId="164C69A4" w14:textId="3C5DE18D" w:rsidR="00B85431" w:rsidRDefault="00B85431" w:rsidP="009542C8">
      <w:pPr>
        <w:spacing w:line="480" w:lineRule="auto"/>
      </w:pPr>
      <w:r>
        <w:lastRenderedPageBreak/>
        <w:t>Data presented in this manuscript and accompanying scripts are publicly accessible via the following URL</w:t>
      </w:r>
      <w:r w:rsidRPr="00B85431">
        <w:t xml:space="preserve">: </w:t>
      </w:r>
      <w:hyperlink r:id="rId10" w:history="1">
        <w:r w:rsidR="004E181B" w:rsidRPr="00330A2F">
          <w:rPr>
            <w:rStyle w:val="Hyperlink"/>
          </w:rPr>
          <w:t>https://github.com/nelly-amenyogbe/Global_cohort_microbiome_immun</w:t>
        </w:r>
      </w:hyperlink>
    </w:p>
    <w:p w14:paraId="70287C40" w14:textId="77777777" w:rsidR="004E181B" w:rsidRPr="00B85431" w:rsidRDefault="004E181B" w:rsidP="009542C8">
      <w:pPr>
        <w:spacing w:line="480" w:lineRule="auto"/>
      </w:pPr>
    </w:p>
    <w:p w14:paraId="34A044CE" w14:textId="77777777" w:rsidR="00992C00" w:rsidRPr="00D24986" w:rsidRDefault="00992C00" w:rsidP="009542C8">
      <w:pPr>
        <w:spacing w:line="480" w:lineRule="auto"/>
        <w:rPr>
          <w:b/>
        </w:rPr>
      </w:pPr>
    </w:p>
    <w:p w14:paraId="33BE6572" w14:textId="537BD90C" w:rsidR="00E7510E" w:rsidRPr="00BB7E14" w:rsidRDefault="00BB7E14" w:rsidP="00CA478A">
      <w:pPr>
        <w:keepNext/>
        <w:spacing w:line="480" w:lineRule="auto"/>
        <w:outlineLvl w:val="0"/>
        <w:rPr>
          <w:rFonts w:eastAsia="Times New Roman"/>
          <w:b/>
          <w:lang w:eastAsia="en-CA"/>
        </w:rPr>
      </w:pPr>
      <w:r w:rsidRPr="00BB7E14">
        <w:rPr>
          <w:rFonts w:eastAsia="Times New Roman"/>
          <w:b/>
          <w:lang w:eastAsia="en-CA"/>
        </w:rPr>
        <w:t>Results</w:t>
      </w:r>
      <w:r w:rsidR="00D67EC7">
        <w:rPr>
          <w:rFonts w:eastAsia="Times New Roman"/>
          <w:b/>
          <w:lang w:eastAsia="en-CA"/>
        </w:rPr>
        <w:t xml:space="preserve"> </w:t>
      </w:r>
    </w:p>
    <w:p w14:paraId="5D9CCC4F" w14:textId="77777777" w:rsidR="00E466E8" w:rsidRDefault="003249E7" w:rsidP="00CA478A">
      <w:pPr>
        <w:keepNext/>
        <w:spacing w:after="120" w:line="480" w:lineRule="auto"/>
        <w:outlineLvl w:val="0"/>
        <w:rPr>
          <w:rFonts w:eastAsia="Times New Roman"/>
          <w:b/>
          <w:lang w:eastAsia="en-CA"/>
        </w:rPr>
      </w:pPr>
      <w:r w:rsidRPr="003249E7">
        <w:rPr>
          <w:rFonts w:eastAsia="Times New Roman"/>
          <w:b/>
          <w:lang w:eastAsia="en-CA"/>
        </w:rPr>
        <w:t>Cohort characteristics</w:t>
      </w:r>
    </w:p>
    <w:p w14:paraId="72BB0C91" w14:textId="2B372AA3" w:rsidR="00662BCD" w:rsidRDefault="00E63234" w:rsidP="00B36ACF">
      <w:pPr>
        <w:spacing w:after="120" w:line="480" w:lineRule="auto"/>
        <w:ind w:firstLine="720"/>
        <w:rPr>
          <w:rFonts w:eastAsia="Times New Roman"/>
          <w:lang w:eastAsia="en-CA"/>
        </w:rPr>
      </w:pPr>
      <w:r>
        <w:rPr>
          <w:rFonts w:eastAsia="Times New Roman"/>
          <w:lang w:eastAsia="en-CA"/>
        </w:rPr>
        <w:t xml:space="preserve">Study participants were recruited between May 2011 and January 2012. </w:t>
      </w:r>
      <w:r w:rsidR="008F1213">
        <w:rPr>
          <w:rFonts w:eastAsia="Times New Roman"/>
          <w:lang w:eastAsia="en-CA"/>
        </w:rPr>
        <w:t>Cohort</w:t>
      </w:r>
      <w:r w:rsidR="00F23288">
        <w:rPr>
          <w:rFonts w:eastAsia="Times New Roman"/>
          <w:lang w:eastAsia="en-CA"/>
        </w:rPr>
        <w:t xml:space="preserve"> characteristics for the </w:t>
      </w:r>
      <w:r w:rsidR="001644DE">
        <w:rPr>
          <w:rFonts w:eastAsia="Times New Roman"/>
          <w:lang w:eastAsia="en-CA"/>
        </w:rPr>
        <w:t>children</w:t>
      </w:r>
      <w:r w:rsidR="00F23288">
        <w:rPr>
          <w:rFonts w:eastAsia="Times New Roman"/>
          <w:lang w:eastAsia="en-CA"/>
        </w:rPr>
        <w:t xml:space="preserve"> included in the immune analysis </w:t>
      </w:r>
      <w:r w:rsidR="00425B92">
        <w:rPr>
          <w:rFonts w:eastAsia="Times New Roman"/>
          <w:lang w:eastAsia="en-CA"/>
        </w:rPr>
        <w:t>were previously</w:t>
      </w:r>
      <w:r w:rsidR="00593285">
        <w:rPr>
          <w:rFonts w:eastAsia="Times New Roman"/>
          <w:lang w:eastAsia="en-CA"/>
        </w:rPr>
        <w:t xml:space="preserve"> described</w:t>
      </w:r>
      <w:r w:rsidR="00675B21">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 </w:instrText>
      </w:r>
      <w:r w:rsidR="00411100">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DATA </w:instrText>
      </w:r>
      <w:r w:rsidR="00411100">
        <w:rPr>
          <w:rFonts w:eastAsia="Times New Roman"/>
          <w:lang w:eastAsia="en-CA"/>
        </w:rPr>
      </w:r>
      <w:r w:rsidR="00411100">
        <w:rPr>
          <w:rFonts w:eastAsia="Times New Roman"/>
          <w:lang w:eastAsia="en-CA"/>
        </w:rPr>
        <w:fldChar w:fldCharType="end"/>
      </w:r>
      <w:r w:rsidR="00675B21">
        <w:rPr>
          <w:rFonts w:eastAsia="Times New Roman"/>
          <w:lang w:eastAsia="en-CA"/>
        </w:rPr>
      </w:r>
      <w:r w:rsidR="00675B21">
        <w:rPr>
          <w:rFonts w:eastAsia="Times New Roman"/>
          <w:lang w:eastAsia="en-CA"/>
        </w:rPr>
        <w:fldChar w:fldCharType="separate"/>
      </w:r>
      <w:r w:rsidR="00411100" w:rsidRPr="00411100">
        <w:rPr>
          <w:rFonts w:eastAsia="Times New Roman"/>
          <w:noProof/>
          <w:vertAlign w:val="superscript"/>
          <w:lang w:eastAsia="en-CA"/>
        </w:rPr>
        <w:t>6</w:t>
      </w:r>
      <w:r w:rsidR="00675B21">
        <w:rPr>
          <w:rFonts w:eastAsia="Times New Roman"/>
          <w:lang w:eastAsia="en-CA"/>
        </w:rPr>
        <w:fldChar w:fldCharType="end"/>
      </w:r>
      <w:r w:rsidR="00F23288">
        <w:rPr>
          <w:rFonts w:eastAsia="Times New Roman"/>
          <w:lang w:eastAsia="en-CA"/>
        </w:rPr>
        <w:t xml:space="preserve">.  </w:t>
      </w:r>
      <w:r w:rsidR="001D0BD6">
        <w:rPr>
          <w:rFonts w:eastAsia="Times New Roman"/>
          <w:lang w:eastAsia="en-CA"/>
        </w:rPr>
        <w:t>S</w:t>
      </w:r>
      <w:r w:rsidR="008F1213">
        <w:rPr>
          <w:rFonts w:eastAsia="Times New Roman"/>
          <w:lang w:eastAsia="en-CA"/>
        </w:rPr>
        <w:t>tool</w:t>
      </w:r>
      <w:r w:rsidR="000C0423">
        <w:rPr>
          <w:rFonts w:eastAsia="Times New Roman"/>
          <w:lang w:eastAsia="en-CA"/>
        </w:rPr>
        <w:t xml:space="preserve"> samples </w:t>
      </w:r>
      <w:r w:rsidR="00B27A71">
        <w:rPr>
          <w:rFonts w:eastAsia="Times New Roman"/>
          <w:lang w:eastAsia="en-CA"/>
        </w:rPr>
        <w:t xml:space="preserve">for microbiome analysis </w:t>
      </w:r>
      <w:r w:rsidR="00BE7A4A">
        <w:rPr>
          <w:rFonts w:eastAsia="Times New Roman"/>
          <w:lang w:eastAsia="en-CA"/>
        </w:rPr>
        <w:t>were collected</w:t>
      </w:r>
      <w:r w:rsidR="00F23288">
        <w:rPr>
          <w:rFonts w:eastAsia="Times New Roman"/>
          <w:lang w:eastAsia="en-CA"/>
        </w:rPr>
        <w:t xml:space="preserve"> from</w:t>
      </w:r>
      <w:r w:rsidR="00580BDA">
        <w:rPr>
          <w:rFonts w:eastAsia="Times New Roman"/>
          <w:lang w:eastAsia="en-CA"/>
        </w:rPr>
        <w:t xml:space="preserve"> a subset of these children, including</w:t>
      </w:r>
      <w:r w:rsidR="00F23288">
        <w:rPr>
          <w:rFonts w:eastAsia="Times New Roman"/>
          <w:lang w:eastAsia="en-CA"/>
        </w:rPr>
        <w:t xml:space="preserve"> 17 Belgian, 32 Canadian, 4</w:t>
      </w:r>
      <w:r w:rsidR="00246157">
        <w:rPr>
          <w:rFonts w:eastAsia="Times New Roman"/>
          <w:lang w:eastAsia="en-CA"/>
        </w:rPr>
        <w:t>2</w:t>
      </w:r>
      <w:r w:rsidR="00F23288">
        <w:rPr>
          <w:rFonts w:eastAsia="Times New Roman"/>
          <w:lang w:eastAsia="en-CA"/>
        </w:rPr>
        <w:t xml:space="preserve"> Ecuador</w:t>
      </w:r>
      <w:r w:rsidR="000366AC">
        <w:rPr>
          <w:rFonts w:eastAsia="Times New Roman"/>
          <w:lang w:eastAsia="en-CA"/>
        </w:rPr>
        <w:t>ean, and 8 South African children</w:t>
      </w:r>
      <w:r w:rsidR="00164643">
        <w:rPr>
          <w:rFonts w:eastAsia="Times New Roman"/>
          <w:lang w:eastAsia="en-CA"/>
        </w:rPr>
        <w:t>.</w:t>
      </w:r>
      <w:r w:rsidR="00FC2241">
        <w:rPr>
          <w:rFonts w:eastAsia="Times New Roman"/>
          <w:lang w:eastAsia="en-CA"/>
        </w:rPr>
        <w:t xml:space="preserve"> Blood samples were collected within 10 days of stool samples (</w:t>
      </w:r>
      <w:proofErr w:type="spellStart"/>
      <w:r w:rsidR="00FC2241">
        <w:rPr>
          <w:rFonts w:eastAsia="Times New Roman"/>
          <w:lang w:eastAsia="en-CA"/>
        </w:rPr>
        <w:t>Supl</w:t>
      </w:r>
      <w:proofErr w:type="spellEnd"/>
      <w:r w:rsidR="00FC2241">
        <w:rPr>
          <w:rFonts w:eastAsia="Times New Roman"/>
          <w:lang w:eastAsia="en-CA"/>
        </w:rPr>
        <w:t xml:space="preserve">. Figure 1). </w:t>
      </w:r>
      <w:r w:rsidR="00F23288">
        <w:rPr>
          <w:rFonts w:eastAsia="Times New Roman"/>
          <w:lang w:eastAsia="en-CA"/>
        </w:rPr>
        <w:t>Baseline characteristics differed between the two sites</w:t>
      </w:r>
      <w:r w:rsidR="00BF1F0B">
        <w:rPr>
          <w:rFonts w:eastAsia="Times New Roman"/>
          <w:lang w:eastAsia="en-CA"/>
        </w:rPr>
        <w:t xml:space="preserve"> (Table 1)</w:t>
      </w:r>
      <w:r w:rsidR="00F23288">
        <w:rPr>
          <w:rFonts w:eastAsia="Times New Roman"/>
          <w:lang w:eastAsia="en-CA"/>
        </w:rPr>
        <w:t xml:space="preserve">. </w:t>
      </w:r>
      <w:r w:rsidR="00D2073A">
        <w:rPr>
          <w:rFonts w:eastAsia="Times New Roman"/>
          <w:lang w:eastAsia="en-CA"/>
        </w:rPr>
        <w:t>Notably a</w:t>
      </w:r>
      <w:r w:rsidR="00F23288">
        <w:rPr>
          <w:rFonts w:eastAsia="Times New Roman"/>
          <w:lang w:eastAsia="en-CA"/>
        </w:rPr>
        <w:t xml:space="preserve">mong the Belgians, </w:t>
      </w:r>
      <w:r w:rsidR="00086E0C">
        <w:rPr>
          <w:rFonts w:eastAsia="Times New Roman"/>
          <w:lang w:eastAsia="en-CA"/>
        </w:rPr>
        <w:t xml:space="preserve">only </w:t>
      </w:r>
      <w:r w:rsidR="00F23288">
        <w:rPr>
          <w:rFonts w:eastAsia="Times New Roman"/>
          <w:lang w:eastAsia="en-CA"/>
        </w:rPr>
        <w:t xml:space="preserve">one of 17 subjects </w:t>
      </w:r>
      <w:r w:rsidR="001644DE">
        <w:rPr>
          <w:rFonts w:eastAsia="Times New Roman"/>
          <w:lang w:eastAsia="en-CA"/>
        </w:rPr>
        <w:t>was</w:t>
      </w:r>
      <w:r w:rsidR="0022046F">
        <w:rPr>
          <w:rFonts w:eastAsia="Times New Roman"/>
          <w:lang w:eastAsia="en-CA"/>
        </w:rPr>
        <w:t xml:space="preserve"> </w:t>
      </w:r>
      <w:r w:rsidR="00F23288">
        <w:rPr>
          <w:rFonts w:eastAsia="Times New Roman"/>
          <w:lang w:eastAsia="en-CA"/>
        </w:rPr>
        <w:t>female</w:t>
      </w:r>
      <w:r w:rsidR="001644DE">
        <w:rPr>
          <w:rFonts w:eastAsia="Times New Roman"/>
          <w:lang w:eastAsia="en-CA"/>
        </w:rPr>
        <w:t>,</w:t>
      </w:r>
      <w:r w:rsidR="00F23288">
        <w:rPr>
          <w:rFonts w:eastAsia="Times New Roman"/>
          <w:lang w:eastAsia="en-CA"/>
        </w:rPr>
        <w:t xml:space="preserve"> while </w:t>
      </w:r>
      <w:r w:rsidR="00D2073A">
        <w:rPr>
          <w:rFonts w:eastAsia="Times New Roman"/>
          <w:lang w:eastAsia="en-CA"/>
        </w:rPr>
        <w:t>s</w:t>
      </w:r>
      <w:r w:rsidR="00F23288">
        <w:rPr>
          <w:rFonts w:eastAsia="Times New Roman"/>
          <w:lang w:eastAsia="en-CA"/>
        </w:rPr>
        <w:t>ex was</w:t>
      </w:r>
      <w:r w:rsidR="00D2073A">
        <w:rPr>
          <w:rFonts w:eastAsia="Times New Roman"/>
          <w:lang w:eastAsia="en-CA"/>
        </w:rPr>
        <w:t xml:space="preserve"> more</w:t>
      </w:r>
      <w:r w:rsidR="00F23288">
        <w:rPr>
          <w:rFonts w:eastAsia="Times New Roman"/>
          <w:lang w:eastAsia="en-CA"/>
        </w:rPr>
        <w:t xml:space="preserve"> balanced in the </w:t>
      </w:r>
      <w:r w:rsidR="00EF4A59">
        <w:rPr>
          <w:rFonts w:eastAsia="Times New Roman"/>
          <w:lang w:eastAsia="en-CA"/>
        </w:rPr>
        <w:t xml:space="preserve">other </w:t>
      </w:r>
      <w:r w:rsidR="00DA247C">
        <w:rPr>
          <w:rFonts w:eastAsia="Times New Roman"/>
          <w:lang w:eastAsia="en-CA"/>
        </w:rPr>
        <w:t xml:space="preserve">regional </w:t>
      </w:r>
      <w:r w:rsidR="00EF4A59">
        <w:rPr>
          <w:rFonts w:eastAsia="Times New Roman"/>
          <w:lang w:eastAsia="en-CA"/>
        </w:rPr>
        <w:t>cohorts</w:t>
      </w:r>
      <w:r w:rsidR="00F23288">
        <w:rPr>
          <w:rFonts w:eastAsia="Times New Roman"/>
          <w:lang w:eastAsia="en-CA"/>
        </w:rPr>
        <w:t>. Belgians were almost exclusively</w:t>
      </w:r>
      <w:r w:rsidR="005C2A16">
        <w:rPr>
          <w:rFonts w:eastAsia="Times New Roman"/>
          <w:lang w:eastAsia="en-CA"/>
        </w:rPr>
        <w:t xml:space="preserve">, </w:t>
      </w:r>
      <w:r w:rsidR="00F23288">
        <w:rPr>
          <w:rFonts w:eastAsia="Times New Roman"/>
          <w:lang w:eastAsia="en-CA"/>
        </w:rPr>
        <w:t>and South Africans were exclusively</w:t>
      </w:r>
      <w:r w:rsidR="002E4732">
        <w:rPr>
          <w:rFonts w:eastAsia="Times New Roman"/>
          <w:lang w:eastAsia="en-CA"/>
        </w:rPr>
        <w:t>,</w:t>
      </w:r>
      <w:r w:rsidR="00F23288">
        <w:rPr>
          <w:rFonts w:eastAsia="Times New Roman"/>
          <w:lang w:eastAsia="en-CA"/>
        </w:rPr>
        <w:t xml:space="preserve"> vaginally delivered, </w:t>
      </w:r>
      <w:r w:rsidR="001644DE">
        <w:rPr>
          <w:rFonts w:eastAsia="Times New Roman"/>
          <w:lang w:eastAsia="en-CA"/>
        </w:rPr>
        <w:t>whereas</w:t>
      </w:r>
      <w:r w:rsidR="00F23288">
        <w:rPr>
          <w:rFonts w:eastAsia="Times New Roman"/>
          <w:lang w:eastAsia="en-CA"/>
        </w:rPr>
        <w:t xml:space="preserve"> </w:t>
      </w:r>
      <w:r w:rsidR="00BF1F0B">
        <w:rPr>
          <w:rFonts w:eastAsia="Times New Roman"/>
          <w:lang w:eastAsia="en-CA"/>
        </w:rPr>
        <w:t>Caesarean</w:t>
      </w:r>
      <w:r w:rsidR="00462C82">
        <w:rPr>
          <w:rFonts w:eastAsia="Times New Roman"/>
          <w:lang w:eastAsia="en-CA"/>
        </w:rPr>
        <w:t xml:space="preserve"> delivery was more common</w:t>
      </w:r>
      <w:r w:rsidR="00F23288">
        <w:rPr>
          <w:rFonts w:eastAsia="Times New Roman"/>
          <w:lang w:eastAsia="en-CA"/>
        </w:rPr>
        <w:t xml:space="preserve"> in</w:t>
      </w:r>
      <w:r w:rsidR="001644DE">
        <w:rPr>
          <w:rFonts w:eastAsia="Times New Roman"/>
          <w:lang w:eastAsia="en-CA"/>
        </w:rPr>
        <w:t xml:space="preserve"> the</w:t>
      </w:r>
      <w:r w:rsidR="00F23288">
        <w:rPr>
          <w:rFonts w:eastAsia="Times New Roman"/>
          <w:lang w:eastAsia="en-CA"/>
        </w:rPr>
        <w:t xml:space="preserve"> Canadian and Ecuadorean cohorts. </w:t>
      </w:r>
      <w:r w:rsidR="00EF4A59">
        <w:rPr>
          <w:rFonts w:eastAsia="Times New Roman"/>
          <w:lang w:eastAsia="en-CA"/>
        </w:rPr>
        <w:t xml:space="preserve">Other differences included </w:t>
      </w:r>
      <w:r w:rsidR="002E4732">
        <w:rPr>
          <w:rFonts w:eastAsia="Times New Roman"/>
          <w:lang w:eastAsia="en-CA"/>
        </w:rPr>
        <w:t xml:space="preserve">anthropometric measurements and the </w:t>
      </w:r>
      <w:r w:rsidR="00EF4A59">
        <w:rPr>
          <w:rFonts w:eastAsia="Times New Roman"/>
          <w:lang w:eastAsia="en-CA"/>
        </w:rPr>
        <w:t xml:space="preserve">younger </w:t>
      </w:r>
      <w:r w:rsidR="00086E0C">
        <w:rPr>
          <w:rFonts w:eastAsia="Times New Roman"/>
          <w:lang w:eastAsia="en-CA"/>
        </w:rPr>
        <w:t xml:space="preserve">average </w:t>
      </w:r>
      <w:r w:rsidR="00EF4A59">
        <w:rPr>
          <w:rFonts w:eastAsia="Times New Roman"/>
          <w:lang w:eastAsia="en-CA"/>
        </w:rPr>
        <w:t>age of recruited Canadians (mean 1.65 years).</w:t>
      </w:r>
      <w:r w:rsidR="00CA478A">
        <w:rPr>
          <w:rFonts w:eastAsia="Times New Roman"/>
          <w:lang w:eastAsia="en-CA"/>
        </w:rPr>
        <w:t xml:space="preserve"> </w:t>
      </w:r>
      <w:r w:rsidR="00080D7F">
        <w:rPr>
          <w:rFonts w:eastAsia="Times New Roman"/>
          <w:lang w:eastAsia="en-CA"/>
        </w:rPr>
        <w:t>Ethnic</w:t>
      </w:r>
      <w:r w:rsidR="00EF4A59">
        <w:rPr>
          <w:rFonts w:eastAsia="Times New Roman"/>
          <w:lang w:eastAsia="en-CA"/>
        </w:rPr>
        <w:t xml:space="preserve"> heterogeneity</w:t>
      </w:r>
      <w:r w:rsidR="00080D7F">
        <w:rPr>
          <w:rFonts w:eastAsia="Times New Roman"/>
          <w:lang w:eastAsia="en-CA"/>
        </w:rPr>
        <w:t xml:space="preserve"> also</w:t>
      </w:r>
      <w:r w:rsidR="00EF4A59">
        <w:rPr>
          <w:rFonts w:eastAsia="Times New Roman"/>
          <w:lang w:eastAsia="en-CA"/>
        </w:rPr>
        <w:t xml:space="preserve"> varied</w:t>
      </w:r>
      <w:r w:rsidR="00BD0A70">
        <w:rPr>
          <w:rFonts w:eastAsia="Times New Roman"/>
          <w:lang w:eastAsia="en-CA"/>
        </w:rPr>
        <w:t xml:space="preserve"> (</w:t>
      </w:r>
      <w:r w:rsidR="00164643">
        <w:rPr>
          <w:rFonts w:eastAsia="Times New Roman"/>
          <w:lang w:eastAsia="en-CA"/>
        </w:rPr>
        <w:t>Table 2</w:t>
      </w:r>
      <w:r w:rsidR="00BF1F0B">
        <w:rPr>
          <w:rFonts w:eastAsia="Times New Roman"/>
          <w:lang w:eastAsia="en-CA"/>
        </w:rPr>
        <w:t>)</w:t>
      </w:r>
      <w:r w:rsidR="001F65F4">
        <w:rPr>
          <w:rFonts w:eastAsia="Times New Roman"/>
          <w:lang w:eastAsia="en-CA"/>
        </w:rPr>
        <w:t>.</w:t>
      </w:r>
      <w:r w:rsidR="00B36ACF">
        <w:rPr>
          <w:rFonts w:eastAsia="Times New Roman"/>
          <w:lang w:eastAsia="en-CA"/>
        </w:rPr>
        <w:t xml:space="preserve"> </w:t>
      </w:r>
      <w:r w:rsidR="002967E3">
        <w:rPr>
          <w:rFonts w:eastAsia="Times New Roman"/>
          <w:lang w:eastAsia="en-CA"/>
        </w:rPr>
        <w:t>All children were born and raised at the sites of sample collection, e</w:t>
      </w:r>
      <w:r w:rsidR="005C2A16">
        <w:rPr>
          <w:rFonts w:eastAsia="Times New Roman"/>
          <w:lang w:eastAsia="en-CA"/>
        </w:rPr>
        <w:t xml:space="preserve">xcept </w:t>
      </w:r>
      <w:r w:rsidR="001162ED">
        <w:rPr>
          <w:rFonts w:eastAsia="Times New Roman"/>
          <w:lang w:eastAsia="en-CA"/>
        </w:rPr>
        <w:t xml:space="preserve">for </w:t>
      </w:r>
      <w:r w:rsidR="00D51AC6">
        <w:rPr>
          <w:rFonts w:eastAsia="Times New Roman"/>
          <w:lang w:eastAsia="en-CA"/>
        </w:rPr>
        <w:t xml:space="preserve">a subset of </w:t>
      </w:r>
      <w:r w:rsidR="00EB7C36">
        <w:rPr>
          <w:rFonts w:eastAsia="Times New Roman"/>
          <w:lang w:eastAsia="en-CA"/>
        </w:rPr>
        <w:t xml:space="preserve">the Belgian children </w:t>
      </w:r>
      <w:r w:rsidR="002967E3">
        <w:rPr>
          <w:rFonts w:eastAsia="Times New Roman"/>
          <w:lang w:eastAsia="en-CA"/>
        </w:rPr>
        <w:t>(</w:t>
      </w:r>
      <w:r w:rsidR="00EB7C36">
        <w:rPr>
          <w:rFonts w:eastAsia="Times New Roman"/>
          <w:lang w:eastAsia="en-CA"/>
        </w:rPr>
        <w:t>7</w:t>
      </w:r>
      <w:r w:rsidR="001162ED">
        <w:rPr>
          <w:rFonts w:eastAsia="Times New Roman"/>
          <w:lang w:eastAsia="en-CA"/>
        </w:rPr>
        <w:t>%</w:t>
      </w:r>
      <w:r w:rsidR="002967E3">
        <w:rPr>
          <w:rFonts w:eastAsia="Times New Roman"/>
          <w:lang w:eastAsia="en-CA"/>
        </w:rPr>
        <w:t>)</w:t>
      </w:r>
      <w:r w:rsidR="001162ED">
        <w:rPr>
          <w:rFonts w:eastAsia="Times New Roman"/>
          <w:lang w:eastAsia="en-CA"/>
        </w:rPr>
        <w:t xml:space="preserve"> who were born </w:t>
      </w:r>
      <w:r w:rsidR="00430CD1">
        <w:rPr>
          <w:rFonts w:eastAsia="Times New Roman"/>
          <w:lang w:eastAsia="en-CA"/>
        </w:rPr>
        <w:t>in African countries</w:t>
      </w:r>
      <w:r w:rsidR="002967E3">
        <w:rPr>
          <w:rFonts w:eastAsia="Times New Roman"/>
          <w:lang w:eastAsia="en-CA"/>
        </w:rPr>
        <w:t>, or in one case,</w:t>
      </w:r>
      <w:r w:rsidR="00EB7C36">
        <w:rPr>
          <w:rFonts w:eastAsia="Times New Roman"/>
          <w:lang w:eastAsia="en-CA"/>
        </w:rPr>
        <w:t xml:space="preserve"> </w:t>
      </w:r>
      <w:r w:rsidR="00AF3A1F">
        <w:rPr>
          <w:rFonts w:eastAsia="Times New Roman"/>
          <w:lang w:eastAsia="en-CA"/>
        </w:rPr>
        <w:t>Germany</w:t>
      </w:r>
      <w:r w:rsidR="00BF1F0B">
        <w:rPr>
          <w:rFonts w:eastAsia="Times New Roman"/>
          <w:lang w:eastAsia="en-CA"/>
        </w:rPr>
        <w:t>.</w:t>
      </w:r>
      <w:r w:rsidR="000366AC">
        <w:rPr>
          <w:rFonts w:eastAsia="Times New Roman"/>
          <w:lang w:eastAsia="en-CA"/>
        </w:rPr>
        <w:t xml:space="preserve"> Immune data for these children</w:t>
      </w:r>
      <w:r w:rsidR="00EF4A59">
        <w:rPr>
          <w:rFonts w:eastAsia="Times New Roman"/>
          <w:lang w:eastAsia="en-CA"/>
        </w:rPr>
        <w:t xml:space="preserve"> born outside of Belgium were not available.</w:t>
      </w:r>
    </w:p>
    <w:p w14:paraId="5BD02EEE" w14:textId="7FC6BC48" w:rsidR="00BD0A70" w:rsidRDefault="00BD0A70">
      <w:pPr>
        <w:spacing w:after="160" w:line="259" w:lineRule="auto"/>
        <w:rPr>
          <w:rFonts w:eastAsia="Times New Roman"/>
          <w:lang w:eastAsia="en-CA"/>
        </w:rPr>
      </w:pPr>
    </w:p>
    <w:p w14:paraId="39EDBED5" w14:textId="69D00850" w:rsidR="00757412" w:rsidRPr="00757412" w:rsidRDefault="000366AC" w:rsidP="00992C00">
      <w:pPr>
        <w:keepNext/>
        <w:spacing w:line="480" w:lineRule="auto"/>
        <w:rPr>
          <w:rFonts w:eastAsia="Times New Roman"/>
          <w:b/>
          <w:lang w:eastAsia="en-CA"/>
        </w:rPr>
      </w:pPr>
      <w:r>
        <w:rPr>
          <w:rFonts w:eastAsia="Times New Roman"/>
          <w:b/>
          <w:lang w:eastAsia="en-CA"/>
        </w:rPr>
        <w:lastRenderedPageBreak/>
        <w:t>Child</w:t>
      </w:r>
      <w:r w:rsidR="00757412">
        <w:rPr>
          <w:rFonts w:eastAsia="Times New Roman"/>
          <w:b/>
          <w:lang w:eastAsia="en-CA"/>
        </w:rPr>
        <w:t xml:space="preserve"> stool microbiome </w:t>
      </w:r>
      <w:r w:rsidR="00593285">
        <w:rPr>
          <w:rFonts w:eastAsia="Times New Roman"/>
          <w:b/>
          <w:lang w:eastAsia="en-CA"/>
        </w:rPr>
        <w:t>was</w:t>
      </w:r>
      <w:r w:rsidR="00757412">
        <w:rPr>
          <w:rFonts w:eastAsia="Times New Roman"/>
          <w:b/>
          <w:lang w:eastAsia="en-CA"/>
        </w:rPr>
        <w:t xml:space="preserve"> strongly impacted by country of birth</w:t>
      </w:r>
    </w:p>
    <w:p w14:paraId="4C44FB97" w14:textId="64E09F45" w:rsidR="00DB2550" w:rsidRDefault="002A6BFD" w:rsidP="00992C00">
      <w:pPr>
        <w:spacing w:after="120" w:line="480" w:lineRule="auto"/>
        <w:rPr>
          <w:rFonts w:eastAsia="Times New Roman"/>
          <w:lang w:eastAsia="en-CA"/>
        </w:rPr>
      </w:pPr>
      <w:r>
        <w:rPr>
          <w:rFonts w:eastAsia="Times New Roman"/>
          <w:lang w:eastAsia="en-CA"/>
        </w:rPr>
        <w:t>The 16S amplicon libraries yielded</w:t>
      </w:r>
      <w:r w:rsidR="002148F7">
        <w:rPr>
          <w:rFonts w:eastAsia="Times New Roman"/>
          <w:lang w:eastAsia="en-CA"/>
        </w:rPr>
        <w:t xml:space="preserve"> a total of 4030</w:t>
      </w:r>
      <w:r w:rsidR="00DB2550">
        <w:rPr>
          <w:rFonts w:eastAsia="Times New Roman"/>
          <w:lang w:eastAsia="en-CA"/>
        </w:rPr>
        <w:t xml:space="preserve"> OTUs after quality filtering and binning at a 97% similarity threshold.</w:t>
      </w:r>
      <w:r w:rsidR="00425B49">
        <w:rPr>
          <w:rFonts w:eastAsia="Times New Roman"/>
          <w:lang w:eastAsia="en-CA"/>
        </w:rPr>
        <w:t xml:space="preserve">  S</w:t>
      </w:r>
      <w:r w:rsidR="00675B21">
        <w:rPr>
          <w:rFonts w:eastAsia="Times New Roman"/>
          <w:lang w:eastAsia="en-CA"/>
        </w:rPr>
        <w:t>equencing</w:t>
      </w:r>
      <w:r w:rsidR="00425B49">
        <w:rPr>
          <w:rFonts w:eastAsia="Times New Roman"/>
          <w:lang w:eastAsia="en-CA"/>
        </w:rPr>
        <w:t xml:space="preserve"> depth did not differ significantly </w:t>
      </w:r>
      <w:r w:rsidR="00A73903">
        <w:rPr>
          <w:rFonts w:eastAsia="Times New Roman"/>
          <w:lang w:eastAsia="en-CA"/>
        </w:rPr>
        <w:t>among</w:t>
      </w:r>
      <w:r w:rsidR="00425B49">
        <w:rPr>
          <w:rFonts w:eastAsia="Times New Roman"/>
          <w:lang w:eastAsia="en-CA"/>
        </w:rPr>
        <w:t xml:space="preserve"> cohorts (data not shown).</w:t>
      </w:r>
    </w:p>
    <w:p w14:paraId="204DAA92" w14:textId="77777777" w:rsidR="00B32FDB" w:rsidRDefault="00B32FDB" w:rsidP="00757412">
      <w:pPr>
        <w:spacing w:after="120" w:line="480" w:lineRule="auto"/>
        <w:rPr>
          <w:rFonts w:eastAsia="Times New Roman"/>
          <w:lang w:eastAsia="en-CA"/>
        </w:rPr>
      </w:pPr>
    </w:p>
    <w:p w14:paraId="30EFF460" w14:textId="760A59FA" w:rsidR="005F0EAC" w:rsidRDefault="00F27D4B" w:rsidP="00757412">
      <w:pPr>
        <w:spacing w:line="480" w:lineRule="auto"/>
        <w:rPr>
          <w:rFonts w:eastAsia="Times New Roman"/>
          <w:lang w:eastAsia="en-CA"/>
        </w:rPr>
      </w:pPr>
      <w:r>
        <w:rPr>
          <w:rFonts w:eastAsia="Times New Roman"/>
          <w:b/>
          <w:lang w:eastAsia="en-CA"/>
        </w:rPr>
        <w:t>Alpha Diversity.</w:t>
      </w:r>
      <w:r>
        <w:rPr>
          <w:rFonts w:eastAsia="Times New Roman"/>
          <w:lang w:eastAsia="en-CA"/>
        </w:rPr>
        <w:t xml:space="preserve"> </w:t>
      </w:r>
      <w:r w:rsidR="002148F7">
        <w:rPr>
          <w:rFonts w:eastAsia="Times New Roman"/>
          <w:lang w:eastAsia="en-CA"/>
        </w:rPr>
        <w:t xml:space="preserve"> </w:t>
      </w:r>
      <w:r w:rsidR="00FA7E94">
        <w:rPr>
          <w:rFonts w:eastAsia="Times New Roman"/>
          <w:lang w:eastAsia="en-CA"/>
        </w:rPr>
        <w:t xml:space="preserve">We first sought to understand whether there was a difference in alpha diversity between the four cohorts </w:t>
      </w:r>
      <w:r w:rsidR="0039059C">
        <w:rPr>
          <w:rFonts w:eastAsia="Times New Roman"/>
          <w:lang w:eastAsia="en-CA"/>
        </w:rPr>
        <w:t>by calculating the observed richness</w:t>
      </w:r>
      <w:r w:rsidR="00B857BE">
        <w:rPr>
          <w:rFonts w:eastAsia="Times New Roman"/>
          <w:lang w:eastAsia="en-CA"/>
        </w:rPr>
        <w:t xml:space="preserve"> </w:t>
      </w:r>
      <w:r w:rsidR="00696F83">
        <w:rPr>
          <w:rFonts w:eastAsia="Times New Roman"/>
          <w:lang w:eastAsia="en-CA"/>
        </w:rPr>
        <w:t>or the</w:t>
      </w:r>
      <w:r w:rsidR="00FA7E94">
        <w:rPr>
          <w:rFonts w:eastAsia="Times New Roman"/>
          <w:lang w:eastAsia="en-CA"/>
        </w:rPr>
        <w:t xml:space="preserve"> Shannon index</w:t>
      </w:r>
      <w:r w:rsidR="00696F83">
        <w:rPr>
          <w:rFonts w:eastAsia="Times New Roman"/>
          <w:lang w:eastAsia="en-CA"/>
        </w:rPr>
        <w:t xml:space="preserve"> to estimate diversity</w:t>
      </w:r>
      <w:r w:rsidR="00FA7E94">
        <w:rPr>
          <w:rFonts w:eastAsia="Times New Roman"/>
          <w:lang w:eastAsia="en-CA"/>
        </w:rPr>
        <w:t>.</w:t>
      </w:r>
      <w:r w:rsidR="003F1DD8">
        <w:rPr>
          <w:rFonts w:eastAsia="Times New Roman"/>
          <w:lang w:eastAsia="en-CA"/>
        </w:rPr>
        <w:t xml:space="preserve"> </w:t>
      </w:r>
      <w:r w:rsidR="00297E01">
        <w:rPr>
          <w:rFonts w:eastAsia="Times New Roman"/>
          <w:lang w:eastAsia="en-CA"/>
        </w:rPr>
        <w:t>T</w:t>
      </w:r>
      <w:r w:rsidR="003F1DD8">
        <w:rPr>
          <w:rFonts w:eastAsia="Times New Roman"/>
          <w:lang w:eastAsia="en-CA"/>
        </w:rPr>
        <w:t>he Canadian children harbored significantly fewer species compared to Ecuadorean children</w:t>
      </w:r>
      <w:r w:rsidR="00297E01">
        <w:rPr>
          <w:rFonts w:eastAsia="Times New Roman"/>
          <w:lang w:eastAsia="en-CA"/>
        </w:rPr>
        <w:t xml:space="preserve"> (Figure 1A)</w:t>
      </w:r>
      <w:r w:rsidR="003F1DD8">
        <w:rPr>
          <w:rFonts w:eastAsia="Times New Roman"/>
          <w:lang w:eastAsia="en-CA"/>
        </w:rPr>
        <w:t>.</w:t>
      </w:r>
      <w:r w:rsidR="002148F7">
        <w:rPr>
          <w:rFonts w:eastAsia="Times New Roman"/>
          <w:lang w:eastAsia="en-CA"/>
        </w:rPr>
        <w:t xml:space="preserve"> </w:t>
      </w:r>
      <w:r w:rsidR="00DA247C">
        <w:rPr>
          <w:rFonts w:eastAsia="Times New Roman"/>
          <w:lang w:eastAsia="en-CA"/>
        </w:rPr>
        <w:t>Shannon</w:t>
      </w:r>
      <w:r w:rsidR="006736BA">
        <w:rPr>
          <w:rFonts w:eastAsia="Times New Roman"/>
          <w:lang w:eastAsia="en-CA"/>
        </w:rPr>
        <w:t xml:space="preserve"> diversity of</w:t>
      </w:r>
      <w:r w:rsidR="00010C4B">
        <w:rPr>
          <w:rFonts w:eastAsia="Times New Roman"/>
          <w:lang w:eastAsia="en-CA"/>
        </w:rPr>
        <w:t xml:space="preserve"> f</w:t>
      </w:r>
      <w:r w:rsidR="00DB2550">
        <w:rPr>
          <w:rFonts w:eastAsia="Times New Roman"/>
          <w:lang w:eastAsia="en-CA"/>
        </w:rPr>
        <w:t>ecal microbiota</w:t>
      </w:r>
      <w:r w:rsidR="002148F7">
        <w:rPr>
          <w:rFonts w:eastAsia="Times New Roman"/>
          <w:lang w:eastAsia="en-CA"/>
        </w:rPr>
        <w:t xml:space="preserve"> </w:t>
      </w:r>
      <w:r w:rsidR="00DB2550">
        <w:rPr>
          <w:rFonts w:eastAsia="Times New Roman"/>
          <w:lang w:eastAsia="en-CA"/>
        </w:rPr>
        <w:t xml:space="preserve">did not differ </w:t>
      </w:r>
      <w:r w:rsidR="00A73903">
        <w:rPr>
          <w:rFonts w:eastAsia="Times New Roman"/>
          <w:lang w:eastAsia="en-CA"/>
        </w:rPr>
        <w:t xml:space="preserve">among </w:t>
      </w:r>
      <w:r w:rsidR="007C3A23">
        <w:rPr>
          <w:rFonts w:eastAsia="Times New Roman"/>
          <w:lang w:eastAsia="en-CA"/>
        </w:rPr>
        <w:t>cohorts (Figure 1</w:t>
      </w:r>
      <w:r w:rsidR="00297E01">
        <w:rPr>
          <w:rFonts w:eastAsia="Times New Roman"/>
          <w:lang w:eastAsia="en-CA"/>
        </w:rPr>
        <w:t>B</w:t>
      </w:r>
      <w:r w:rsidR="00DB2550">
        <w:rPr>
          <w:rFonts w:eastAsia="Times New Roman"/>
          <w:lang w:eastAsia="en-CA"/>
        </w:rPr>
        <w:t xml:space="preserve">).  </w:t>
      </w:r>
      <w:r w:rsidR="00211B6E">
        <w:rPr>
          <w:rFonts w:eastAsia="Times New Roman"/>
          <w:lang w:eastAsia="en-CA"/>
        </w:rPr>
        <w:t xml:space="preserve">Based on linear regression, host demographic factors did not correlate with Shannon diversity across the four cohorts, but there were some correlations within individual cohorts. </w:t>
      </w:r>
      <w:r w:rsidR="00616B58" w:rsidRPr="00616B58">
        <w:rPr>
          <w:rFonts w:eastAsia="Times New Roman"/>
          <w:lang w:eastAsia="en-CA"/>
        </w:rPr>
        <w:t xml:space="preserve"> </w:t>
      </w:r>
      <w:r w:rsidR="00616B58">
        <w:rPr>
          <w:rFonts w:eastAsia="Times New Roman"/>
          <w:lang w:eastAsia="en-CA"/>
        </w:rPr>
        <w:t>Delivery mode correlated with diversity in the Canadian cohort (</w:t>
      </w:r>
      <w:proofErr w:type="spellStart"/>
      <w:r w:rsidR="00616B58">
        <w:rPr>
          <w:rFonts w:eastAsia="Times New Roman"/>
          <w:lang w:eastAsia="en-CA"/>
        </w:rPr>
        <w:t>Supl</w:t>
      </w:r>
      <w:proofErr w:type="spellEnd"/>
      <w:r w:rsidR="00616B58">
        <w:rPr>
          <w:rFonts w:eastAsia="Times New Roman"/>
          <w:lang w:eastAsia="en-CA"/>
        </w:rPr>
        <w:t xml:space="preserve">. Figure </w:t>
      </w:r>
      <w:r w:rsidR="00FC2241">
        <w:rPr>
          <w:rFonts w:eastAsia="Times New Roman"/>
          <w:lang w:eastAsia="en-CA"/>
        </w:rPr>
        <w:t>2</w:t>
      </w:r>
      <w:r w:rsidR="00616B58">
        <w:rPr>
          <w:rFonts w:eastAsia="Times New Roman"/>
          <w:lang w:eastAsia="en-CA"/>
        </w:rPr>
        <w:t>A).  Maternal age correlated with diversity in Ecuadorean and Canadian cohorts (</w:t>
      </w:r>
      <w:proofErr w:type="spellStart"/>
      <w:r w:rsidR="00616B58">
        <w:rPr>
          <w:rFonts w:eastAsia="Times New Roman"/>
          <w:lang w:eastAsia="en-CA"/>
        </w:rPr>
        <w:t>Supl</w:t>
      </w:r>
      <w:proofErr w:type="spellEnd"/>
      <w:r w:rsidR="00616B58">
        <w:rPr>
          <w:rFonts w:eastAsia="Times New Roman"/>
          <w:lang w:eastAsia="en-CA"/>
        </w:rPr>
        <w:t xml:space="preserve">. Figure </w:t>
      </w:r>
      <w:r w:rsidR="00FC2241">
        <w:rPr>
          <w:rFonts w:eastAsia="Times New Roman"/>
          <w:lang w:eastAsia="en-CA"/>
        </w:rPr>
        <w:t>2</w:t>
      </w:r>
      <w:r w:rsidR="00616B58">
        <w:rPr>
          <w:rFonts w:eastAsia="Times New Roman"/>
          <w:lang w:eastAsia="en-CA"/>
        </w:rPr>
        <w:t xml:space="preserve">B). Because Canadian mothers who delivered by C-section were older than those that delivered vaginally, we used multiple linear regression, </w:t>
      </w:r>
      <w:r w:rsidR="007F0E10">
        <w:rPr>
          <w:rFonts w:eastAsia="Times New Roman"/>
          <w:lang w:eastAsia="en-CA"/>
        </w:rPr>
        <w:t>which showed that</w:t>
      </w:r>
      <w:r w:rsidR="00616B58">
        <w:rPr>
          <w:rFonts w:eastAsia="Times New Roman"/>
          <w:lang w:eastAsia="en-CA"/>
        </w:rPr>
        <w:t xml:space="preserve"> maternal age remained significantly associated with diversity while delivery mode did not. Interestingly, maternal age was positively correlated with diversity in Ecuadoreans, but negatively correlated in Canadians.  When data from both cohorts were combined, the younger maternal age range of Ecuadoreans and older range of the Canadians revealed a significant quadratic relationship (method; p &lt; 0.05, R2 = 0.09), with both the youngest and oldest mothers having</w:t>
      </w:r>
      <w:r w:rsidR="006D00B8">
        <w:rPr>
          <w:rFonts w:eastAsia="Times New Roman"/>
          <w:lang w:eastAsia="en-CA"/>
        </w:rPr>
        <w:t xml:space="preserve"> children</w:t>
      </w:r>
      <w:r w:rsidR="00616B58">
        <w:rPr>
          <w:rFonts w:eastAsia="Times New Roman"/>
          <w:lang w:eastAsia="en-CA"/>
        </w:rPr>
        <w:t xml:space="preserve"> with lower diversity (</w:t>
      </w:r>
      <w:proofErr w:type="spellStart"/>
      <w:r w:rsidR="007F0E10">
        <w:rPr>
          <w:rFonts w:eastAsia="Times New Roman"/>
          <w:lang w:eastAsia="en-CA"/>
        </w:rPr>
        <w:t>Supl</w:t>
      </w:r>
      <w:proofErr w:type="spellEnd"/>
      <w:r w:rsidR="007F0E10">
        <w:rPr>
          <w:rFonts w:eastAsia="Times New Roman"/>
          <w:lang w:eastAsia="en-CA"/>
        </w:rPr>
        <w:t xml:space="preserve">. Figure </w:t>
      </w:r>
      <w:r w:rsidR="00FC2241">
        <w:rPr>
          <w:rFonts w:eastAsia="Times New Roman"/>
          <w:lang w:eastAsia="en-CA"/>
        </w:rPr>
        <w:t>2</w:t>
      </w:r>
      <w:r w:rsidR="007F0E10">
        <w:rPr>
          <w:rFonts w:eastAsia="Times New Roman"/>
          <w:lang w:eastAsia="en-CA"/>
        </w:rPr>
        <w:t>C).</w:t>
      </w:r>
    </w:p>
    <w:p w14:paraId="5BB2CF8B" w14:textId="77777777" w:rsidR="002C2F8A" w:rsidRDefault="002C2F8A" w:rsidP="00A71A5B">
      <w:pPr>
        <w:spacing w:line="480" w:lineRule="auto"/>
        <w:rPr>
          <w:rFonts w:eastAsia="Times New Roman"/>
          <w:b/>
          <w:lang w:eastAsia="en-CA"/>
        </w:rPr>
      </w:pPr>
    </w:p>
    <w:p w14:paraId="197EDED1" w14:textId="7EBA7CD1" w:rsidR="004863B9" w:rsidRDefault="00F27D4B" w:rsidP="002C022A">
      <w:pPr>
        <w:spacing w:line="480" w:lineRule="auto"/>
        <w:rPr>
          <w:rFonts w:eastAsia="Times New Roman"/>
          <w:lang w:eastAsia="en-CA"/>
        </w:rPr>
      </w:pPr>
      <w:r>
        <w:rPr>
          <w:rFonts w:eastAsia="Times New Roman"/>
          <w:b/>
          <w:lang w:eastAsia="en-CA"/>
        </w:rPr>
        <w:lastRenderedPageBreak/>
        <w:t>Beta Diversity.</w:t>
      </w:r>
      <w:r>
        <w:rPr>
          <w:rFonts w:eastAsia="Times New Roman"/>
          <w:lang w:eastAsia="en-CA"/>
        </w:rPr>
        <w:t xml:space="preserve"> </w:t>
      </w:r>
      <w:r w:rsidR="00293EC0">
        <w:rPr>
          <w:rFonts w:eastAsia="Times New Roman"/>
          <w:lang w:eastAsia="en-CA"/>
        </w:rPr>
        <w:t>We found</w:t>
      </w:r>
      <w:r w:rsidR="00717260">
        <w:rPr>
          <w:rFonts w:eastAsia="Times New Roman"/>
          <w:lang w:eastAsia="en-CA"/>
        </w:rPr>
        <w:t xml:space="preserve"> </w:t>
      </w:r>
      <w:r w:rsidR="00DF27FB">
        <w:rPr>
          <w:rFonts w:eastAsia="Times New Roman"/>
          <w:lang w:eastAsia="en-CA"/>
        </w:rPr>
        <w:t xml:space="preserve">that </w:t>
      </w:r>
      <w:r w:rsidR="005B0420">
        <w:rPr>
          <w:rFonts w:eastAsia="Times New Roman"/>
          <w:lang w:eastAsia="en-CA"/>
        </w:rPr>
        <w:t>the microbiomes differed substantially between</w:t>
      </w:r>
      <w:r w:rsidR="006A0E26">
        <w:rPr>
          <w:rFonts w:eastAsia="Times New Roman"/>
          <w:lang w:eastAsia="en-CA"/>
        </w:rPr>
        <w:t xml:space="preserve"> </w:t>
      </w:r>
      <w:r w:rsidR="00E73DBB">
        <w:rPr>
          <w:rFonts w:eastAsia="Times New Roman"/>
          <w:lang w:eastAsia="en-CA"/>
        </w:rPr>
        <w:t>Canadian versus Ecuadorian and South African</w:t>
      </w:r>
      <w:r w:rsidR="005216B1">
        <w:rPr>
          <w:rFonts w:eastAsia="Times New Roman"/>
          <w:lang w:eastAsia="en-CA"/>
        </w:rPr>
        <w:t xml:space="preserve"> </w:t>
      </w:r>
      <w:r w:rsidR="00D979AF">
        <w:rPr>
          <w:rFonts w:eastAsia="Times New Roman"/>
          <w:lang w:eastAsia="en-CA"/>
        </w:rPr>
        <w:t>populations</w:t>
      </w:r>
      <w:r w:rsidR="005B0420">
        <w:rPr>
          <w:rFonts w:eastAsia="Times New Roman"/>
          <w:lang w:eastAsia="en-CA"/>
        </w:rPr>
        <w:t xml:space="preserve"> </w:t>
      </w:r>
      <w:r w:rsidR="00C704E3">
        <w:rPr>
          <w:rFonts w:eastAsia="Times New Roman"/>
          <w:lang w:eastAsia="en-CA"/>
        </w:rPr>
        <w:t xml:space="preserve">(Figure </w:t>
      </w:r>
      <w:r w:rsidR="00DB2550">
        <w:rPr>
          <w:rFonts w:eastAsia="Times New Roman"/>
          <w:lang w:eastAsia="en-CA"/>
        </w:rPr>
        <w:t>1</w:t>
      </w:r>
      <w:r w:rsidR="005216B1">
        <w:rPr>
          <w:rFonts w:eastAsia="Times New Roman"/>
          <w:lang w:eastAsia="en-CA"/>
        </w:rPr>
        <w:t>C</w:t>
      </w:r>
      <w:r w:rsidR="00BE2210">
        <w:rPr>
          <w:rFonts w:eastAsia="Times New Roman"/>
          <w:lang w:eastAsia="en-CA"/>
        </w:rPr>
        <w:t>)</w:t>
      </w:r>
      <w:r w:rsidR="00C704E3">
        <w:rPr>
          <w:rFonts w:eastAsia="Times New Roman"/>
          <w:lang w:eastAsia="en-CA"/>
        </w:rPr>
        <w:t xml:space="preserve">. Of note, </w:t>
      </w:r>
      <w:r w:rsidR="00C71AE8">
        <w:rPr>
          <w:rFonts w:eastAsia="Times New Roman"/>
          <w:lang w:eastAsia="en-CA"/>
        </w:rPr>
        <w:t>Belgian</w:t>
      </w:r>
      <w:r w:rsidR="004F4E51">
        <w:rPr>
          <w:rFonts w:eastAsia="Times New Roman"/>
          <w:lang w:eastAsia="en-CA"/>
        </w:rPr>
        <w:t xml:space="preserve"> microbiome</w:t>
      </w:r>
      <w:r w:rsidR="00C71AE8">
        <w:rPr>
          <w:rFonts w:eastAsia="Times New Roman"/>
          <w:lang w:eastAsia="en-CA"/>
        </w:rPr>
        <w:t xml:space="preserve">s </w:t>
      </w:r>
      <w:r w:rsidR="008D17E1">
        <w:rPr>
          <w:rFonts w:eastAsia="Times New Roman"/>
          <w:lang w:eastAsia="en-CA"/>
        </w:rPr>
        <w:t xml:space="preserve">were </w:t>
      </w:r>
      <w:r w:rsidR="00C71AE8">
        <w:rPr>
          <w:rFonts w:eastAsia="Times New Roman"/>
          <w:lang w:eastAsia="en-CA"/>
        </w:rPr>
        <w:t>distributed across both</w:t>
      </w:r>
      <w:r w:rsidR="00F355CA">
        <w:rPr>
          <w:rFonts w:eastAsia="Times New Roman"/>
          <w:lang w:eastAsia="en-CA"/>
        </w:rPr>
        <w:t xml:space="preserve"> </w:t>
      </w:r>
      <w:r w:rsidR="00C71AE8">
        <w:rPr>
          <w:rFonts w:eastAsia="Times New Roman"/>
          <w:lang w:eastAsia="en-CA"/>
        </w:rPr>
        <w:t>groups</w:t>
      </w:r>
      <w:r w:rsidR="00C704E3">
        <w:rPr>
          <w:rFonts w:eastAsia="Times New Roman"/>
          <w:lang w:eastAsia="en-CA"/>
        </w:rPr>
        <w:t xml:space="preserve">, with </w:t>
      </w:r>
      <w:r w:rsidR="00037B5C">
        <w:rPr>
          <w:rFonts w:eastAsia="Times New Roman"/>
          <w:lang w:eastAsia="en-CA"/>
        </w:rPr>
        <w:t>the</w:t>
      </w:r>
      <w:r w:rsidR="00593285">
        <w:rPr>
          <w:rFonts w:eastAsia="Times New Roman"/>
          <w:lang w:eastAsia="en-CA"/>
        </w:rPr>
        <w:t xml:space="preserve"> Belgian</w:t>
      </w:r>
      <w:r w:rsidR="00037B5C">
        <w:rPr>
          <w:rFonts w:eastAsia="Times New Roman"/>
          <w:lang w:eastAsia="en-CA"/>
        </w:rPr>
        <w:t xml:space="preserve"> African-born </w:t>
      </w:r>
      <w:r w:rsidR="00D51AC6">
        <w:rPr>
          <w:rFonts w:eastAsia="Times New Roman"/>
          <w:lang w:eastAsia="en-CA"/>
        </w:rPr>
        <w:t>sub-g</w:t>
      </w:r>
      <w:r w:rsidR="00037B5C">
        <w:rPr>
          <w:rFonts w:eastAsia="Times New Roman"/>
          <w:lang w:eastAsia="en-CA"/>
        </w:rPr>
        <w:t>roup (</w:t>
      </w:r>
      <w:r w:rsidR="0091727D">
        <w:rPr>
          <w:rFonts w:eastAsia="Times New Roman"/>
          <w:lang w:eastAsia="en-CA"/>
        </w:rPr>
        <w:t>comprised</w:t>
      </w:r>
      <w:r w:rsidR="00C50C16">
        <w:rPr>
          <w:rFonts w:eastAsia="Times New Roman"/>
          <w:lang w:eastAsia="en-CA"/>
        </w:rPr>
        <w:t xml:space="preserve"> of subjects born in different African countries</w:t>
      </w:r>
      <w:r w:rsidR="00D51AC6">
        <w:rPr>
          <w:rFonts w:eastAsia="Times New Roman"/>
          <w:lang w:eastAsia="en-CA"/>
        </w:rPr>
        <w:t xml:space="preserve">) </w:t>
      </w:r>
      <w:r w:rsidR="00951CDA">
        <w:rPr>
          <w:rFonts w:eastAsia="Times New Roman"/>
          <w:lang w:eastAsia="en-CA"/>
        </w:rPr>
        <w:t xml:space="preserve">more often </w:t>
      </w:r>
      <w:r w:rsidR="004D57B6">
        <w:rPr>
          <w:rFonts w:eastAsia="Times New Roman"/>
          <w:lang w:eastAsia="en-CA"/>
        </w:rPr>
        <w:t>clustering</w:t>
      </w:r>
      <w:r w:rsidR="005C2FA2">
        <w:rPr>
          <w:rFonts w:eastAsia="Times New Roman"/>
          <w:lang w:eastAsia="en-CA"/>
        </w:rPr>
        <w:t xml:space="preserve"> with </w:t>
      </w:r>
      <w:r w:rsidR="004D57B6">
        <w:rPr>
          <w:rFonts w:eastAsia="Times New Roman"/>
          <w:lang w:eastAsia="en-CA"/>
        </w:rPr>
        <w:t>South Africans and Ecuadorians</w:t>
      </w:r>
      <w:r w:rsidR="00B62EE4">
        <w:rPr>
          <w:rFonts w:eastAsia="Times New Roman"/>
          <w:lang w:eastAsia="en-CA"/>
        </w:rPr>
        <w:t xml:space="preserve"> (Figure 1</w:t>
      </w:r>
      <w:r w:rsidR="005216B1">
        <w:rPr>
          <w:rFonts w:eastAsia="Times New Roman"/>
          <w:lang w:eastAsia="en-CA"/>
        </w:rPr>
        <w:t>D</w:t>
      </w:r>
      <w:r w:rsidR="00B62EE4">
        <w:rPr>
          <w:rFonts w:eastAsia="Times New Roman"/>
          <w:lang w:eastAsia="en-CA"/>
        </w:rPr>
        <w:t>)</w:t>
      </w:r>
      <w:r w:rsidR="004D57B6">
        <w:rPr>
          <w:rFonts w:eastAsia="Times New Roman"/>
          <w:lang w:eastAsia="en-CA"/>
        </w:rPr>
        <w:t>.</w:t>
      </w:r>
      <w:r w:rsidR="0063228C">
        <w:rPr>
          <w:rFonts w:eastAsia="Times New Roman"/>
          <w:lang w:eastAsia="en-CA"/>
        </w:rPr>
        <w:t xml:space="preserve"> </w:t>
      </w:r>
    </w:p>
    <w:p w14:paraId="06073AF1" w14:textId="062AC8A8" w:rsidR="005216B1" w:rsidRDefault="00443340" w:rsidP="009542C8">
      <w:pPr>
        <w:spacing w:line="480" w:lineRule="auto"/>
        <w:rPr>
          <w:rFonts w:eastAsia="Times New Roman"/>
          <w:lang w:eastAsia="en-CA"/>
        </w:rPr>
      </w:pPr>
      <w:r>
        <w:rPr>
          <w:rFonts w:eastAsia="Times New Roman"/>
          <w:lang w:eastAsia="en-CA"/>
        </w:rPr>
        <w:tab/>
      </w:r>
      <w:r w:rsidR="00BB6290">
        <w:rPr>
          <w:rFonts w:eastAsia="Times New Roman"/>
          <w:lang w:eastAsia="en-CA"/>
        </w:rPr>
        <w:t>Forward</w:t>
      </w:r>
      <w:r w:rsidR="0063228C">
        <w:rPr>
          <w:rFonts w:eastAsia="Times New Roman"/>
          <w:lang w:eastAsia="en-CA"/>
        </w:rPr>
        <w:t xml:space="preserve"> selection-based analysis to determine the contribution of demographic variables </w:t>
      </w:r>
      <w:r w:rsidR="004863B9">
        <w:rPr>
          <w:rFonts w:eastAsia="Times New Roman"/>
          <w:lang w:eastAsia="en-CA"/>
        </w:rPr>
        <w:t>(sex, delivery mode, gestational age, maternal age, and anthropometric measurements) to the explanation of community composition</w:t>
      </w:r>
      <w:r w:rsidR="00BB6290">
        <w:rPr>
          <w:rFonts w:eastAsia="Times New Roman"/>
          <w:lang w:eastAsia="en-CA"/>
        </w:rPr>
        <w:t xml:space="preserve"> resulted in</w:t>
      </w:r>
      <w:r w:rsidR="004863B9">
        <w:rPr>
          <w:rFonts w:eastAsia="Times New Roman"/>
          <w:lang w:eastAsia="en-CA"/>
        </w:rPr>
        <w:t xml:space="preserve"> cohort (country of origin) as the sole variable of importance (</w:t>
      </w:r>
      <w:r w:rsidR="004863B9" w:rsidRPr="00F35E9C">
        <w:rPr>
          <w:rFonts w:eastAsia="Times New Roman"/>
          <w:lang w:eastAsia="en-CA"/>
        </w:rPr>
        <w:t>adjusted-R</w:t>
      </w:r>
      <w:r w:rsidR="004863B9" w:rsidRPr="00F35E9C">
        <w:rPr>
          <w:rFonts w:eastAsia="Times New Roman"/>
          <w:vertAlign w:val="superscript"/>
          <w:lang w:eastAsia="en-CA"/>
        </w:rPr>
        <w:t>2</w:t>
      </w:r>
      <w:r w:rsidR="004863B9" w:rsidRPr="00F35E9C">
        <w:rPr>
          <w:rFonts w:eastAsia="Times New Roman"/>
          <w:lang w:eastAsia="en-CA"/>
        </w:rPr>
        <w:t xml:space="preserve"> = 0.11, p = 0.002</w:t>
      </w:r>
      <w:r w:rsidR="004863B9">
        <w:rPr>
          <w:rFonts w:eastAsia="Times New Roman"/>
          <w:lang w:eastAsia="en-CA"/>
        </w:rPr>
        <w:t>)</w:t>
      </w:r>
      <w:r w:rsidR="007F2D2D">
        <w:rPr>
          <w:rFonts w:eastAsia="Times New Roman"/>
          <w:lang w:eastAsia="en-CA"/>
        </w:rPr>
        <w:t>,</w:t>
      </w:r>
      <w:r w:rsidR="004863B9">
        <w:rPr>
          <w:rFonts w:eastAsia="Times New Roman"/>
          <w:lang w:eastAsia="en-CA"/>
        </w:rPr>
        <w:t xml:space="preserve"> </w:t>
      </w:r>
      <w:r w:rsidR="007F2D2D">
        <w:rPr>
          <w:rFonts w:eastAsia="Times New Roman"/>
          <w:lang w:eastAsia="en-CA"/>
        </w:rPr>
        <w:t>with</w:t>
      </w:r>
      <w:r w:rsidR="004863B9">
        <w:rPr>
          <w:rFonts w:eastAsia="Times New Roman"/>
          <w:lang w:eastAsia="en-CA"/>
        </w:rPr>
        <w:t xml:space="preserve"> no other </w:t>
      </w:r>
      <w:r w:rsidR="00F83DDE">
        <w:rPr>
          <w:rFonts w:eastAsia="Times New Roman"/>
          <w:lang w:eastAsia="en-CA"/>
        </w:rPr>
        <w:t xml:space="preserve">demographic variables </w:t>
      </w:r>
      <w:r w:rsidR="004863B9">
        <w:rPr>
          <w:rFonts w:eastAsia="Times New Roman"/>
          <w:lang w:eastAsia="en-CA"/>
        </w:rPr>
        <w:t xml:space="preserve">contributing significantly to community composition. </w:t>
      </w:r>
      <w:r>
        <w:rPr>
          <w:rFonts w:eastAsia="Times New Roman"/>
          <w:lang w:eastAsia="en-CA"/>
        </w:rPr>
        <w:t xml:space="preserve">Because the effect of cohort could potentially mask effects of </w:t>
      </w:r>
      <w:r w:rsidR="00F83DDE">
        <w:rPr>
          <w:rFonts w:eastAsia="Times New Roman"/>
          <w:lang w:eastAsia="en-CA"/>
        </w:rPr>
        <w:t xml:space="preserve">demographic variables </w:t>
      </w:r>
      <w:r>
        <w:rPr>
          <w:rFonts w:eastAsia="Times New Roman"/>
          <w:lang w:eastAsia="en-CA"/>
        </w:rPr>
        <w:t>within each cohort, we performed distance-based redundancy analysis (</w:t>
      </w:r>
      <w:proofErr w:type="spellStart"/>
      <w:r>
        <w:rPr>
          <w:rFonts w:eastAsia="Times New Roman"/>
          <w:lang w:eastAsia="en-CA"/>
        </w:rPr>
        <w:t>dbRDA</w:t>
      </w:r>
      <w:proofErr w:type="spellEnd"/>
      <w:r>
        <w:rPr>
          <w:rFonts w:eastAsia="Times New Roman"/>
          <w:lang w:eastAsia="en-CA"/>
        </w:rPr>
        <w:t xml:space="preserve">) and </w:t>
      </w:r>
      <w:r>
        <w:rPr>
          <w:rFonts w:eastAsia="Times New Roman"/>
          <w:i/>
          <w:lang w:eastAsia="en-CA"/>
        </w:rPr>
        <w:t>ordiR2step</w:t>
      </w:r>
      <w:r>
        <w:rPr>
          <w:rFonts w:eastAsia="Times New Roman"/>
          <w:lang w:eastAsia="en-CA"/>
        </w:rPr>
        <w:t xml:space="preserve"> for these variables in each cohort separately.  We found that weight-for-length Z-score at the time of sampling was significant in explaining community composition in Canadian (</w:t>
      </w:r>
      <w:r w:rsidRPr="00F35E9C">
        <w:rPr>
          <w:rFonts w:eastAsia="Times New Roman"/>
          <w:lang w:eastAsia="en-CA"/>
        </w:rPr>
        <w:t>adjusted-R</w:t>
      </w:r>
      <w:r w:rsidRPr="00F35E9C">
        <w:rPr>
          <w:rFonts w:eastAsia="Times New Roman"/>
          <w:vertAlign w:val="superscript"/>
          <w:lang w:eastAsia="en-CA"/>
        </w:rPr>
        <w:t>2</w:t>
      </w:r>
      <w:r w:rsidRPr="00F35E9C">
        <w:rPr>
          <w:rFonts w:eastAsia="Times New Roman"/>
          <w:lang w:eastAsia="en-CA"/>
        </w:rPr>
        <w:t xml:space="preserve"> = 0.</w:t>
      </w:r>
      <w:r w:rsidR="00712143">
        <w:rPr>
          <w:rFonts w:eastAsia="Times New Roman"/>
          <w:lang w:eastAsia="en-CA"/>
        </w:rPr>
        <w:t>031</w:t>
      </w:r>
      <w:r w:rsidRPr="00F35E9C">
        <w:rPr>
          <w:rFonts w:eastAsia="Times New Roman"/>
          <w:lang w:eastAsia="en-CA"/>
        </w:rPr>
        <w:t>, p = 0.0</w:t>
      </w:r>
      <w:r w:rsidR="00712143">
        <w:rPr>
          <w:rFonts w:eastAsia="Times New Roman"/>
          <w:lang w:eastAsia="en-CA"/>
        </w:rPr>
        <w:t>31</w:t>
      </w:r>
      <w:r>
        <w:rPr>
          <w:rFonts w:eastAsia="Times New Roman"/>
          <w:lang w:eastAsia="en-CA"/>
        </w:rPr>
        <w:t xml:space="preserve">) and South African </w:t>
      </w:r>
      <w:r w:rsidR="00712143">
        <w:rPr>
          <w:rFonts w:eastAsia="Times New Roman"/>
          <w:lang w:eastAsia="en-CA"/>
        </w:rPr>
        <w:t>(</w:t>
      </w:r>
      <w:r w:rsidR="00712143" w:rsidRPr="00F35E9C">
        <w:rPr>
          <w:rFonts w:eastAsia="Times New Roman"/>
          <w:lang w:eastAsia="en-CA"/>
        </w:rPr>
        <w:t>adjusted-R</w:t>
      </w:r>
      <w:r w:rsidR="00712143" w:rsidRPr="00F35E9C">
        <w:rPr>
          <w:rFonts w:eastAsia="Times New Roman"/>
          <w:vertAlign w:val="superscript"/>
          <w:lang w:eastAsia="en-CA"/>
        </w:rPr>
        <w:t>2</w:t>
      </w:r>
      <w:r w:rsidR="00712143" w:rsidRPr="00F35E9C">
        <w:rPr>
          <w:rFonts w:eastAsia="Times New Roman"/>
          <w:lang w:eastAsia="en-CA"/>
        </w:rPr>
        <w:t xml:space="preserve"> = 0.1</w:t>
      </w:r>
      <w:r w:rsidR="00712143">
        <w:rPr>
          <w:rFonts w:eastAsia="Times New Roman"/>
          <w:lang w:eastAsia="en-CA"/>
        </w:rPr>
        <w:t>7</w:t>
      </w:r>
      <w:r w:rsidR="00712143" w:rsidRPr="00F35E9C">
        <w:rPr>
          <w:rFonts w:eastAsia="Times New Roman"/>
          <w:lang w:eastAsia="en-CA"/>
        </w:rPr>
        <w:t>, p = 0.0</w:t>
      </w:r>
      <w:r w:rsidR="00712143">
        <w:rPr>
          <w:rFonts w:eastAsia="Times New Roman"/>
          <w:lang w:eastAsia="en-CA"/>
        </w:rPr>
        <w:t xml:space="preserve">20) </w:t>
      </w:r>
      <w:r w:rsidR="006D00B8">
        <w:rPr>
          <w:rFonts w:eastAsia="Times New Roman"/>
          <w:lang w:eastAsia="en-CA"/>
        </w:rPr>
        <w:t>children</w:t>
      </w:r>
      <w:r>
        <w:rPr>
          <w:rFonts w:eastAsia="Times New Roman"/>
          <w:lang w:eastAsia="en-CA"/>
        </w:rPr>
        <w:t>. No other host factors</w:t>
      </w:r>
      <w:r w:rsidR="005216B1">
        <w:rPr>
          <w:rFonts w:eastAsia="Times New Roman"/>
          <w:lang w:eastAsia="en-CA"/>
        </w:rPr>
        <w:t xml:space="preserve"> </w:t>
      </w:r>
      <w:r>
        <w:rPr>
          <w:rFonts w:eastAsia="Times New Roman"/>
          <w:lang w:eastAsia="en-CA"/>
        </w:rPr>
        <w:t xml:space="preserve">were significant for any other cohort. </w:t>
      </w:r>
      <w:r w:rsidRPr="00AE6BE0">
        <w:rPr>
          <w:rFonts w:eastAsia="Times New Roman"/>
          <w:lang w:eastAsia="en-CA"/>
        </w:rPr>
        <w:t xml:space="preserve"> </w:t>
      </w:r>
      <w:r>
        <w:rPr>
          <w:rFonts w:eastAsia="Times New Roman"/>
          <w:lang w:eastAsia="en-CA"/>
        </w:rPr>
        <w:t xml:space="preserve">Thus, the </w:t>
      </w:r>
      <w:r w:rsidR="00712143">
        <w:rPr>
          <w:rFonts w:eastAsia="Times New Roman"/>
          <w:lang w:eastAsia="en-CA"/>
        </w:rPr>
        <w:t>demographic variables</w:t>
      </w:r>
      <w:r>
        <w:rPr>
          <w:rFonts w:eastAsia="Times New Roman"/>
          <w:lang w:eastAsia="en-CA"/>
        </w:rPr>
        <w:t xml:space="preserve"> measured did not have major associations with microbiome composition.</w:t>
      </w:r>
      <w:r w:rsidR="004863B9">
        <w:rPr>
          <w:rFonts w:eastAsia="Times New Roman"/>
          <w:lang w:eastAsia="en-CA"/>
        </w:rPr>
        <w:t xml:space="preserve"> </w:t>
      </w:r>
    </w:p>
    <w:p w14:paraId="35A0C3D9" w14:textId="77777777" w:rsidR="00BD5F2A" w:rsidRDefault="00BD5F2A" w:rsidP="009542C8">
      <w:pPr>
        <w:spacing w:line="480" w:lineRule="auto"/>
        <w:rPr>
          <w:rFonts w:eastAsia="Times New Roman"/>
          <w:lang w:eastAsia="en-CA"/>
        </w:rPr>
      </w:pPr>
    </w:p>
    <w:p w14:paraId="09922279" w14:textId="028735BC" w:rsidR="00A71A5B" w:rsidRPr="00A71A5B" w:rsidRDefault="00A71A5B" w:rsidP="00A51BCF">
      <w:pPr>
        <w:spacing w:line="480" w:lineRule="auto"/>
        <w:rPr>
          <w:rFonts w:eastAsia="Times New Roman"/>
          <w:lang w:eastAsia="en-CA"/>
        </w:rPr>
      </w:pPr>
      <w:r>
        <w:rPr>
          <w:rFonts w:eastAsia="Times New Roman"/>
          <w:b/>
          <w:lang w:eastAsia="en-CA"/>
        </w:rPr>
        <w:t xml:space="preserve">Microbiome taxonomic composition.  </w:t>
      </w:r>
      <w:r>
        <w:rPr>
          <w:rFonts w:eastAsia="Times New Roman"/>
          <w:lang w:eastAsia="en-CA"/>
        </w:rPr>
        <w:t xml:space="preserve">Taxonomic composition of microbiomes reflected commonly identified human taxa, with </w:t>
      </w:r>
      <w:proofErr w:type="spellStart"/>
      <w:r>
        <w:rPr>
          <w:rFonts w:eastAsia="Times New Roman"/>
          <w:i/>
          <w:lang w:eastAsia="en-CA"/>
        </w:rPr>
        <w:t>Prev</w:t>
      </w:r>
      <w:r w:rsidR="0079568E">
        <w:rPr>
          <w:rFonts w:eastAsia="Times New Roman"/>
          <w:i/>
          <w:lang w:eastAsia="en-CA"/>
        </w:rPr>
        <w:t>otella</w:t>
      </w:r>
      <w:proofErr w:type="spellEnd"/>
      <w:r w:rsidR="0079568E">
        <w:rPr>
          <w:rFonts w:eastAsia="Times New Roman"/>
          <w:i/>
          <w:lang w:eastAsia="en-CA"/>
        </w:rPr>
        <w:t>, Bacteroides</w:t>
      </w:r>
      <w:r>
        <w:rPr>
          <w:rFonts w:eastAsia="Times New Roman"/>
          <w:i/>
          <w:lang w:eastAsia="en-CA"/>
        </w:rPr>
        <w:t xml:space="preserve">, </w:t>
      </w:r>
      <w:proofErr w:type="spellStart"/>
      <w:r w:rsidR="0079568E">
        <w:rPr>
          <w:rFonts w:eastAsia="Times New Roman"/>
          <w:i/>
          <w:lang w:eastAsia="en-CA"/>
        </w:rPr>
        <w:t>Faecalibacteria</w:t>
      </w:r>
      <w:proofErr w:type="spellEnd"/>
      <w:r w:rsidR="0079568E">
        <w:rPr>
          <w:rFonts w:eastAsia="Times New Roman"/>
          <w:i/>
          <w:lang w:eastAsia="en-CA"/>
        </w:rPr>
        <w:t>,</w:t>
      </w:r>
      <w:r>
        <w:rPr>
          <w:rFonts w:eastAsia="Times New Roman"/>
          <w:i/>
          <w:lang w:eastAsia="en-CA"/>
        </w:rPr>
        <w:t xml:space="preserve"> </w:t>
      </w:r>
      <w:proofErr w:type="spellStart"/>
      <w:r w:rsidR="0079568E">
        <w:rPr>
          <w:rFonts w:eastAsia="Times New Roman"/>
          <w:i/>
          <w:lang w:eastAsia="en-CA"/>
        </w:rPr>
        <w:t>Lachnospira</w:t>
      </w:r>
      <w:proofErr w:type="spellEnd"/>
      <w:r>
        <w:rPr>
          <w:rFonts w:eastAsia="Times New Roman"/>
          <w:i/>
          <w:lang w:eastAsia="en-CA"/>
        </w:rPr>
        <w:t xml:space="preserve">, </w:t>
      </w:r>
      <w:r w:rsidR="0079568E">
        <w:rPr>
          <w:rFonts w:eastAsia="Times New Roman"/>
          <w:lang w:eastAsia="en-CA"/>
        </w:rPr>
        <w:t xml:space="preserve">and </w:t>
      </w:r>
      <w:proofErr w:type="spellStart"/>
      <w:r w:rsidR="0079568E">
        <w:rPr>
          <w:rFonts w:eastAsia="Times New Roman"/>
          <w:i/>
          <w:lang w:eastAsia="en-CA"/>
        </w:rPr>
        <w:t>D</w:t>
      </w:r>
      <w:r w:rsidR="00C770CF">
        <w:rPr>
          <w:rFonts w:eastAsia="Times New Roman"/>
          <w:i/>
          <w:lang w:eastAsia="en-CA"/>
        </w:rPr>
        <w:t>ia</w:t>
      </w:r>
      <w:r w:rsidR="0079568E">
        <w:rPr>
          <w:rFonts w:eastAsia="Times New Roman"/>
          <w:i/>
          <w:lang w:eastAsia="en-CA"/>
        </w:rPr>
        <w:t>lister</w:t>
      </w:r>
      <w:proofErr w:type="spellEnd"/>
      <w:r w:rsidR="0079568E">
        <w:rPr>
          <w:rFonts w:eastAsia="Times New Roman"/>
          <w:i/>
          <w:lang w:eastAsia="en-CA"/>
        </w:rPr>
        <w:t xml:space="preserve"> </w:t>
      </w:r>
      <w:r>
        <w:rPr>
          <w:rFonts w:eastAsia="Times New Roman"/>
          <w:lang w:eastAsia="en-CA"/>
        </w:rPr>
        <w:t xml:space="preserve">being the top 5 </w:t>
      </w:r>
      <w:r w:rsidR="00445483">
        <w:rPr>
          <w:rFonts w:eastAsia="Times New Roman"/>
          <w:lang w:eastAsia="en-CA"/>
        </w:rPr>
        <w:t xml:space="preserve">most </w:t>
      </w:r>
      <w:r w:rsidR="0079568E">
        <w:rPr>
          <w:rFonts w:eastAsia="Times New Roman"/>
          <w:lang w:eastAsia="en-CA"/>
        </w:rPr>
        <w:t>abundant genera</w:t>
      </w:r>
      <w:r>
        <w:rPr>
          <w:rFonts w:eastAsia="Times New Roman"/>
          <w:lang w:eastAsia="en-CA"/>
        </w:rPr>
        <w:t xml:space="preserve"> (Figure 2A).  Most individuals were dominated by either </w:t>
      </w:r>
      <w:proofErr w:type="spellStart"/>
      <w:r>
        <w:rPr>
          <w:rFonts w:eastAsia="Times New Roman"/>
          <w:i/>
          <w:lang w:eastAsia="en-CA"/>
        </w:rPr>
        <w:t>Prevotellaceae</w:t>
      </w:r>
      <w:proofErr w:type="spellEnd"/>
      <w:r>
        <w:rPr>
          <w:rFonts w:eastAsia="Times New Roman"/>
          <w:lang w:eastAsia="en-CA"/>
        </w:rPr>
        <w:t xml:space="preserve"> or </w:t>
      </w:r>
      <w:proofErr w:type="spellStart"/>
      <w:r>
        <w:rPr>
          <w:rFonts w:eastAsia="Times New Roman"/>
          <w:i/>
          <w:lang w:eastAsia="en-CA"/>
        </w:rPr>
        <w:t>Bacteroidaceae</w:t>
      </w:r>
      <w:proofErr w:type="spellEnd"/>
      <w:r>
        <w:rPr>
          <w:rFonts w:eastAsia="Times New Roman"/>
          <w:lang w:eastAsia="en-CA"/>
        </w:rPr>
        <w:t>.</w:t>
      </w:r>
      <w:r w:rsidR="00EF41DC">
        <w:rPr>
          <w:rFonts w:eastAsia="Times New Roman"/>
          <w:lang w:eastAsia="en-CA"/>
        </w:rPr>
        <w:t xml:space="preserve"> </w:t>
      </w:r>
    </w:p>
    <w:p w14:paraId="02B14548" w14:textId="479A8A4F" w:rsidR="003E003E" w:rsidRDefault="00FC2CBF" w:rsidP="00BD28C4">
      <w:pPr>
        <w:spacing w:line="480" w:lineRule="auto"/>
        <w:ind w:firstLine="720"/>
        <w:rPr>
          <w:rFonts w:eastAsia="Times New Roman"/>
          <w:lang w:eastAsia="en-CA"/>
        </w:rPr>
      </w:pPr>
      <w:r>
        <w:rPr>
          <w:rFonts w:eastAsia="Times New Roman"/>
          <w:lang w:eastAsia="en-CA"/>
        </w:rPr>
        <w:t>We tested for association</w:t>
      </w:r>
      <w:r w:rsidR="00C7230E">
        <w:rPr>
          <w:rFonts w:eastAsia="Times New Roman"/>
          <w:lang w:eastAsia="en-CA"/>
        </w:rPr>
        <w:t xml:space="preserve">s between </w:t>
      </w:r>
      <w:r w:rsidR="00C35061">
        <w:rPr>
          <w:rFonts w:eastAsia="Times New Roman"/>
          <w:lang w:eastAsia="en-CA"/>
        </w:rPr>
        <w:t xml:space="preserve">abundances </w:t>
      </w:r>
      <w:r w:rsidR="00566BF2">
        <w:rPr>
          <w:rFonts w:eastAsia="Times New Roman"/>
          <w:lang w:eastAsia="en-CA"/>
        </w:rPr>
        <w:t xml:space="preserve">of individual OTUs </w:t>
      </w:r>
      <w:r w:rsidR="0067445D">
        <w:rPr>
          <w:rFonts w:eastAsia="Times New Roman"/>
          <w:lang w:eastAsia="en-CA"/>
        </w:rPr>
        <w:t xml:space="preserve">and cohort </w:t>
      </w:r>
      <w:r w:rsidR="000C53D3">
        <w:rPr>
          <w:rFonts w:eastAsia="Times New Roman"/>
          <w:lang w:eastAsia="en-CA"/>
        </w:rPr>
        <w:t xml:space="preserve">membership </w:t>
      </w:r>
      <w:r w:rsidR="00542A00">
        <w:rPr>
          <w:rFonts w:eastAsia="Times New Roman"/>
          <w:lang w:eastAsia="en-CA"/>
        </w:rPr>
        <w:t xml:space="preserve">with the DESeq2 likelihood ratio </w:t>
      </w:r>
      <w:r w:rsidR="00675B21">
        <w:rPr>
          <w:rFonts w:eastAsia="Times New Roman"/>
          <w:lang w:eastAsia="en-CA"/>
        </w:rPr>
        <w:t xml:space="preserve">test </w:t>
      </w:r>
      <w:r w:rsidR="00EF5065">
        <w:rPr>
          <w:rFonts w:eastAsia="Times New Roman"/>
          <w:lang w:eastAsia="en-CA"/>
        </w:rPr>
        <w:t>and found 442</w:t>
      </w:r>
      <w:r w:rsidR="00494814">
        <w:rPr>
          <w:rFonts w:eastAsia="Times New Roman"/>
          <w:lang w:eastAsia="en-CA"/>
        </w:rPr>
        <w:t xml:space="preserve"> OTUs </w:t>
      </w:r>
      <w:r w:rsidR="00E6512C">
        <w:rPr>
          <w:rFonts w:eastAsia="Times New Roman"/>
          <w:lang w:eastAsia="en-CA"/>
        </w:rPr>
        <w:t xml:space="preserve">differentially abundant </w:t>
      </w:r>
      <w:r w:rsidR="00E6512C">
        <w:rPr>
          <w:rFonts w:eastAsia="Times New Roman"/>
          <w:lang w:eastAsia="en-CA"/>
        </w:rPr>
        <w:lastRenderedPageBreak/>
        <w:t>among the cohorts</w:t>
      </w:r>
      <w:r w:rsidR="00494814">
        <w:rPr>
          <w:rFonts w:eastAsia="Times New Roman"/>
          <w:lang w:eastAsia="en-CA"/>
        </w:rPr>
        <w:t>.</w:t>
      </w:r>
      <w:r w:rsidR="006E6934">
        <w:rPr>
          <w:rFonts w:eastAsia="Times New Roman"/>
          <w:lang w:eastAsia="en-CA"/>
        </w:rPr>
        <w:t xml:space="preserve"> These OTUs were ranked for their capacity </w:t>
      </w:r>
      <w:r w:rsidR="00E6512C">
        <w:rPr>
          <w:rFonts w:eastAsia="Times New Roman"/>
          <w:lang w:eastAsia="en-CA"/>
        </w:rPr>
        <w:t xml:space="preserve">to discriminate </w:t>
      </w:r>
      <w:r w:rsidR="006E6934">
        <w:rPr>
          <w:rFonts w:eastAsia="Times New Roman"/>
          <w:lang w:eastAsia="en-CA"/>
        </w:rPr>
        <w:t xml:space="preserve">cohorts using PLS-DA. The top 50 OTUs selected by PLS-DA </w:t>
      </w:r>
      <w:r w:rsidR="00E6512C">
        <w:rPr>
          <w:rFonts w:eastAsia="Times New Roman"/>
          <w:lang w:eastAsia="en-CA"/>
        </w:rPr>
        <w:t>discriminated</w:t>
      </w:r>
      <w:r w:rsidR="006E6934">
        <w:rPr>
          <w:rFonts w:eastAsia="Times New Roman"/>
          <w:lang w:eastAsia="en-CA"/>
        </w:rPr>
        <w:t xml:space="preserve"> </w:t>
      </w:r>
      <w:r w:rsidR="005216B1">
        <w:rPr>
          <w:rFonts w:eastAsia="Times New Roman"/>
          <w:lang w:eastAsia="en-CA"/>
        </w:rPr>
        <w:t>Canadian</w:t>
      </w:r>
      <w:r w:rsidR="004F5870">
        <w:rPr>
          <w:rFonts w:eastAsia="Times New Roman"/>
          <w:lang w:eastAsia="en-CA"/>
        </w:rPr>
        <w:t>s</w:t>
      </w:r>
      <w:r w:rsidR="005216B1">
        <w:rPr>
          <w:rFonts w:eastAsia="Times New Roman"/>
          <w:lang w:eastAsia="en-CA"/>
        </w:rPr>
        <w:t xml:space="preserve"> and Belgian-</w:t>
      </w:r>
      <w:r w:rsidR="00747E9F">
        <w:rPr>
          <w:rFonts w:eastAsia="Times New Roman"/>
          <w:lang w:eastAsia="en-CA"/>
        </w:rPr>
        <w:t>b</w:t>
      </w:r>
      <w:r w:rsidR="005216B1">
        <w:rPr>
          <w:rFonts w:eastAsia="Times New Roman"/>
          <w:lang w:eastAsia="en-CA"/>
        </w:rPr>
        <w:t>orn Belgian</w:t>
      </w:r>
      <w:r w:rsidR="004F5870">
        <w:rPr>
          <w:rFonts w:eastAsia="Times New Roman"/>
          <w:lang w:eastAsia="en-CA"/>
        </w:rPr>
        <w:t>s</w:t>
      </w:r>
      <w:r w:rsidR="005216B1">
        <w:rPr>
          <w:rFonts w:eastAsia="Times New Roman"/>
          <w:lang w:eastAsia="en-CA"/>
        </w:rPr>
        <w:t xml:space="preserve"> </w:t>
      </w:r>
      <w:r w:rsidR="00E6512C">
        <w:rPr>
          <w:rFonts w:eastAsia="Times New Roman"/>
          <w:lang w:eastAsia="en-CA"/>
        </w:rPr>
        <w:t>versus</w:t>
      </w:r>
      <w:r w:rsidR="006E6934">
        <w:rPr>
          <w:rFonts w:eastAsia="Times New Roman"/>
          <w:lang w:eastAsia="en-CA"/>
        </w:rPr>
        <w:t xml:space="preserve"> Ecuadorean</w:t>
      </w:r>
      <w:r w:rsidR="004F5870">
        <w:rPr>
          <w:rFonts w:eastAsia="Times New Roman"/>
          <w:lang w:eastAsia="en-CA"/>
        </w:rPr>
        <w:t>s,</w:t>
      </w:r>
      <w:r w:rsidR="005216B1">
        <w:rPr>
          <w:rFonts w:eastAsia="Times New Roman"/>
          <w:lang w:eastAsia="en-CA"/>
        </w:rPr>
        <w:t xml:space="preserve"> </w:t>
      </w:r>
      <w:r w:rsidR="006E6934">
        <w:rPr>
          <w:rFonts w:eastAsia="Times New Roman"/>
          <w:lang w:eastAsia="en-CA"/>
        </w:rPr>
        <w:t>South African</w:t>
      </w:r>
      <w:r w:rsidR="004F5870">
        <w:rPr>
          <w:rFonts w:eastAsia="Times New Roman"/>
          <w:lang w:eastAsia="en-CA"/>
        </w:rPr>
        <w:t>s</w:t>
      </w:r>
      <w:r w:rsidR="006E6934">
        <w:rPr>
          <w:rFonts w:eastAsia="Times New Roman"/>
          <w:lang w:eastAsia="en-CA"/>
        </w:rPr>
        <w:t>, and African-born Belgians (Figure 2B).</w:t>
      </w:r>
      <w:r w:rsidR="003937DD">
        <w:rPr>
          <w:rFonts w:eastAsia="Times New Roman"/>
          <w:lang w:eastAsia="en-CA"/>
        </w:rPr>
        <w:t xml:space="preserve"> </w:t>
      </w:r>
      <w:r w:rsidR="00C30ABD">
        <w:rPr>
          <w:rFonts w:eastAsia="Times New Roman"/>
          <w:lang w:eastAsia="en-CA"/>
        </w:rPr>
        <w:t>However, t</w:t>
      </w:r>
      <w:r w:rsidR="006E6934">
        <w:rPr>
          <w:rFonts w:eastAsia="Times New Roman"/>
          <w:lang w:eastAsia="en-CA"/>
        </w:rPr>
        <w:t xml:space="preserve">hese 50 OTUs did not </w:t>
      </w:r>
      <w:r w:rsidR="00F83DDE">
        <w:rPr>
          <w:rFonts w:eastAsia="Times New Roman"/>
          <w:lang w:eastAsia="en-CA"/>
        </w:rPr>
        <w:t xml:space="preserve">discriminate </w:t>
      </w:r>
      <w:r w:rsidR="006E6934">
        <w:rPr>
          <w:rFonts w:eastAsia="Times New Roman"/>
          <w:lang w:eastAsia="en-CA"/>
        </w:rPr>
        <w:t xml:space="preserve">South Africans from Ecuadoreans or </w:t>
      </w:r>
      <w:r w:rsidR="00F83DDE">
        <w:rPr>
          <w:rFonts w:eastAsia="Times New Roman"/>
          <w:lang w:eastAsia="en-CA"/>
        </w:rPr>
        <w:t xml:space="preserve">discriminate </w:t>
      </w:r>
      <w:r w:rsidR="006E6934">
        <w:rPr>
          <w:rFonts w:eastAsia="Times New Roman"/>
          <w:lang w:eastAsia="en-CA"/>
        </w:rPr>
        <w:t xml:space="preserve">Belgians from any other cohort. </w:t>
      </w:r>
      <w:r w:rsidR="00C30ABD">
        <w:rPr>
          <w:rFonts w:eastAsia="Times New Roman"/>
          <w:lang w:eastAsia="en-CA"/>
        </w:rPr>
        <w:t>S</w:t>
      </w:r>
      <w:r w:rsidR="006E6934">
        <w:rPr>
          <w:rFonts w:eastAsia="Times New Roman"/>
          <w:lang w:eastAsia="en-CA"/>
        </w:rPr>
        <w:t xml:space="preserve">elected OTUs enriched in the </w:t>
      </w:r>
      <w:r w:rsidR="005216B1">
        <w:rPr>
          <w:rFonts w:eastAsia="Times New Roman"/>
          <w:lang w:eastAsia="en-CA"/>
        </w:rPr>
        <w:t>Ecuadorean and South African</w:t>
      </w:r>
      <w:r w:rsidR="006E6934">
        <w:rPr>
          <w:rFonts w:eastAsia="Times New Roman"/>
          <w:lang w:eastAsia="en-CA"/>
        </w:rPr>
        <w:t xml:space="preserve"> cluster</w:t>
      </w:r>
      <w:r w:rsidR="004F5870">
        <w:rPr>
          <w:rFonts w:eastAsia="Times New Roman"/>
          <w:lang w:eastAsia="en-CA"/>
        </w:rPr>
        <w:t>s</w:t>
      </w:r>
      <w:r w:rsidR="006E6934">
        <w:rPr>
          <w:rFonts w:eastAsia="Times New Roman"/>
          <w:lang w:eastAsia="en-CA"/>
        </w:rPr>
        <w:t xml:space="preserve"> were almost exclusively members of </w:t>
      </w:r>
      <w:proofErr w:type="spellStart"/>
      <w:r w:rsidR="006E6934" w:rsidRPr="00494814">
        <w:rPr>
          <w:rFonts w:eastAsia="Times New Roman"/>
          <w:i/>
          <w:lang w:eastAsia="en-CA"/>
        </w:rPr>
        <w:t>Prevotella</w:t>
      </w:r>
      <w:proofErr w:type="spellEnd"/>
      <w:r w:rsidR="006E6934">
        <w:rPr>
          <w:rFonts w:eastAsia="Times New Roman"/>
          <w:lang w:eastAsia="en-CA"/>
        </w:rPr>
        <w:t xml:space="preserve">.  A smaller subset of OTUs enriched in the </w:t>
      </w:r>
      <w:r w:rsidR="005216B1">
        <w:rPr>
          <w:rFonts w:eastAsia="Times New Roman"/>
          <w:lang w:eastAsia="en-CA"/>
        </w:rPr>
        <w:t xml:space="preserve">Canadian </w:t>
      </w:r>
      <w:r w:rsidR="006E6934">
        <w:rPr>
          <w:rFonts w:eastAsia="Times New Roman"/>
          <w:lang w:eastAsia="en-CA"/>
        </w:rPr>
        <w:t xml:space="preserve">cluster included a diverse range of genera, mostly belonging to the </w:t>
      </w:r>
      <w:r w:rsidR="006E6934">
        <w:rPr>
          <w:rFonts w:eastAsia="Times New Roman"/>
          <w:i/>
          <w:lang w:eastAsia="en-CA"/>
        </w:rPr>
        <w:t>Firmicutes</w:t>
      </w:r>
      <w:r w:rsidR="006E6934">
        <w:rPr>
          <w:rFonts w:eastAsia="Times New Roman"/>
          <w:lang w:eastAsia="en-CA"/>
        </w:rPr>
        <w:t xml:space="preserve"> (including </w:t>
      </w:r>
      <w:proofErr w:type="spellStart"/>
      <w:r w:rsidR="006E6934">
        <w:rPr>
          <w:rFonts w:eastAsia="Times New Roman"/>
          <w:i/>
          <w:lang w:eastAsia="en-CA"/>
        </w:rPr>
        <w:t>Ruminococcus</w:t>
      </w:r>
      <w:proofErr w:type="spellEnd"/>
      <w:r w:rsidR="006E6934">
        <w:rPr>
          <w:rFonts w:eastAsia="Times New Roman"/>
          <w:i/>
          <w:lang w:eastAsia="en-CA"/>
        </w:rPr>
        <w:t xml:space="preserve">, Clostridia, </w:t>
      </w:r>
      <w:r w:rsidR="006E6934">
        <w:rPr>
          <w:rFonts w:eastAsia="Times New Roman"/>
          <w:lang w:eastAsia="en-CA"/>
        </w:rPr>
        <w:t xml:space="preserve">and unclassified </w:t>
      </w:r>
      <w:r w:rsidR="006E6934">
        <w:rPr>
          <w:rFonts w:eastAsia="Times New Roman"/>
          <w:i/>
          <w:lang w:eastAsia="en-CA"/>
        </w:rPr>
        <w:t>Firmicutes).</w:t>
      </w:r>
      <w:r w:rsidR="006E6934" w:rsidRPr="006E6934">
        <w:rPr>
          <w:rFonts w:eastAsia="Times New Roman"/>
          <w:i/>
          <w:lang w:eastAsia="en-CA"/>
        </w:rPr>
        <w:t xml:space="preserve"> </w:t>
      </w:r>
      <w:proofErr w:type="spellStart"/>
      <w:r w:rsidR="006E6934" w:rsidRPr="006F6A68">
        <w:rPr>
          <w:rFonts w:eastAsia="Times New Roman"/>
          <w:i/>
          <w:lang w:eastAsia="en-CA"/>
        </w:rPr>
        <w:t>Prevotella</w:t>
      </w:r>
      <w:proofErr w:type="spellEnd"/>
      <w:r w:rsidR="006E6934">
        <w:rPr>
          <w:rFonts w:eastAsia="Times New Roman"/>
          <w:lang w:eastAsia="en-CA"/>
        </w:rPr>
        <w:t xml:space="preserve"> OTUs were very rare in Canadians, present at high abundances in only 3 of 32</w:t>
      </w:r>
      <w:r w:rsidR="004F5870">
        <w:rPr>
          <w:rFonts w:eastAsia="Times New Roman"/>
          <w:lang w:eastAsia="en-CA"/>
        </w:rPr>
        <w:t xml:space="preserve"> children</w:t>
      </w:r>
      <w:r w:rsidR="006E6934">
        <w:rPr>
          <w:rFonts w:eastAsia="Times New Roman"/>
          <w:lang w:eastAsia="en-CA"/>
        </w:rPr>
        <w:t xml:space="preserve">. </w:t>
      </w:r>
    </w:p>
    <w:p w14:paraId="7936C2C2" w14:textId="77777777" w:rsidR="00BD5F2A" w:rsidRDefault="00BD5F2A" w:rsidP="00BD28C4">
      <w:pPr>
        <w:spacing w:line="480" w:lineRule="auto"/>
        <w:ind w:firstLine="720"/>
        <w:rPr>
          <w:rFonts w:eastAsia="Times New Roman"/>
          <w:lang w:eastAsia="en-CA"/>
        </w:rPr>
      </w:pPr>
    </w:p>
    <w:p w14:paraId="76C29C55" w14:textId="77777777" w:rsidR="006E6934" w:rsidRDefault="00F40D64" w:rsidP="00F40D64">
      <w:pPr>
        <w:keepNext/>
        <w:spacing w:line="480" w:lineRule="auto"/>
        <w:outlineLvl w:val="0"/>
        <w:rPr>
          <w:rFonts w:eastAsia="Times New Roman"/>
          <w:b/>
          <w:lang w:eastAsia="en-CA"/>
        </w:rPr>
      </w:pPr>
      <w:r>
        <w:rPr>
          <w:rFonts w:eastAsia="Times New Roman"/>
          <w:b/>
          <w:lang w:eastAsia="en-CA"/>
        </w:rPr>
        <w:t>PRR ligand-specific</w:t>
      </w:r>
      <w:r w:rsidR="00F27D4B">
        <w:rPr>
          <w:rFonts w:eastAsia="Times New Roman"/>
          <w:b/>
          <w:lang w:eastAsia="en-CA"/>
        </w:rPr>
        <w:t xml:space="preserve"> re</w:t>
      </w:r>
      <w:r w:rsidR="00341348">
        <w:rPr>
          <w:rFonts w:eastAsia="Times New Roman"/>
          <w:b/>
          <w:lang w:eastAsia="en-CA"/>
        </w:rPr>
        <w:t>s</w:t>
      </w:r>
      <w:r w:rsidR="00F27D4B">
        <w:rPr>
          <w:rFonts w:eastAsia="Times New Roman"/>
          <w:b/>
          <w:lang w:eastAsia="en-CA"/>
        </w:rPr>
        <w:t>ponses</w:t>
      </w:r>
      <w:r w:rsidR="0009573D">
        <w:rPr>
          <w:rFonts w:eastAsia="Times New Roman"/>
          <w:b/>
          <w:lang w:eastAsia="en-CA"/>
        </w:rPr>
        <w:t xml:space="preserve"> associated with each cohort</w:t>
      </w:r>
      <w:r>
        <w:rPr>
          <w:rFonts w:eastAsia="Times New Roman"/>
          <w:b/>
          <w:lang w:eastAsia="en-CA"/>
        </w:rPr>
        <w:t xml:space="preserve">. </w:t>
      </w:r>
    </w:p>
    <w:p w14:paraId="10FCEC75" w14:textId="07BB554A" w:rsidR="00E466E8" w:rsidRDefault="00C30ABD" w:rsidP="00F83DDE">
      <w:pPr>
        <w:spacing w:line="480" w:lineRule="auto"/>
        <w:outlineLvl w:val="0"/>
        <w:rPr>
          <w:rFonts w:eastAsia="Times New Roman"/>
          <w:lang w:eastAsia="en-CA"/>
        </w:rPr>
      </w:pPr>
      <w:r>
        <w:rPr>
          <w:rFonts w:eastAsia="Times New Roman"/>
          <w:lang w:eastAsia="en-CA"/>
        </w:rPr>
        <w:t>Cytokine responses to PRR stimulation were published previously</w:t>
      </w:r>
      <w:r>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 </w:instrText>
      </w:r>
      <w:r w:rsidR="00411100">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DATA </w:instrText>
      </w:r>
      <w:r w:rsidR="00411100">
        <w:rPr>
          <w:rFonts w:eastAsia="Times New Roman"/>
          <w:lang w:eastAsia="en-CA"/>
        </w:rPr>
      </w:r>
      <w:r w:rsidR="00411100">
        <w:rPr>
          <w:rFonts w:eastAsia="Times New Roman"/>
          <w:lang w:eastAsia="en-CA"/>
        </w:rPr>
        <w:fldChar w:fldCharType="end"/>
      </w:r>
      <w:r>
        <w:rPr>
          <w:rFonts w:eastAsia="Times New Roman"/>
          <w:lang w:eastAsia="en-CA"/>
        </w:rPr>
      </w:r>
      <w:r>
        <w:rPr>
          <w:rFonts w:eastAsia="Times New Roman"/>
          <w:lang w:eastAsia="en-CA"/>
        </w:rPr>
        <w:fldChar w:fldCharType="separate"/>
      </w:r>
      <w:r w:rsidR="00411100" w:rsidRPr="00411100">
        <w:rPr>
          <w:rFonts w:eastAsia="Times New Roman"/>
          <w:noProof/>
          <w:vertAlign w:val="superscript"/>
          <w:lang w:eastAsia="en-CA"/>
        </w:rPr>
        <w:t>6</w:t>
      </w:r>
      <w:r>
        <w:rPr>
          <w:rFonts w:eastAsia="Times New Roman"/>
          <w:lang w:eastAsia="en-CA"/>
        </w:rPr>
        <w:fldChar w:fldCharType="end"/>
      </w:r>
      <w:r>
        <w:rPr>
          <w:rFonts w:eastAsia="Times New Roman"/>
          <w:lang w:eastAsia="en-CA"/>
        </w:rPr>
        <w:t xml:space="preserve">, most notably showing that children from South Africa </w:t>
      </w:r>
      <w:r w:rsidR="00491597">
        <w:rPr>
          <w:rFonts w:eastAsia="Times New Roman"/>
          <w:lang w:eastAsia="en-CA"/>
        </w:rPr>
        <w:t xml:space="preserve">were distinct in </w:t>
      </w:r>
      <w:r>
        <w:rPr>
          <w:rFonts w:eastAsia="Times New Roman"/>
          <w:lang w:eastAsia="en-CA"/>
        </w:rPr>
        <w:t>profoundly under-respond</w:t>
      </w:r>
      <w:r w:rsidR="00491597">
        <w:rPr>
          <w:rFonts w:eastAsia="Times New Roman"/>
          <w:lang w:eastAsia="en-CA"/>
        </w:rPr>
        <w:t>ing</w:t>
      </w:r>
      <w:r>
        <w:rPr>
          <w:rFonts w:eastAsia="Times New Roman"/>
          <w:lang w:eastAsia="en-CA"/>
        </w:rPr>
        <w:t xml:space="preserve"> to every PRR agonist except for PGN (of TLR2 and NOD12), </w:t>
      </w:r>
      <w:r w:rsidR="003111D3">
        <w:rPr>
          <w:rFonts w:eastAsia="Times New Roman"/>
          <w:lang w:eastAsia="en-CA"/>
        </w:rPr>
        <w:t xml:space="preserve">based on </w:t>
      </w:r>
      <w:r>
        <w:rPr>
          <w:rFonts w:eastAsia="Times New Roman"/>
          <w:lang w:eastAsia="en-CA"/>
        </w:rPr>
        <w:t xml:space="preserve">univariate tests and principal components analysis (PCA).  However, additional, albeit more subtle differences existed among the other cohorts. </w:t>
      </w:r>
      <w:proofErr w:type="spellStart"/>
      <w:r w:rsidR="004043BB">
        <w:rPr>
          <w:rFonts w:eastAsia="Times New Roman"/>
          <w:lang w:eastAsia="en-CA"/>
        </w:rPr>
        <w:t>sPLS</w:t>
      </w:r>
      <w:proofErr w:type="spellEnd"/>
      <w:r w:rsidR="004043BB">
        <w:rPr>
          <w:rFonts w:eastAsia="Times New Roman"/>
          <w:lang w:eastAsia="en-CA"/>
        </w:rPr>
        <w:t>-DA analysis identified discriminatory cytokine responses among Canadian, Belgian, and Ecuadorean children</w:t>
      </w:r>
      <w:r w:rsidR="00F1022B">
        <w:rPr>
          <w:rFonts w:eastAsia="Times New Roman"/>
          <w:lang w:eastAsia="en-CA"/>
        </w:rPr>
        <w:t xml:space="preserve">. </w:t>
      </w:r>
      <w:r>
        <w:rPr>
          <w:rFonts w:eastAsia="Times New Roman"/>
          <w:lang w:eastAsia="en-CA"/>
        </w:rPr>
        <w:t>Canadians</w:t>
      </w:r>
      <w:r w:rsidR="003111D3">
        <w:rPr>
          <w:rFonts w:eastAsia="Times New Roman"/>
          <w:lang w:eastAsia="en-CA"/>
        </w:rPr>
        <w:t xml:space="preserve"> </w:t>
      </w:r>
      <w:r w:rsidR="00F1022B">
        <w:rPr>
          <w:rFonts w:eastAsia="Times New Roman"/>
          <w:lang w:eastAsia="en-CA"/>
        </w:rPr>
        <w:t xml:space="preserve">were </w:t>
      </w:r>
      <w:r>
        <w:rPr>
          <w:rFonts w:eastAsia="Times New Roman"/>
          <w:lang w:eastAsia="en-CA"/>
        </w:rPr>
        <w:t>classified largely by lower responses to PAM (TLR2) stimulation compared to Ecuadoreans and Belgians</w:t>
      </w:r>
      <w:r w:rsidR="00A32013">
        <w:rPr>
          <w:rFonts w:eastAsia="Times New Roman"/>
          <w:lang w:eastAsia="en-CA"/>
        </w:rPr>
        <w:t xml:space="preserve"> (Figure 3</w:t>
      </w:r>
      <w:r w:rsidR="004043BB">
        <w:rPr>
          <w:rFonts w:eastAsia="Times New Roman"/>
          <w:lang w:eastAsia="en-CA"/>
        </w:rPr>
        <w:t>A-B</w:t>
      </w:r>
      <w:r w:rsidR="00A32013">
        <w:rPr>
          <w:rFonts w:eastAsia="Times New Roman"/>
          <w:lang w:eastAsia="en-CA"/>
        </w:rPr>
        <w:t>)</w:t>
      </w:r>
      <w:r w:rsidR="004043BB">
        <w:rPr>
          <w:rFonts w:eastAsia="Times New Roman"/>
          <w:lang w:eastAsia="en-CA"/>
        </w:rPr>
        <w:t xml:space="preserve">, </w:t>
      </w:r>
      <w:r w:rsidR="00F1022B">
        <w:rPr>
          <w:rFonts w:eastAsia="Times New Roman"/>
          <w:lang w:eastAsia="en-CA"/>
        </w:rPr>
        <w:t xml:space="preserve">while </w:t>
      </w:r>
      <w:r>
        <w:rPr>
          <w:rFonts w:eastAsia="Times New Roman"/>
          <w:lang w:eastAsia="en-CA"/>
        </w:rPr>
        <w:t xml:space="preserve">Belgians </w:t>
      </w:r>
      <w:r w:rsidR="00F1022B">
        <w:rPr>
          <w:rFonts w:eastAsia="Times New Roman"/>
          <w:lang w:eastAsia="en-CA"/>
        </w:rPr>
        <w:t xml:space="preserve">were </w:t>
      </w:r>
      <w:r>
        <w:rPr>
          <w:rFonts w:eastAsia="Times New Roman"/>
          <w:lang w:eastAsia="en-CA"/>
        </w:rPr>
        <w:t>classified largely by lower responses to endosomal PRR agonists, Poly I:C (TLR3) and R848 (TLR7:8)</w:t>
      </w:r>
      <w:r w:rsidR="004043BB">
        <w:rPr>
          <w:rFonts w:eastAsia="Times New Roman"/>
          <w:lang w:eastAsia="en-CA"/>
        </w:rPr>
        <w:t xml:space="preserve"> (Figure 3C-D)</w:t>
      </w:r>
      <w:r w:rsidR="00A32013">
        <w:rPr>
          <w:rFonts w:eastAsia="Times New Roman"/>
          <w:lang w:eastAsia="en-CA"/>
        </w:rPr>
        <w:t xml:space="preserve">. </w:t>
      </w:r>
      <w:r w:rsidR="00491597">
        <w:rPr>
          <w:rFonts w:eastAsia="Times New Roman"/>
          <w:lang w:eastAsia="en-CA"/>
        </w:rPr>
        <w:t xml:space="preserve">Ecuadoreans did not have lower or higher responses to any PRR stimulation and were thus classified by their exclusion from the other two cohorts. </w:t>
      </w:r>
      <w:r w:rsidR="00EA519C">
        <w:rPr>
          <w:rFonts w:eastAsia="Times New Roman"/>
          <w:lang w:eastAsia="en-CA"/>
        </w:rPr>
        <w:t xml:space="preserve">The </w:t>
      </w:r>
      <w:r w:rsidR="004B57E8">
        <w:rPr>
          <w:rFonts w:eastAsia="Times New Roman"/>
          <w:lang w:eastAsia="en-CA"/>
        </w:rPr>
        <w:t xml:space="preserve">cytokine response </w:t>
      </w:r>
      <w:r w:rsidR="00EA519C">
        <w:rPr>
          <w:rFonts w:eastAsia="Times New Roman"/>
          <w:lang w:eastAsia="en-CA"/>
        </w:rPr>
        <w:t>signatures</w:t>
      </w:r>
      <w:r w:rsidR="00A32013">
        <w:rPr>
          <w:rFonts w:eastAsia="Times New Roman"/>
          <w:lang w:eastAsia="en-CA"/>
        </w:rPr>
        <w:t xml:space="preserve"> allowed us to classify each cohort with an error rate of 25% or less with only two </w:t>
      </w:r>
      <w:proofErr w:type="spellStart"/>
      <w:r w:rsidR="00A32013">
        <w:rPr>
          <w:rFonts w:eastAsia="Times New Roman"/>
          <w:lang w:eastAsia="en-CA"/>
        </w:rPr>
        <w:t>sPLS</w:t>
      </w:r>
      <w:proofErr w:type="spellEnd"/>
      <w:r w:rsidR="00A32013">
        <w:rPr>
          <w:rFonts w:eastAsia="Times New Roman"/>
          <w:lang w:eastAsia="en-CA"/>
        </w:rPr>
        <w:t>-DA components (</w:t>
      </w:r>
      <w:r w:rsidR="00935101">
        <w:rPr>
          <w:rFonts w:eastAsia="Times New Roman"/>
          <w:lang w:eastAsia="en-CA"/>
        </w:rPr>
        <w:t>Figure 3</w:t>
      </w:r>
      <w:r w:rsidR="004043BB">
        <w:rPr>
          <w:rFonts w:eastAsia="Times New Roman"/>
          <w:lang w:eastAsia="en-CA"/>
        </w:rPr>
        <w:t>E-F</w:t>
      </w:r>
      <w:r w:rsidR="00935101">
        <w:rPr>
          <w:rFonts w:eastAsia="Times New Roman"/>
          <w:lang w:eastAsia="en-CA"/>
        </w:rPr>
        <w:t>)</w:t>
      </w:r>
      <w:r w:rsidR="00A32013">
        <w:rPr>
          <w:rFonts w:eastAsia="Times New Roman"/>
          <w:lang w:eastAsia="en-CA"/>
        </w:rPr>
        <w:t xml:space="preserve">.  </w:t>
      </w:r>
    </w:p>
    <w:p w14:paraId="0668ED19" w14:textId="02637776" w:rsidR="00A32013" w:rsidRDefault="00A32013">
      <w:pPr>
        <w:spacing w:after="160" w:line="259" w:lineRule="auto"/>
        <w:rPr>
          <w:rFonts w:eastAsia="Times New Roman"/>
          <w:lang w:eastAsia="en-CA"/>
        </w:rPr>
      </w:pPr>
    </w:p>
    <w:p w14:paraId="339D8AD4" w14:textId="76E99455" w:rsidR="00BE773E" w:rsidRPr="00E771C9" w:rsidRDefault="00BE773E" w:rsidP="00914D2E">
      <w:pPr>
        <w:spacing w:line="480" w:lineRule="auto"/>
        <w:outlineLvl w:val="0"/>
        <w:rPr>
          <w:rFonts w:eastAsia="Times New Roman"/>
          <w:lang w:eastAsia="en-CA"/>
        </w:rPr>
      </w:pPr>
      <w:r>
        <w:rPr>
          <w:rFonts w:eastAsia="Times New Roman"/>
          <w:b/>
          <w:bCs/>
          <w:lang w:eastAsia="en-CA"/>
        </w:rPr>
        <w:t>TLR-responsiveness correlated with distinct microbiome features</w:t>
      </w:r>
    </w:p>
    <w:p w14:paraId="4D2025BA" w14:textId="326090C0" w:rsidR="00397E48" w:rsidRDefault="0009573D" w:rsidP="00DE76FA">
      <w:pPr>
        <w:spacing w:line="480" w:lineRule="auto"/>
        <w:rPr>
          <w:rFonts w:eastAsia="Times New Roman"/>
          <w:lang w:eastAsia="en-CA"/>
        </w:rPr>
      </w:pPr>
      <w:r>
        <w:rPr>
          <w:rFonts w:eastAsia="Times New Roman"/>
          <w:b/>
          <w:lang w:eastAsia="en-CA"/>
        </w:rPr>
        <w:t>Findings across cohorts</w:t>
      </w:r>
      <w:r w:rsidR="00AE2BBF">
        <w:rPr>
          <w:rFonts w:eastAsia="Times New Roman"/>
          <w:b/>
          <w:lang w:eastAsia="en-CA"/>
        </w:rPr>
        <w:t>.</w:t>
      </w:r>
      <w:r w:rsidR="000E6D62">
        <w:rPr>
          <w:rFonts w:eastAsia="Times New Roman"/>
          <w:b/>
          <w:lang w:eastAsia="en-CA"/>
        </w:rPr>
        <w:t xml:space="preserve"> </w:t>
      </w:r>
      <w:r w:rsidR="00164643">
        <w:rPr>
          <w:rFonts w:eastAsia="Times New Roman"/>
          <w:lang w:eastAsia="en-CA"/>
        </w:rPr>
        <w:t>Integration analysis was performed using study participants with both microbiome and</w:t>
      </w:r>
      <w:r w:rsidR="006D00B8">
        <w:rPr>
          <w:rFonts w:eastAsia="Times New Roman"/>
          <w:lang w:eastAsia="en-CA"/>
        </w:rPr>
        <w:t xml:space="preserve"> complete</w:t>
      </w:r>
      <w:r w:rsidR="00164643">
        <w:rPr>
          <w:rFonts w:eastAsia="Times New Roman"/>
          <w:lang w:eastAsia="en-CA"/>
        </w:rPr>
        <w:t xml:space="preserve"> immune data available; 8 Belgian, 19 Canadian, 41 Ecuadorean, and 8 South African children.</w:t>
      </w:r>
      <w:r w:rsidR="000E6D62">
        <w:rPr>
          <w:rFonts w:eastAsia="Times New Roman"/>
          <w:b/>
          <w:lang w:eastAsia="en-CA"/>
        </w:rPr>
        <w:t xml:space="preserve"> </w:t>
      </w:r>
      <w:r w:rsidR="00164643">
        <w:rPr>
          <w:rFonts w:eastAsia="Times New Roman"/>
          <w:b/>
          <w:lang w:eastAsia="en-CA"/>
        </w:rPr>
        <w:t xml:space="preserve"> </w:t>
      </w:r>
      <w:r w:rsidR="008A0CF4">
        <w:rPr>
          <w:rFonts w:eastAsia="Times New Roman"/>
          <w:lang w:eastAsia="en-CA"/>
        </w:rPr>
        <w:t>Initial integration of OTU and cytokine data using all available subjects yielded a very poor correlation structure be</w:t>
      </w:r>
      <w:r w:rsidR="00DB5AFB">
        <w:rPr>
          <w:rFonts w:eastAsia="Times New Roman"/>
          <w:lang w:eastAsia="en-CA"/>
        </w:rPr>
        <w:t xml:space="preserve">tween </w:t>
      </w:r>
      <w:r w:rsidR="0097107A">
        <w:rPr>
          <w:rFonts w:eastAsia="Times New Roman"/>
          <w:lang w:eastAsia="en-CA"/>
        </w:rPr>
        <w:t>the two datasets</w:t>
      </w:r>
      <w:r w:rsidR="00397E48">
        <w:rPr>
          <w:rFonts w:eastAsia="Times New Roman"/>
          <w:lang w:eastAsia="en-CA"/>
        </w:rPr>
        <w:t>. Because South African immune profiles were highly distinct from those of all other cohorts, we hypothesized that the extreme phe</w:t>
      </w:r>
      <w:r w:rsidR="00370E45">
        <w:rPr>
          <w:rFonts w:eastAsia="Times New Roman"/>
          <w:lang w:eastAsia="en-CA"/>
        </w:rPr>
        <w:t>notype of this cohort correlated</w:t>
      </w:r>
      <w:r w:rsidR="00397E48">
        <w:rPr>
          <w:rFonts w:eastAsia="Times New Roman"/>
          <w:lang w:eastAsia="en-CA"/>
        </w:rPr>
        <w:t xml:space="preserve"> poorly with those of the other cohorts. To this end, we performed </w:t>
      </w:r>
      <w:proofErr w:type="spellStart"/>
      <w:r w:rsidR="00397E48">
        <w:rPr>
          <w:rFonts w:eastAsia="Times New Roman"/>
          <w:lang w:eastAsia="en-CA"/>
        </w:rPr>
        <w:t>sPLS</w:t>
      </w:r>
      <w:proofErr w:type="spellEnd"/>
      <w:r w:rsidR="00397E48">
        <w:rPr>
          <w:rFonts w:eastAsia="Times New Roman"/>
          <w:lang w:eastAsia="en-CA"/>
        </w:rPr>
        <w:t xml:space="preserve"> integration using data from Belgian, Canadian, and Ecuadorean children only. The features selected </w:t>
      </w:r>
      <w:r w:rsidR="00370E45">
        <w:rPr>
          <w:rFonts w:eastAsia="Times New Roman"/>
          <w:lang w:eastAsia="en-CA"/>
        </w:rPr>
        <w:t>whether South African children were included or not</w:t>
      </w:r>
      <w:r w:rsidR="00397E48">
        <w:rPr>
          <w:rFonts w:eastAsia="Times New Roman"/>
          <w:lang w:eastAsia="en-CA"/>
        </w:rPr>
        <w:t xml:space="preserve"> overlapped</w:t>
      </w:r>
      <w:r w:rsidR="00F512D9">
        <w:rPr>
          <w:rFonts w:eastAsia="Times New Roman"/>
          <w:lang w:eastAsia="en-CA"/>
        </w:rPr>
        <w:t xml:space="preserve"> substantially</w:t>
      </w:r>
      <w:r w:rsidR="00397E48">
        <w:rPr>
          <w:rFonts w:eastAsia="Times New Roman"/>
          <w:lang w:eastAsia="en-CA"/>
        </w:rPr>
        <w:t>. However,</w:t>
      </w:r>
      <w:r w:rsidR="00DE76FA">
        <w:rPr>
          <w:rFonts w:eastAsia="Times New Roman"/>
          <w:lang w:eastAsia="en-CA"/>
        </w:rPr>
        <w:t xml:space="preserve"> the co-variance of selected features was weaker when South African children were included </w:t>
      </w:r>
      <w:r w:rsidR="00F512D9">
        <w:rPr>
          <w:rFonts w:eastAsia="Times New Roman"/>
          <w:lang w:eastAsia="en-CA"/>
        </w:rPr>
        <w:t>(</w:t>
      </w:r>
      <w:proofErr w:type="spellStart"/>
      <w:r w:rsidR="00F512D9">
        <w:rPr>
          <w:rFonts w:eastAsia="Times New Roman"/>
          <w:lang w:eastAsia="en-CA"/>
        </w:rPr>
        <w:t>Supl</w:t>
      </w:r>
      <w:proofErr w:type="spellEnd"/>
      <w:r w:rsidR="00F512D9">
        <w:rPr>
          <w:rFonts w:eastAsia="Times New Roman"/>
          <w:lang w:eastAsia="en-CA"/>
        </w:rPr>
        <w:t xml:space="preserve">. Figure </w:t>
      </w:r>
      <w:r w:rsidR="00FC2241">
        <w:rPr>
          <w:rFonts w:eastAsia="Times New Roman"/>
          <w:lang w:eastAsia="en-CA"/>
        </w:rPr>
        <w:t>4</w:t>
      </w:r>
      <w:r w:rsidR="00397E48">
        <w:rPr>
          <w:rFonts w:eastAsia="Times New Roman"/>
          <w:lang w:eastAsia="en-CA"/>
        </w:rPr>
        <w:t>).</w:t>
      </w:r>
    </w:p>
    <w:p w14:paraId="48BDA08A" w14:textId="3D9DE6AC" w:rsidR="003E003E" w:rsidRDefault="00397E48" w:rsidP="009542C8">
      <w:pPr>
        <w:spacing w:line="480" w:lineRule="auto"/>
        <w:ind w:firstLine="720"/>
        <w:rPr>
          <w:rFonts w:eastAsia="Times New Roman"/>
          <w:lang w:eastAsia="en-CA"/>
        </w:rPr>
      </w:pPr>
      <w:r>
        <w:rPr>
          <w:rFonts w:eastAsia="Times New Roman"/>
          <w:lang w:eastAsia="en-CA"/>
        </w:rPr>
        <w:t xml:space="preserve">The </w:t>
      </w:r>
      <w:proofErr w:type="spellStart"/>
      <w:r>
        <w:rPr>
          <w:rFonts w:eastAsia="Times New Roman"/>
          <w:lang w:eastAsia="en-CA"/>
        </w:rPr>
        <w:t>sPLS</w:t>
      </w:r>
      <w:proofErr w:type="spellEnd"/>
      <w:r>
        <w:rPr>
          <w:rFonts w:eastAsia="Times New Roman"/>
          <w:lang w:eastAsia="en-CA"/>
        </w:rPr>
        <w:t xml:space="preserve"> model </w:t>
      </w:r>
      <w:r w:rsidR="00DE76FA">
        <w:rPr>
          <w:rFonts w:eastAsia="Times New Roman"/>
          <w:lang w:eastAsia="en-CA"/>
        </w:rPr>
        <w:t>including</w:t>
      </w:r>
      <w:r>
        <w:rPr>
          <w:rFonts w:eastAsia="Times New Roman"/>
          <w:lang w:eastAsia="en-CA"/>
        </w:rPr>
        <w:t xml:space="preserve"> Belgian, Canadian, and Ecuadorean ch</w:t>
      </w:r>
      <w:r w:rsidR="00DE76FA">
        <w:rPr>
          <w:rFonts w:eastAsia="Times New Roman"/>
          <w:lang w:eastAsia="en-CA"/>
        </w:rPr>
        <w:t>ildren was thus utilized for</w:t>
      </w:r>
      <w:r>
        <w:rPr>
          <w:rFonts w:eastAsia="Times New Roman"/>
          <w:lang w:eastAsia="en-CA"/>
        </w:rPr>
        <w:t xml:space="preserve"> further analyses. C</w:t>
      </w:r>
      <w:r w:rsidR="0007709A">
        <w:rPr>
          <w:rFonts w:eastAsia="Times New Roman"/>
          <w:lang w:eastAsia="en-CA"/>
        </w:rPr>
        <w:t xml:space="preserve">o-varying OTUs and cytokines were selected along the first </w:t>
      </w:r>
      <w:proofErr w:type="spellStart"/>
      <w:r w:rsidR="001C3623">
        <w:rPr>
          <w:rFonts w:eastAsia="Times New Roman"/>
          <w:lang w:eastAsia="en-CA"/>
        </w:rPr>
        <w:t>sPLS</w:t>
      </w:r>
      <w:proofErr w:type="spellEnd"/>
      <w:r w:rsidR="001C3623">
        <w:rPr>
          <w:rFonts w:eastAsia="Times New Roman"/>
          <w:lang w:eastAsia="en-CA"/>
        </w:rPr>
        <w:t xml:space="preserve"> </w:t>
      </w:r>
      <w:r w:rsidR="0007709A">
        <w:rPr>
          <w:rFonts w:eastAsia="Times New Roman"/>
          <w:lang w:eastAsia="en-CA"/>
        </w:rPr>
        <w:t>comp</w:t>
      </w:r>
      <w:r w:rsidR="0097107A">
        <w:rPr>
          <w:rFonts w:eastAsia="Times New Roman"/>
          <w:lang w:eastAsia="en-CA"/>
        </w:rPr>
        <w:t xml:space="preserve">onent (Figure </w:t>
      </w:r>
      <w:r>
        <w:rPr>
          <w:rFonts w:eastAsia="Times New Roman"/>
          <w:lang w:eastAsia="en-CA"/>
        </w:rPr>
        <w:t>4</w:t>
      </w:r>
      <w:r w:rsidR="001C3623">
        <w:rPr>
          <w:rFonts w:eastAsia="Times New Roman"/>
          <w:lang w:eastAsia="en-CA"/>
        </w:rPr>
        <w:t>A</w:t>
      </w:r>
      <w:r w:rsidR="008A0CF4">
        <w:rPr>
          <w:rFonts w:eastAsia="Times New Roman"/>
          <w:lang w:eastAsia="en-CA"/>
        </w:rPr>
        <w:t xml:space="preserve">).  The selected features from both datasets </w:t>
      </w:r>
      <w:r w:rsidR="009A3EC0">
        <w:rPr>
          <w:rFonts w:eastAsia="Times New Roman"/>
          <w:lang w:eastAsia="en-CA"/>
        </w:rPr>
        <w:t>were dominated by</w:t>
      </w:r>
      <w:r w:rsidR="008A0CF4">
        <w:rPr>
          <w:rFonts w:eastAsia="Times New Roman"/>
          <w:lang w:eastAsia="en-CA"/>
        </w:rPr>
        <w:t xml:space="preserve"> negative </w:t>
      </w:r>
      <w:r w:rsidR="00AE2BBF">
        <w:rPr>
          <w:rFonts w:eastAsia="Times New Roman"/>
          <w:lang w:eastAsia="en-CA"/>
        </w:rPr>
        <w:t xml:space="preserve">correlations </w:t>
      </w:r>
      <w:r w:rsidR="008A0CF4">
        <w:rPr>
          <w:rFonts w:eastAsia="Times New Roman"/>
          <w:lang w:eastAsia="en-CA"/>
        </w:rPr>
        <w:t xml:space="preserve">between </w:t>
      </w:r>
      <w:r w:rsidR="008A0CF4">
        <w:rPr>
          <w:rFonts w:eastAsia="Times New Roman"/>
          <w:i/>
          <w:lang w:eastAsia="en-CA"/>
        </w:rPr>
        <w:t>Bacteroides</w:t>
      </w:r>
      <w:r w:rsidR="008A0CF4">
        <w:rPr>
          <w:rFonts w:eastAsia="Times New Roman"/>
          <w:lang w:eastAsia="en-CA"/>
        </w:rPr>
        <w:t xml:space="preserve"> OTUs</w:t>
      </w:r>
      <w:r w:rsidR="00CA7387">
        <w:rPr>
          <w:rFonts w:eastAsia="Times New Roman"/>
          <w:lang w:eastAsia="en-CA"/>
        </w:rPr>
        <w:t xml:space="preserve"> and cytokine responses to PAM (TLR2) stimulation</w:t>
      </w:r>
      <w:r w:rsidR="008A0CF4">
        <w:rPr>
          <w:rFonts w:eastAsia="Times New Roman"/>
          <w:lang w:eastAsia="en-CA"/>
        </w:rPr>
        <w:t xml:space="preserve">, and positive </w:t>
      </w:r>
      <w:r w:rsidR="00AE2BBF">
        <w:rPr>
          <w:rFonts w:eastAsia="Times New Roman"/>
          <w:lang w:eastAsia="en-CA"/>
        </w:rPr>
        <w:t xml:space="preserve">correlations </w:t>
      </w:r>
      <w:r w:rsidR="008A0CF4">
        <w:rPr>
          <w:rFonts w:eastAsia="Times New Roman"/>
          <w:lang w:eastAsia="en-CA"/>
        </w:rPr>
        <w:t xml:space="preserve">between </w:t>
      </w:r>
      <w:proofErr w:type="spellStart"/>
      <w:r w:rsidR="008A0CF4">
        <w:rPr>
          <w:rFonts w:eastAsia="Times New Roman"/>
          <w:i/>
          <w:lang w:eastAsia="en-CA"/>
        </w:rPr>
        <w:t>Prevotella</w:t>
      </w:r>
      <w:proofErr w:type="spellEnd"/>
      <w:r w:rsidR="008A0CF4">
        <w:rPr>
          <w:rFonts w:eastAsia="Times New Roman"/>
          <w:lang w:eastAsia="en-CA"/>
        </w:rPr>
        <w:t xml:space="preserve"> OTUs </w:t>
      </w:r>
      <w:r w:rsidR="00CA7387">
        <w:rPr>
          <w:rFonts w:eastAsia="Times New Roman"/>
          <w:lang w:eastAsia="en-CA"/>
        </w:rPr>
        <w:t xml:space="preserve">and </w:t>
      </w:r>
      <w:r w:rsidR="003E79C2">
        <w:rPr>
          <w:rFonts w:eastAsia="Times New Roman"/>
          <w:lang w:eastAsia="en-CA"/>
        </w:rPr>
        <w:t xml:space="preserve">the same </w:t>
      </w:r>
      <w:r w:rsidR="00CA7387">
        <w:rPr>
          <w:rFonts w:eastAsia="Times New Roman"/>
          <w:lang w:eastAsia="en-CA"/>
        </w:rPr>
        <w:t>responses</w:t>
      </w:r>
      <w:r w:rsidR="0007709A">
        <w:rPr>
          <w:rFonts w:eastAsia="Times New Roman"/>
          <w:lang w:eastAsia="en-CA"/>
        </w:rPr>
        <w:t xml:space="preserve"> (Figure 4</w:t>
      </w:r>
      <w:r w:rsidR="00A02684">
        <w:rPr>
          <w:rFonts w:eastAsia="Times New Roman"/>
          <w:lang w:eastAsia="en-CA"/>
        </w:rPr>
        <w:t>A-</w:t>
      </w:r>
      <w:r w:rsidR="002A6641">
        <w:rPr>
          <w:rFonts w:eastAsia="Times New Roman"/>
          <w:lang w:eastAsia="en-CA"/>
        </w:rPr>
        <w:t>C</w:t>
      </w:r>
      <w:r w:rsidR="0007709A">
        <w:rPr>
          <w:rFonts w:eastAsia="Times New Roman"/>
          <w:lang w:eastAsia="en-CA"/>
        </w:rPr>
        <w:t>)</w:t>
      </w:r>
      <w:r w:rsidR="008A0CF4">
        <w:rPr>
          <w:rFonts w:eastAsia="Times New Roman"/>
          <w:lang w:eastAsia="en-CA"/>
        </w:rPr>
        <w:t>.</w:t>
      </w:r>
      <w:r w:rsidR="00CD028D">
        <w:rPr>
          <w:rFonts w:eastAsia="Times New Roman"/>
          <w:lang w:eastAsia="en-CA"/>
        </w:rPr>
        <w:t xml:space="preserve">  These</w:t>
      </w:r>
      <w:r w:rsidR="00A20A27">
        <w:rPr>
          <w:rFonts w:eastAsia="Times New Roman"/>
          <w:lang w:eastAsia="en-CA"/>
        </w:rPr>
        <w:t xml:space="preserve"> association</w:t>
      </w:r>
      <w:r w:rsidR="00CD028D">
        <w:rPr>
          <w:rFonts w:eastAsia="Times New Roman"/>
          <w:lang w:eastAsia="en-CA"/>
        </w:rPr>
        <w:t>s</w:t>
      </w:r>
      <w:r w:rsidR="00A20A27">
        <w:rPr>
          <w:rFonts w:eastAsia="Times New Roman"/>
          <w:lang w:eastAsia="en-CA"/>
        </w:rPr>
        <w:t xml:space="preserve"> </w:t>
      </w:r>
      <w:r w:rsidR="001D0BD6">
        <w:rPr>
          <w:rFonts w:eastAsia="Times New Roman"/>
          <w:lang w:eastAsia="en-CA"/>
        </w:rPr>
        <w:t>were also</w:t>
      </w:r>
      <w:r w:rsidR="00A20A27">
        <w:rPr>
          <w:rFonts w:eastAsia="Times New Roman"/>
          <w:lang w:eastAsia="en-CA"/>
        </w:rPr>
        <w:t xml:space="preserve"> significant in the </w:t>
      </w:r>
      <w:r w:rsidR="00CD028D">
        <w:rPr>
          <w:rFonts w:eastAsia="Times New Roman"/>
          <w:lang w:eastAsia="en-CA"/>
        </w:rPr>
        <w:t>Ecuadorean cohort alone (F</w:t>
      </w:r>
      <w:r w:rsidR="0007709A">
        <w:rPr>
          <w:rFonts w:eastAsia="Times New Roman"/>
          <w:lang w:eastAsia="en-CA"/>
        </w:rPr>
        <w:t>igure 4</w:t>
      </w:r>
      <w:r w:rsidR="002A6641">
        <w:rPr>
          <w:rFonts w:eastAsia="Times New Roman"/>
          <w:lang w:eastAsia="en-CA"/>
        </w:rPr>
        <w:t>D</w:t>
      </w:r>
      <w:r w:rsidR="00CD028D">
        <w:rPr>
          <w:rFonts w:eastAsia="Times New Roman"/>
          <w:lang w:eastAsia="en-CA"/>
        </w:rPr>
        <w:t xml:space="preserve">).  </w:t>
      </w:r>
      <w:r w:rsidR="009A3EC0">
        <w:rPr>
          <w:rFonts w:eastAsia="Times New Roman"/>
          <w:lang w:eastAsia="en-CA"/>
        </w:rPr>
        <w:t>IL-6, IL-8, and IP-10 responses to PGN (TLR2, NOD1/2) and MIP-1</w:t>
      </w:r>
      <w:r w:rsidR="009A3EC0">
        <w:rPr>
          <w:rFonts w:eastAsia="Times New Roman"/>
          <w:lang w:eastAsia="en-CA"/>
        </w:rPr>
        <w:sym w:font="Symbol" w:char="F061"/>
      </w:r>
      <w:r w:rsidR="009A3EC0">
        <w:rPr>
          <w:rFonts w:eastAsia="Times New Roman"/>
          <w:lang w:eastAsia="en-CA"/>
        </w:rPr>
        <w:t xml:space="preserve"> and MIP-1</w:t>
      </w:r>
      <w:r w:rsidR="009A3EC0">
        <w:rPr>
          <w:rFonts w:eastAsia="Times New Roman"/>
          <w:lang w:eastAsia="en-CA"/>
        </w:rPr>
        <w:sym w:font="Symbol" w:char="F062"/>
      </w:r>
      <w:r w:rsidR="009A3EC0">
        <w:rPr>
          <w:rFonts w:eastAsia="Times New Roman"/>
          <w:lang w:eastAsia="en-CA"/>
        </w:rPr>
        <w:t xml:space="preserve"> responses to endosomal TLR stimulation followed the same pattern.  IL-23 response</w:t>
      </w:r>
      <w:r w:rsidR="005762B8">
        <w:rPr>
          <w:rFonts w:eastAsia="Times New Roman"/>
          <w:lang w:eastAsia="en-CA"/>
        </w:rPr>
        <w:t>s</w:t>
      </w:r>
      <w:r w:rsidR="009A3EC0">
        <w:rPr>
          <w:rFonts w:eastAsia="Times New Roman"/>
          <w:lang w:eastAsia="en-CA"/>
        </w:rPr>
        <w:t xml:space="preserve"> to both PGN and LPS were selected for their </w:t>
      </w:r>
      <w:r w:rsidR="006E14FE">
        <w:rPr>
          <w:rFonts w:eastAsia="Times New Roman"/>
          <w:lang w:eastAsia="en-CA"/>
        </w:rPr>
        <w:t>distinct</w:t>
      </w:r>
      <w:r w:rsidR="009A3EC0">
        <w:rPr>
          <w:rFonts w:eastAsia="Times New Roman"/>
          <w:lang w:eastAsia="en-CA"/>
        </w:rPr>
        <w:t xml:space="preserve"> relationship</w:t>
      </w:r>
      <w:r w:rsidR="00AE2BBF">
        <w:rPr>
          <w:rFonts w:eastAsia="Times New Roman"/>
          <w:lang w:eastAsia="en-CA"/>
        </w:rPr>
        <w:t>s</w:t>
      </w:r>
      <w:r w:rsidR="009A3EC0">
        <w:rPr>
          <w:rFonts w:eastAsia="Times New Roman"/>
          <w:lang w:eastAsia="en-CA"/>
        </w:rPr>
        <w:t xml:space="preserve"> to the selected OTUs, correlat</w:t>
      </w:r>
      <w:r w:rsidR="00AE2BBF">
        <w:rPr>
          <w:rFonts w:eastAsia="Times New Roman"/>
          <w:lang w:eastAsia="en-CA"/>
        </w:rPr>
        <w:t>ing</w:t>
      </w:r>
      <w:r w:rsidR="009A3EC0">
        <w:rPr>
          <w:rFonts w:eastAsia="Times New Roman"/>
          <w:lang w:eastAsia="en-CA"/>
        </w:rPr>
        <w:t xml:space="preserve"> negatively with </w:t>
      </w:r>
      <w:proofErr w:type="spellStart"/>
      <w:r w:rsidR="009A3EC0">
        <w:rPr>
          <w:rFonts w:eastAsia="Times New Roman"/>
          <w:i/>
          <w:lang w:eastAsia="en-CA"/>
        </w:rPr>
        <w:t>Prevotella</w:t>
      </w:r>
      <w:proofErr w:type="spellEnd"/>
      <w:r w:rsidR="006E14FE">
        <w:rPr>
          <w:rFonts w:eastAsia="Times New Roman"/>
          <w:i/>
          <w:lang w:eastAsia="en-CA"/>
        </w:rPr>
        <w:t xml:space="preserve"> </w:t>
      </w:r>
      <w:r w:rsidR="005762B8">
        <w:rPr>
          <w:rFonts w:eastAsia="Times New Roman"/>
          <w:lang w:eastAsia="en-CA"/>
        </w:rPr>
        <w:t xml:space="preserve">but </w:t>
      </w:r>
      <w:r w:rsidR="006E14FE">
        <w:rPr>
          <w:rFonts w:eastAsia="Times New Roman"/>
          <w:lang w:eastAsia="en-CA"/>
        </w:rPr>
        <w:t xml:space="preserve">not </w:t>
      </w:r>
      <w:r w:rsidR="005762B8">
        <w:rPr>
          <w:rFonts w:eastAsia="Times New Roman"/>
          <w:lang w:eastAsia="en-CA"/>
        </w:rPr>
        <w:t xml:space="preserve">with </w:t>
      </w:r>
      <w:r w:rsidR="006E14FE">
        <w:rPr>
          <w:rFonts w:eastAsia="Times New Roman"/>
          <w:i/>
          <w:lang w:eastAsia="en-CA"/>
        </w:rPr>
        <w:t>Bacteroides</w:t>
      </w:r>
      <w:r w:rsidR="006F2A52">
        <w:rPr>
          <w:rFonts w:eastAsia="Times New Roman"/>
          <w:lang w:eastAsia="en-CA"/>
        </w:rPr>
        <w:t>.</w:t>
      </w:r>
    </w:p>
    <w:p w14:paraId="3279821D" w14:textId="77777777" w:rsidR="00992C00" w:rsidRDefault="00992C00" w:rsidP="009542C8">
      <w:pPr>
        <w:spacing w:line="480" w:lineRule="auto"/>
        <w:ind w:firstLine="720"/>
        <w:rPr>
          <w:rFonts w:eastAsia="Times New Roman"/>
          <w:lang w:eastAsia="en-CA"/>
        </w:rPr>
      </w:pPr>
    </w:p>
    <w:p w14:paraId="5B3FFAAF" w14:textId="42A5EC72" w:rsidR="00FB0770" w:rsidRPr="00E0393C" w:rsidRDefault="00425B49" w:rsidP="00FB0770">
      <w:pPr>
        <w:spacing w:line="480" w:lineRule="auto"/>
        <w:rPr>
          <w:rFonts w:eastAsia="Times New Roman"/>
          <w:lang w:eastAsia="en-CA"/>
        </w:rPr>
      </w:pPr>
      <w:r>
        <w:rPr>
          <w:rFonts w:eastAsia="Times New Roman"/>
          <w:b/>
          <w:lang w:eastAsia="en-CA"/>
        </w:rPr>
        <w:lastRenderedPageBreak/>
        <w:t>Findings within</w:t>
      </w:r>
      <w:r w:rsidR="009A3EC0">
        <w:rPr>
          <w:rFonts w:eastAsia="Times New Roman"/>
          <w:b/>
          <w:lang w:eastAsia="en-CA"/>
        </w:rPr>
        <w:t xml:space="preserve"> cohorts</w:t>
      </w:r>
      <w:r w:rsidR="00AE2BBF">
        <w:rPr>
          <w:rFonts w:eastAsia="Times New Roman"/>
          <w:b/>
          <w:lang w:eastAsia="en-CA"/>
        </w:rPr>
        <w:t>.</w:t>
      </w:r>
      <w:r w:rsidR="009A3EC0">
        <w:rPr>
          <w:rFonts w:eastAsia="Times New Roman"/>
          <w:b/>
          <w:lang w:eastAsia="en-CA"/>
        </w:rPr>
        <w:t xml:space="preserve">  </w:t>
      </w:r>
      <w:r w:rsidR="00053219">
        <w:rPr>
          <w:rFonts w:eastAsia="Times New Roman"/>
          <w:lang w:eastAsia="en-CA"/>
        </w:rPr>
        <w:t>Unique OTU-cyt</w:t>
      </w:r>
      <w:r w:rsidR="0097107A">
        <w:rPr>
          <w:rFonts w:eastAsia="Times New Roman"/>
          <w:lang w:eastAsia="en-CA"/>
        </w:rPr>
        <w:t xml:space="preserve">okine correlations were </w:t>
      </w:r>
      <w:r w:rsidR="00A02684">
        <w:rPr>
          <w:rFonts w:eastAsia="Times New Roman"/>
          <w:lang w:eastAsia="en-CA"/>
        </w:rPr>
        <w:t xml:space="preserve">additionally </w:t>
      </w:r>
      <w:r w:rsidR="0097107A">
        <w:rPr>
          <w:rFonts w:eastAsia="Times New Roman"/>
          <w:lang w:eastAsia="en-CA"/>
        </w:rPr>
        <w:t>identified</w:t>
      </w:r>
      <w:r w:rsidR="00053219">
        <w:rPr>
          <w:rFonts w:eastAsia="Times New Roman"/>
          <w:lang w:eastAsia="en-CA"/>
        </w:rPr>
        <w:t xml:space="preserve"> </w:t>
      </w:r>
      <w:r w:rsidR="008D359B">
        <w:rPr>
          <w:rFonts w:eastAsia="Times New Roman"/>
          <w:lang w:eastAsia="en-CA"/>
        </w:rPr>
        <w:t>within</w:t>
      </w:r>
      <w:r w:rsidR="00053219">
        <w:rPr>
          <w:rFonts w:eastAsia="Times New Roman"/>
          <w:lang w:eastAsia="en-CA"/>
        </w:rPr>
        <w:t xml:space="preserve"> </w:t>
      </w:r>
      <w:r w:rsidR="00A02684">
        <w:rPr>
          <w:rFonts w:eastAsia="Times New Roman"/>
          <w:lang w:eastAsia="en-CA"/>
        </w:rPr>
        <w:t xml:space="preserve">individual </w:t>
      </w:r>
      <w:r w:rsidR="00053219">
        <w:rPr>
          <w:rFonts w:eastAsia="Times New Roman"/>
          <w:lang w:eastAsia="en-CA"/>
        </w:rPr>
        <w:t>cohort</w:t>
      </w:r>
      <w:r w:rsidR="00A02684">
        <w:rPr>
          <w:rFonts w:eastAsia="Times New Roman"/>
          <w:lang w:eastAsia="en-CA"/>
        </w:rPr>
        <w:t>s</w:t>
      </w:r>
      <w:r w:rsidR="00053219">
        <w:rPr>
          <w:rFonts w:eastAsia="Times New Roman"/>
          <w:lang w:eastAsia="en-CA"/>
        </w:rPr>
        <w:t xml:space="preserve"> </w:t>
      </w:r>
      <w:r w:rsidR="008A7C78">
        <w:rPr>
          <w:rFonts w:eastAsia="Times New Roman"/>
          <w:lang w:eastAsia="en-CA"/>
        </w:rPr>
        <w:t>(Figure 5</w:t>
      </w:r>
      <w:r w:rsidR="00BB6369">
        <w:rPr>
          <w:rFonts w:eastAsia="Times New Roman"/>
          <w:lang w:eastAsia="en-CA"/>
        </w:rPr>
        <w:t xml:space="preserve">; </w:t>
      </w:r>
      <w:proofErr w:type="spellStart"/>
      <w:r w:rsidR="008A7C78">
        <w:rPr>
          <w:rFonts w:eastAsia="Times New Roman"/>
          <w:lang w:eastAsia="en-CA"/>
        </w:rPr>
        <w:t>Supl</w:t>
      </w:r>
      <w:proofErr w:type="spellEnd"/>
      <w:r w:rsidR="008A7C78">
        <w:rPr>
          <w:rFonts w:eastAsia="Times New Roman"/>
          <w:lang w:eastAsia="en-CA"/>
        </w:rPr>
        <w:t xml:space="preserve">. Figure </w:t>
      </w:r>
      <w:r w:rsidR="00211185">
        <w:rPr>
          <w:rFonts w:eastAsia="Times New Roman"/>
          <w:lang w:eastAsia="en-CA"/>
        </w:rPr>
        <w:t>4</w:t>
      </w:r>
      <w:r w:rsidR="0097107A">
        <w:rPr>
          <w:rFonts w:eastAsia="Times New Roman"/>
          <w:lang w:eastAsia="en-CA"/>
        </w:rPr>
        <w:t xml:space="preserve">). </w:t>
      </w:r>
      <w:r w:rsidR="008A7C78">
        <w:rPr>
          <w:rFonts w:eastAsia="Times New Roman"/>
          <w:lang w:eastAsia="en-CA"/>
        </w:rPr>
        <w:t>Cytokine responses to PAM (TLR2 stimulation) we</w:t>
      </w:r>
      <w:r w:rsidR="00773561">
        <w:rPr>
          <w:rFonts w:eastAsia="Times New Roman"/>
          <w:lang w:eastAsia="en-CA"/>
        </w:rPr>
        <w:t>re over-represented features in</w:t>
      </w:r>
      <w:r w:rsidR="002F5446">
        <w:rPr>
          <w:rFonts w:eastAsia="Times New Roman"/>
          <w:lang w:eastAsia="en-CA"/>
        </w:rPr>
        <w:t xml:space="preserve"> </w:t>
      </w:r>
      <w:proofErr w:type="spellStart"/>
      <w:r w:rsidR="002F5446">
        <w:rPr>
          <w:rFonts w:eastAsia="Times New Roman"/>
          <w:lang w:eastAsia="en-CA"/>
        </w:rPr>
        <w:t>sPLS</w:t>
      </w:r>
      <w:proofErr w:type="spellEnd"/>
      <w:r w:rsidR="002F5446">
        <w:rPr>
          <w:rFonts w:eastAsia="Times New Roman"/>
          <w:lang w:eastAsia="en-CA"/>
        </w:rPr>
        <w:t xml:space="preserve"> models for </w:t>
      </w:r>
      <w:r w:rsidR="008A7C78">
        <w:rPr>
          <w:rFonts w:eastAsia="Times New Roman"/>
          <w:lang w:eastAsia="en-CA"/>
        </w:rPr>
        <w:t xml:space="preserve">Belgium, Canada, and Ecuador separately </w:t>
      </w:r>
      <w:r w:rsidR="002F5446">
        <w:rPr>
          <w:rFonts w:eastAsia="Times New Roman"/>
          <w:lang w:eastAsia="en-CA"/>
        </w:rPr>
        <w:t xml:space="preserve">and combined </w:t>
      </w:r>
      <w:r w:rsidR="008A7C78">
        <w:rPr>
          <w:rFonts w:eastAsia="Times New Roman"/>
          <w:lang w:eastAsia="en-CA"/>
        </w:rPr>
        <w:t>(</w:t>
      </w:r>
      <w:r w:rsidR="00067E95">
        <w:rPr>
          <w:rFonts w:eastAsia="Times New Roman"/>
          <w:lang w:eastAsia="en-CA"/>
        </w:rPr>
        <w:t>Figure 5E</w:t>
      </w:r>
      <w:r w:rsidR="008A7C78">
        <w:rPr>
          <w:rFonts w:eastAsia="Times New Roman"/>
          <w:lang w:eastAsia="en-CA"/>
        </w:rPr>
        <w:t xml:space="preserve">). </w:t>
      </w:r>
      <w:r w:rsidR="00A276EC">
        <w:rPr>
          <w:rFonts w:eastAsia="Times New Roman"/>
          <w:lang w:eastAsia="en-CA"/>
        </w:rPr>
        <w:t xml:space="preserve">Cytokine over-representation </w:t>
      </w:r>
      <w:r w:rsidR="002F5446">
        <w:rPr>
          <w:rFonts w:eastAsia="Times New Roman"/>
          <w:lang w:eastAsia="en-CA"/>
        </w:rPr>
        <w:t xml:space="preserve">in models </w:t>
      </w:r>
      <w:r w:rsidR="0079568E">
        <w:rPr>
          <w:rFonts w:eastAsia="Times New Roman"/>
          <w:lang w:eastAsia="en-CA"/>
        </w:rPr>
        <w:t>were</w:t>
      </w:r>
      <w:r w:rsidR="00A276EC">
        <w:rPr>
          <w:rFonts w:eastAsia="Times New Roman"/>
          <w:lang w:eastAsia="en-CA"/>
        </w:rPr>
        <w:t xml:space="preserve"> rare, and only included MIP-1</w:t>
      </w:r>
      <w:r w:rsidR="00A276EC">
        <w:rPr>
          <w:rFonts w:eastAsia="Times New Roman"/>
          <w:lang w:eastAsia="en-CA"/>
        </w:rPr>
        <w:sym w:font="Symbol" w:char="F061"/>
      </w:r>
      <w:r w:rsidR="00A276EC">
        <w:rPr>
          <w:rFonts w:eastAsia="Times New Roman"/>
          <w:lang w:eastAsia="en-CA"/>
        </w:rPr>
        <w:t xml:space="preserve"> and MIP-1</w:t>
      </w:r>
      <w:r w:rsidR="00A276EC">
        <w:rPr>
          <w:rFonts w:eastAsia="Times New Roman"/>
          <w:lang w:eastAsia="en-CA"/>
        </w:rPr>
        <w:sym w:font="Symbol" w:char="F062"/>
      </w:r>
      <w:r w:rsidR="00A276EC">
        <w:rPr>
          <w:rFonts w:eastAsia="Times New Roman"/>
          <w:lang w:eastAsia="en-CA"/>
        </w:rPr>
        <w:t xml:space="preserve"> among Ecuadoreans, and IL-8 and IL-12p40 among South Africans</w:t>
      </w:r>
      <w:r w:rsidR="00773561">
        <w:rPr>
          <w:rFonts w:eastAsia="Times New Roman"/>
          <w:lang w:eastAsia="en-CA"/>
        </w:rPr>
        <w:t xml:space="preserve"> (</w:t>
      </w:r>
      <w:r w:rsidR="00067E95">
        <w:rPr>
          <w:rFonts w:eastAsia="Times New Roman"/>
          <w:lang w:eastAsia="en-CA"/>
        </w:rPr>
        <w:t>Figure 5F</w:t>
      </w:r>
      <w:r w:rsidR="00773561">
        <w:rPr>
          <w:rFonts w:eastAsia="Times New Roman"/>
          <w:lang w:eastAsia="en-CA"/>
        </w:rPr>
        <w:t>)</w:t>
      </w:r>
      <w:r w:rsidR="00A276EC">
        <w:rPr>
          <w:rFonts w:eastAsia="Times New Roman"/>
          <w:lang w:eastAsia="en-CA"/>
        </w:rPr>
        <w:t xml:space="preserve">. </w:t>
      </w:r>
      <w:r w:rsidR="00FB0770">
        <w:rPr>
          <w:rFonts w:eastAsia="Times New Roman"/>
          <w:lang w:eastAsia="en-CA"/>
        </w:rPr>
        <w:t>The only bacterial famil</w:t>
      </w:r>
      <w:r w:rsidR="00E34B67">
        <w:rPr>
          <w:rFonts w:eastAsia="Times New Roman"/>
          <w:lang w:eastAsia="en-CA"/>
        </w:rPr>
        <w:t>y</w:t>
      </w:r>
      <w:r w:rsidR="00FB0770">
        <w:rPr>
          <w:rFonts w:eastAsia="Times New Roman"/>
          <w:lang w:eastAsia="en-CA"/>
        </w:rPr>
        <w:t xml:space="preserve"> over-represented in any cohort </w:t>
      </w:r>
      <w:r w:rsidR="002F5446">
        <w:rPr>
          <w:rFonts w:eastAsia="Times New Roman"/>
          <w:lang w:eastAsia="en-CA"/>
        </w:rPr>
        <w:t xml:space="preserve">model </w:t>
      </w:r>
      <w:r w:rsidR="00E34B67">
        <w:rPr>
          <w:rFonts w:eastAsia="Times New Roman"/>
          <w:lang w:eastAsia="en-CA"/>
        </w:rPr>
        <w:t>was</w:t>
      </w:r>
      <w:r w:rsidR="00FB0770">
        <w:rPr>
          <w:rFonts w:eastAsia="Times New Roman"/>
          <w:lang w:eastAsia="en-CA"/>
        </w:rPr>
        <w:t xml:space="preserve"> the </w:t>
      </w:r>
      <w:proofErr w:type="spellStart"/>
      <w:r w:rsidR="00FB0770" w:rsidRPr="00E0393C">
        <w:rPr>
          <w:rFonts w:eastAsia="Times New Roman"/>
          <w:i/>
          <w:lang w:eastAsia="en-CA"/>
        </w:rPr>
        <w:t>Prevotellaceae</w:t>
      </w:r>
      <w:proofErr w:type="spellEnd"/>
      <w:r w:rsidR="00FB0770">
        <w:rPr>
          <w:rFonts w:eastAsia="Times New Roman"/>
          <w:lang w:eastAsia="en-CA"/>
        </w:rPr>
        <w:t xml:space="preserve"> for both </w:t>
      </w:r>
      <w:r w:rsidR="002F5446">
        <w:rPr>
          <w:rFonts w:eastAsia="Times New Roman"/>
          <w:lang w:eastAsia="en-CA"/>
        </w:rPr>
        <w:t>the three combined cohorts and</w:t>
      </w:r>
      <w:r w:rsidR="00FB0770">
        <w:rPr>
          <w:rFonts w:eastAsia="Times New Roman"/>
          <w:lang w:eastAsia="en-CA"/>
        </w:rPr>
        <w:t xml:space="preserve"> Ecuador separately.</w:t>
      </w:r>
    </w:p>
    <w:p w14:paraId="63D30520" w14:textId="726C9991" w:rsidR="00363280" w:rsidRPr="00E0393C" w:rsidRDefault="00FB0770" w:rsidP="00FB0770">
      <w:pPr>
        <w:spacing w:line="480" w:lineRule="auto"/>
        <w:ind w:firstLine="720"/>
        <w:rPr>
          <w:rFonts w:eastAsia="Times New Roman"/>
          <w:lang w:eastAsia="en-CA"/>
        </w:rPr>
      </w:pPr>
      <w:r>
        <w:rPr>
          <w:rFonts w:eastAsia="Times New Roman"/>
          <w:lang w:eastAsia="en-CA"/>
        </w:rPr>
        <w:t>Among the Belgians</w:t>
      </w:r>
      <w:r w:rsidR="002F5446">
        <w:rPr>
          <w:rFonts w:eastAsia="Times New Roman"/>
          <w:lang w:eastAsia="en-CA"/>
        </w:rPr>
        <w:t>,</w:t>
      </w:r>
      <w:r w:rsidR="00363280">
        <w:rPr>
          <w:rFonts w:eastAsia="Times New Roman"/>
          <w:lang w:eastAsia="en-CA"/>
        </w:rPr>
        <w:t xml:space="preserve"> cytokine responses to PAM stimulation an</w:t>
      </w:r>
      <w:r>
        <w:rPr>
          <w:rFonts w:eastAsia="Times New Roman"/>
          <w:lang w:eastAsia="en-CA"/>
        </w:rPr>
        <w:t xml:space="preserve">d to R848 (TLR7:8) stimulation </w:t>
      </w:r>
      <w:r w:rsidR="00363280">
        <w:rPr>
          <w:rFonts w:eastAsia="Times New Roman"/>
          <w:lang w:eastAsia="en-CA"/>
        </w:rPr>
        <w:t xml:space="preserve">all negatively correlated </w:t>
      </w:r>
      <w:r w:rsidR="009C0F9D">
        <w:rPr>
          <w:rFonts w:eastAsia="Times New Roman"/>
          <w:lang w:eastAsia="en-CA"/>
        </w:rPr>
        <w:t xml:space="preserve">with </w:t>
      </w:r>
      <w:r w:rsidR="00363280">
        <w:rPr>
          <w:rFonts w:eastAsia="Times New Roman"/>
          <w:i/>
          <w:lang w:eastAsia="en-CA"/>
        </w:rPr>
        <w:t>Firmicutes,</w:t>
      </w:r>
      <w:r w:rsidR="00363280">
        <w:rPr>
          <w:rFonts w:eastAsia="Times New Roman"/>
          <w:lang w:eastAsia="en-CA"/>
        </w:rPr>
        <w:t xml:space="preserve"> including </w:t>
      </w:r>
      <w:proofErr w:type="spellStart"/>
      <w:r w:rsidR="00363280">
        <w:rPr>
          <w:rFonts w:eastAsia="Times New Roman"/>
          <w:i/>
          <w:lang w:eastAsia="en-CA"/>
        </w:rPr>
        <w:t>Lachnospiraceae</w:t>
      </w:r>
      <w:proofErr w:type="spellEnd"/>
      <w:r w:rsidR="00363280">
        <w:rPr>
          <w:rFonts w:eastAsia="Times New Roman"/>
          <w:lang w:eastAsia="en-CA"/>
        </w:rPr>
        <w:t xml:space="preserve"> and </w:t>
      </w:r>
      <w:proofErr w:type="spellStart"/>
      <w:r w:rsidR="00363280">
        <w:rPr>
          <w:rFonts w:eastAsia="Times New Roman"/>
          <w:i/>
          <w:lang w:eastAsia="en-CA"/>
        </w:rPr>
        <w:t>Oscillospira</w:t>
      </w:r>
      <w:proofErr w:type="spellEnd"/>
      <w:r w:rsidR="002F5446">
        <w:rPr>
          <w:rFonts w:eastAsia="Times New Roman"/>
          <w:i/>
          <w:lang w:eastAsia="en-CA"/>
        </w:rPr>
        <w:t>,</w:t>
      </w:r>
      <w:r>
        <w:rPr>
          <w:rFonts w:eastAsia="Times New Roman"/>
          <w:lang w:eastAsia="en-CA"/>
        </w:rPr>
        <w:t xml:space="preserve"> and cytokine responses to LPS </w:t>
      </w:r>
      <w:r w:rsidR="00C770CF">
        <w:rPr>
          <w:rFonts w:eastAsia="Times New Roman"/>
          <w:lang w:eastAsia="en-CA"/>
        </w:rPr>
        <w:t>positivel</w:t>
      </w:r>
      <w:r w:rsidR="0030624D">
        <w:rPr>
          <w:rFonts w:eastAsia="Times New Roman"/>
          <w:lang w:eastAsia="en-CA"/>
        </w:rPr>
        <w:t>y</w:t>
      </w:r>
      <w:r w:rsidR="009C0F9D">
        <w:rPr>
          <w:rFonts w:eastAsia="Times New Roman"/>
          <w:lang w:eastAsia="en-CA"/>
        </w:rPr>
        <w:t xml:space="preserve"> </w:t>
      </w:r>
      <w:r>
        <w:rPr>
          <w:rFonts w:eastAsia="Times New Roman"/>
          <w:lang w:eastAsia="en-CA"/>
        </w:rPr>
        <w:t xml:space="preserve">correlated with </w:t>
      </w:r>
      <w:r w:rsidR="00363280" w:rsidRPr="00E0393C">
        <w:rPr>
          <w:rFonts w:eastAsia="Times New Roman"/>
          <w:lang w:eastAsia="en-CA"/>
        </w:rPr>
        <w:t>Firmicutes</w:t>
      </w:r>
      <w:r w:rsidR="00363280">
        <w:rPr>
          <w:rFonts w:eastAsia="Times New Roman"/>
          <w:i/>
          <w:lang w:eastAsia="en-CA"/>
        </w:rPr>
        <w:t>,</w:t>
      </w:r>
      <w:r w:rsidR="00363280">
        <w:rPr>
          <w:rFonts w:eastAsia="Times New Roman"/>
          <w:lang w:eastAsia="en-CA"/>
        </w:rPr>
        <w:t xml:space="preserve"> including </w:t>
      </w:r>
      <w:r w:rsidR="00363280">
        <w:rPr>
          <w:rFonts w:eastAsia="Times New Roman"/>
          <w:i/>
          <w:lang w:eastAsia="en-CA"/>
        </w:rPr>
        <w:t xml:space="preserve">Clostridia </w:t>
      </w:r>
      <w:r w:rsidR="00363280">
        <w:rPr>
          <w:rFonts w:eastAsia="Times New Roman"/>
          <w:lang w:eastAsia="en-CA"/>
        </w:rPr>
        <w:t xml:space="preserve">and </w:t>
      </w:r>
      <w:proofErr w:type="spellStart"/>
      <w:r w:rsidR="00363280">
        <w:rPr>
          <w:rFonts w:eastAsia="Times New Roman"/>
          <w:i/>
          <w:lang w:eastAsia="en-CA"/>
        </w:rPr>
        <w:t>Ruminococcus</w:t>
      </w:r>
      <w:proofErr w:type="spellEnd"/>
      <w:r>
        <w:rPr>
          <w:rFonts w:eastAsia="Times New Roman"/>
          <w:i/>
          <w:lang w:eastAsia="en-CA"/>
        </w:rPr>
        <w:t xml:space="preserve"> </w:t>
      </w:r>
      <w:r>
        <w:rPr>
          <w:rFonts w:eastAsia="Times New Roman"/>
          <w:lang w:eastAsia="en-CA"/>
        </w:rPr>
        <w:t>(Figure</w:t>
      </w:r>
      <w:r w:rsidR="007E603F">
        <w:rPr>
          <w:rFonts w:eastAsia="Times New Roman"/>
          <w:lang w:eastAsia="en-CA"/>
        </w:rPr>
        <w:t xml:space="preserve"> </w:t>
      </w:r>
      <w:r>
        <w:rPr>
          <w:rFonts w:eastAsia="Times New Roman"/>
          <w:lang w:eastAsia="en-CA"/>
        </w:rPr>
        <w:t xml:space="preserve">5A, </w:t>
      </w:r>
      <w:proofErr w:type="spellStart"/>
      <w:r>
        <w:rPr>
          <w:rFonts w:eastAsia="Times New Roman"/>
          <w:lang w:eastAsia="en-CA"/>
        </w:rPr>
        <w:t>Supl</w:t>
      </w:r>
      <w:proofErr w:type="spellEnd"/>
      <w:r>
        <w:rPr>
          <w:rFonts w:eastAsia="Times New Roman"/>
          <w:lang w:eastAsia="en-CA"/>
        </w:rPr>
        <w:t xml:space="preserve">. Figure </w:t>
      </w:r>
      <w:r w:rsidR="00211185">
        <w:rPr>
          <w:rFonts w:eastAsia="Times New Roman"/>
          <w:lang w:eastAsia="en-CA"/>
        </w:rPr>
        <w:t>4</w:t>
      </w:r>
      <w:r w:rsidR="004F11A1">
        <w:rPr>
          <w:rFonts w:eastAsia="Times New Roman"/>
          <w:lang w:eastAsia="en-CA"/>
        </w:rPr>
        <w:t>A</w:t>
      </w:r>
      <w:r>
        <w:rPr>
          <w:rFonts w:eastAsia="Times New Roman"/>
          <w:lang w:eastAsia="en-CA"/>
        </w:rPr>
        <w:t>).</w:t>
      </w:r>
    </w:p>
    <w:p w14:paraId="14DCBB4E" w14:textId="4B4C4CCE" w:rsidR="00334A79" w:rsidRPr="00FB0770" w:rsidRDefault="00334A79" w:rsidP="00334A79">
      <w:pPr>
        <w:spacing w:line="480" w:lineRule="auto"/>
        <w:ind w:firstLine="720"/>
        <w:rPr>
          <w:rFonts w:eastAsia="Times New Roman"/>
          <w:b/>
          <w:lang w:eastAsia="en-CA"/>
        </w:rPr>
      </w:pPr>
      <w:r>
        <w:rPr>
          <w:rFonts w:eastAsia="Times New Roman"/>
          <w:lang w:eastAsia="en-CA"/>
        </w:rPr>
        <w:t>The Canadian cohort was dominated by pro-inflammatory</w:t>
      </w:r>
      <w:r w:rsidR="00C4696B">
        <w:rPr>
          <w:rFonts w:eastAsia="Times New Roman"/>
          <w:lang w:eastAsia="en-CA"/>
        </w:rPr>
        <w:t xml:space="preserve"> and</w:t>
      </w:r>
      <w:r>
        <w:rPr>
          <w:rFonts w:eastAsia="Times New Roman"/>
          <w:lang w:eastAsia="en-CA"/>
        </w:rPr>
        <w:t xml:space="preserve"> Th17</w:t>
      </w:r>
      <w:r w:rsidR="00C4696B">
        <w:rPr>
          <w:rFonts w:eastAsia="Times New Roman"/>
          <w:lang w:eastAsia="en-CA"/>
        </w:rPr>
        <w:t>-supporting cytokine</w:t>
      </w:r>
      <w:r>
        <w:rPr>
          <w:rFonts w:eastAsia="Times New Roman"/>
          <w:lang w:eastAsia="en-CA"/>
        </w:rPr>
        <w:t xml:space="preserve"> responses </w:t>
      </w:r>
      <w:r w:rsidR="009C0F9D">
        <w:rPr>
          <w:rFonts w:eastAsia="Times New Roman"/>
          <w:lang w:eastAsia="en-CA"/>
        </w:rPr>
        <w:t xml:space="preserve">to LPS </w:t>
      </w:r>
      <w:r>
        <w:rPr>
          <w:rFonts w:eastAsia="Times New Roman"/>
          <w:lang w:eastAsia="en-CA"/>
        </w:rPr>
        <w:t>(including IL-1</w:t>
      </w:r>
      <w:r>
        <w:rPr>
          <w:rFonts w:eastAsia="Times New Roman"/>
          <w:lang w:eastAsia="en-CA"/>
        </w:rPr>
        <w:sym w:font="Symbol" w:char="F062"/>
      </w:r>
      <w:r>
        <w:rPr>
          <w:rFonts w:eastAsia="Times New Roman"/>
          <w:lang w:eastAsia="en-CA"/>
        </w:rPr>
        <w:t>, TNF-</w:t>
      </w:r>
      <w:r>
        <w:rPr>
          <w:rFonts w:eastAsia="Times New Roman"/>
          <w:lang w:eastAsia="en-CA"/>
        </w:rPr>
        <w:sym w:font="Symbol" w:char="F061"/>
      </w:r>
      <w:r>
        <w:rPr>
          <w:rFonts w:eastAsia="Times New Roman"/>
          <w:lang w:eastAsia="en-CA"/>
        </w:rPr>
        <w:t xml:space="preserve">, IL-23 and IL-12p40) and Th1 responses </w:t>
      </w:r>
      <w:r w:rsidR="009C0F9D">
        <w:rPr>
          <w:rFonts w:eastAsia="Times New Roman"/>
          <w:lang w:eastAsia="en-CA"/>
        </w:rPr>
        <w:t xml:space="preserve">to R848 </w:t>
      </w:r>
      <w:r>
        <w:rPr>
          <w:rFonts w:eastAsia="Times New Roman"/>
          <w:lang w:eastAsia="en-CA"/>
        </w:rPr>
        <w:t>(including IFN-</w:t>
      </w:r>
      <w:r>
        <w:rPr>
          <w:rFonts w:eastAsia="Times New Roman"/>
          <w:lang w:eastAsia="en-CA"/>
        </w:rPr>
        <w:sym w:font="Symbol" w:char="F067"/>
      </w:r>
      <w:r>
        <w:rPr>
          <w:rFonts w:eastAsia="Times New Roman"/>
          <w:lang w:eastAsia="en-CA"/>
        </w:rPr>
        <w:t>, IL-12p40, and IL-12p70)</w:t>
      </w:r>
      <w:r w:rsidR="009C0F9D">
        <w:rPr>
          <w:rFonts w:eastAsia="Times New Roman"/>
          <w:lang w:eastAsia="en-CA"/>
        </w:rPr>
        <w:t>,</w:t>
      </w:r>
      <w:r>
        <w:rPr>
          <w:rFonts w:eastAsia="Times New Roman"/>
          <w:lang w:eastAsia="en-CA"/>
        </w:rPr>
        <w:t xml:space="preserve"> </w:t>
      </w:r>
      <w:r w:rsidR="00E0393C">
        <w:rPr>
          <w:rFonts w:eastAsia="Times New Roman"/>
          <w:lang w:eastAsia="en-CA"/>
        </w:rPr>
        <w:t>correlat</w:t>
      </w:r>
      <w:r w:rsidR="009C0F9D">
        <w:rPr>
          <w:rFonts w:eastAsia="Times New Roman"/>
          <w:lang w:eastAsia="en-CA"/>
        </w:rPr>
        <w:t>ed</w:t>
      </w:r>
      <w:r>
        <w:rPr>
          <w:rFonts w:eastAsia="Times New Roman"/>
          <w:lang w:eastAsia="en-CA"/>
        </w:rPr>
        <w:t xml:space="preserve"> with several </w:t>
      </w:r>
      <w:proofErr w:type="spellStart"/>
      <w:r>
        <w:rPr>
          <w:rFonts w:eastAsia="Times New Roman"/>
          <w:i/>
          <w:lang w:eastAsia="en-CA"/>
        </w:rPr>
        <w:t>Lachnospiraceae</w:t>
      </w:r>
      <w:proofErr w:type="spellEnd"/>
      <w:r>
        <w:rPr>
          <w:rFonts w:eastAsia="Times New Roman"/>
          <w:lang w:eastAsia="en-CA"/>
        </w:rPr>
        <w:t xml:space="preserve"> </w:t>
      </w:r>
      <w:r w:rsidR="009C0F9D">
        <w:rPr>
          <w:rFonts w:eastAsia="Times New Roman"/>
          <w:lang w:eastAsia="en-CA"/>
        </w:rPr>
        <w:t xml:space="preserve">and </w:t>
      </w:r>
      <w:r>
        <w:rPr>
          <w:rFonts w:eastAsia="Times New Roman"/>
          <w:i/>
          <w:lang w:eastAsia="en-CA"/>
        </w:rPr>
        <w:t>Bacteroides</w:t>
      </w:r>
      <w:r w:rsidR="00E0393C">
        <w:rPr>
          <w:rFonts w:eastAsia="Times New Roman"/>
          <w:lang w:eastAsia="en-CA"/>
        </w:rPr>
        <w:t xml:space="preserve"> OTUs</w:t>
      </w:r>
      <w:r w:rsidR="000A3851">
        <w:rPr>
          <w:rFonts w:eastAsia="Times New Roman"/>
          <w:lang w:eastAsia="en-CA"/>
        </w:rPr>
        <w:t xml:space="preserve"> (Figure 5B, </w:t>
      </w:r>
      <w:proofErr w:type="spellStart"/>
      <w:r w:rsidR="000A3851">
        <w:rPr>
          <w:rFonts w:eastAsia="Times New Roman"/>
          <w:lang w:eastAsia="en-CA"/>
        </w:rPr>
        <w:t>Supl</w:t>
      </w:r>
      <w:proofErr w:type="spellEnd"/>
      <w:r w:rsidR="000A3851">
        <w:rPr>
          <w:rFonts w:eastAsia="Times New Roman"/>
          <w:lang w:eastAsia="en-CA"/>
        </w:rPr>
        <w:t>. Figure</w:t>
      </w:r>
      <w:r w:rsidR="000A3851">
        <w:rPr>
          <w:rFonts w:eastAsia="Times New Roman"/>
          <w:i/>
          <w:lang w:eastAsia="en-CA"/>
        </w:rPr>
        <w:t xml:space="preserve">. </w:t>
      </w:r>
      <w:r w:rsidR="00211185">
        <w:rPr>
          <w:rFonts w:eastAsia="Times New Roman"/>
          <w:lang w:eastAsia="en-CA"/>
        </w:rPr>
        <w:t>4</w:t>
      </w:r>
      <w:r w:rsidR="004F11A1">
        <w:rPr>
          <w:rFonts w:eastAsia="Times New Roman"/>
          <w:lang w:eastAsia="en-CA"/>
        </w:rPr>
        <w:t>B</w:t>
      </w:r>
      <w:r w:rsidR="000A3851">
        <w:rPr>
          <w:rFonts w:eastAsia="Times New Roman"/>
          <w:lang w:eastAsia="en-CA"/>
        </w:rPr>
        <w:t>). Additionally</w:t>
      </w:r>
      <w:r w:rsidR="00E0393C">
        <w:rPr>
          <w:rFonts w:eastAsia="Times New Roman"/>
          <w:lang w:eastAsia="en-CA"/>
        </w:rPr>
        <w:t xml:space="preserve">, </w:t>
      </w:r>
      <w:r>
        <w:rPr>
          <w:rFonts w:eastAsia="Times New Roman"/>
          <w:lang w:eastAsia="en-CA"/>
        </w:rPr>
        <w:t>cytokine responses to PA</w:t>
      </w:r>
      <w:r w:rsidR="00E0393C">
        <w:rPr>
          <w:rFonts w:eastAsia="Times New Roman"/>
          <w:lang w:eastAsia="en-CA"/>
        </w:rPr>
        <w:t>M</w:t>
      </w:r>
      <w:r>
        <w:rPr>
          <w:rFonts w:eastAsia="Times New Roman"/>
          <w:lang w:eastAsia="en-CA"/>
        </w:rPr>
        <w:t xml:space="preserve"> positive</w:t>
      </w:r>
      <w:r w:rsidR="00E0393C">
        <w:rPr>
          <w:rFonts w:eastAsia="Times New Roman"/>
          <w:lang w:eastAsia="en-CA"/>
        </w:rPr>
        <w:t>ly</w:t>
      </w:r>
      <w:r w:rsidR="00A256E4">
        <w:rPr>
          <w:rFonts w:eastAsia="Times New Roman"/>
          <w:lang w:eastAsia="en-CA"/>
        </w:rPr>
        <w:t xml:space="preserve"> correlated</w:t>
      </w:r>
      <w:r>
        <w:rPr>
          <w:rFonts w:eastAsia="Times New Roman"/>
          <w:lang w:eastAsia="en-CA"/>
        </w:rPr>
        <w:t xml:space="preserve"> with </w:t>
      </w:r>
      <w:r w:rsidR="00A256E4">
        <w:rPr>
          <w:rFonts w:eastAsia="Times New Roman"/>
          <w:lang w:eastAsia="en-CA"/>
        </w:rPr>
        <w:t>a diverse subset of</w:t>
      </w:r>
      <w:r w:rsidRPr="00FB0770">
        <w:rPr>
          <w:rFonts w:eastAsia="Times New Roman"/>
          <w:lang w:eastAsia="en-CA"/>
        </w:rPr>
        <w:t xml:space="preserve"> Firmicutes</w:t>
      </w:r>
      <w:r w:rsidR="00FB0770">
        <w:rPr>
          <w:rFonts w:eastAsia="Times New Roman"/>
          <w:lang w:eastAsia="en-CA"/>
        </w:rPr>
        <w:t>.</w:t>
      </w:r>
    </w:p>
    <w:p w14:paraId="18CA7550" w14:textId="492B61DD" w:rsidR="00A256E4" w:rsidRPr="00A256E4" w:rsidRDefault="00A256E4" w:rsidP="00E95D88">
      <w:pPr>
        <w:spacing w:line="480" w:lineRule="auto"/>
        <w:ind w:firstLine="720"/>
        <w:rPr>
          <w:rFonts w:eastAsia="Times New Roman"/>
          <w:lang w:eastAsia="en-CA"/>
        </w:rPr>
      </w:pPr>
      <w:r>
        <w:rPr>
          <w:rFonts w:eastAsia="Times New Roman"/>
          <w:lang w:eastAsia="en-CA"/>
        </w:rPr>
        <w:t xml:space="preserve">Among Ecuadoreans, cytokine responses to both PAM and PGN stimulation were over-represented and correlated with multiple </w:t>
      </w:r>
      <w:proofErr w:type="spellStart"/>
      <w:r>
        <w:rPr>
          <w:rFonts w:eastAsia="Times New Roman"/>
          <w:i/>
          <w:lang w:eastAsia="en-CA"/>
        </w:rPr>
        <w:t>Prevotella</w:t>
      </w:r>
      <w:proofErr w:type="spellEnd"/>
      <w:r>
        <w:rPr>
          <w:rFonts w:eastAsia="Times New Roman"/>
          <w:lang w:eastAsia="en-CA"/>
        </w:rPr>
        <w:t xml:space="preserve"> and </w:t>
      </w:r>
      <w:r>
        <w:rPr>
          <w:rFonts w:eastAsia="Times New Roman"/>
          <w:i/>
          <w:lang w:eastAsia="en-CA"/>
        </w:rPr>
        <w:t>Bacteroides</w:t>
      </w:r>
      <w:r>
        <w:rPr>
          <w:rFonts w:eastAsia="Times New Roman"/>
          <w:lang w:eastAsia="en-CA"/>
        </w:rPr>
        <w:t xml:space="preserve"> OTUs</w:t>
      </w:r>
      <w:r w:rsidR="00DD72D8">
        <w:rPr>
          <w:rFonts w:eastAsia="Times New Roman"/>
          <w:lang w:eastAsia="en-CA"/>
        </w:rPr>
        <w:t xml:space="preserve"> (Figure 5C, </w:t>
      </w:r>
      <w:proofErr w:type="spellStart"/>
      <w:r w:rsidR="00DD72D8">
        <w:rPr>
          <w:rFonts w:eastAsia="Times New Roman"/>
          <w:lang w:eastAsia="en-CA"/>
        </w:rPr>
        <w:t>Supl</w:t>
      </w:r>
      <w:proofErr w:type="spellEnd"/>
      <w:r w:rsidR="00DD72D8">
        <w:rPr>
          <w:rFonts w:eastAsia="Times New Roman"/>
          <w:lang w:eastAsia="en-CA"/>
        </w:rPr>
        <w:t xml:space="preserve">. Figure </w:t>
      </w:r>
      <w:r w:rsidR="00211185">
        <w:rPr>
          <w:rFonts w:eastAsia="Times New Roman"/>
          <w:lang w:eastAsia="en-CA"/>
        </w:rPr>
        <w:t>4</w:t>
      </w:r>
      <w:r w:rsidR="004F11A1">
        <w:rPr>
          <w:rFonts w:eastAsia="Times New Roman"/>
          <w:lang w:eastAsia="en-CA"/>
        </w:rPr>
        <w:t>C</w:t>
      </w:r>
      <w:r w:rsidR="00DD72D8">
        <w:rPr>
          <w:rFonts w:eastAsia="Times New Roman"/>
          <w:lang w:eastAsia="en-CA"/>
        </w:rPr>
        <w:t>)</w:t>
      </w:r>
      <w:r>
        <w:rPr>
          <w:rFonts w:eastAsia="Times New Roman"/>
          <w:lang w:eastAsia="en-CA"/>
        </w:rPr>
        <w:t xml:space="preserve">. </w:t>
      </w:r>
      <w:r w:rsidR="00DD72D8">
        <w:rPr>
          <w:rFonts w:eastAsia="Times New Roman"/>
          <w:lang w:eastAsia="en-CA"/>
        </w:rPr>
        <w:t>Also,</w:t>
      </w:r>
      <w:r>
        <w:rPr>
          <w:rFonts w:eastAsia="Times New Roman"/>
          <w:lang w:eastAsia="en-CA"/>
        </w:rPr>
        <w:t xml:space="preserve"> production of MIP-1</w:t>
      </w:r>
      <w:r>
        <w:rPr>
          <w:rFonts w:eastAsia="Times New Roman"/>
          <w:lang w:eastAsia="en-CA"/>
        </w:rPr>
        <w:sym w:font="Symbol" w:char="F061"/>
      </w:r>
      <w:r>
        <w:rPr>
          <w:rFonts w:eastAsia="Times New Roman"/>
          <w:lang w:eastAsia="en-CA"/>
        </w:rPr>
        <w:t xml:space="preserve"> and MIP-1</w:t>
      </w:r>
      <w:r>
        <w:rPr>
          <w:rFonts w:eastAsia="Times New Roman"/>
          <w:lang w:eastAsia="en-CA"/>
        </w:rPr>
        <w:sym w:font="Symbol" w:char="F062"/>
      </w:r>
      <w:r>
        <w:rPr>
          <w:rFonts w:eastAsia="Times New Roman"/>
          <w:lang w:eastAsia="en-CA"/>
        </w:rPr>
        <w:t xml:space="preserve"> correlated with diverse bacteria</w:t>
      </w:r>
      <w:r w:rsidR="00DD72D8">
        <w:rPr>
          <w:rFonts w:eastAsia="Times New Roman"/>
          <w:lang w:eastAsia="en-CA"/>
        </w:rPr>
        <w:t>l taxa</w:t>
      </w:r>
      <w:r>
        <w:rPr>
          <w:rFonts w:eastAsia="Times New Roman"/>
          <w:lang w:eastAsia="en-CA"/>
        </w:rPr>
        <w:t>.</w:t>
      </w:r>
    </w:p>
    <w:p w14:paraId="7E974984" w14:textId="20562BC3" w:rsidR="003E003E" w:rsidRDefault="000366AC" w:rsidP="007E603F">
      <w:pPr>
        <w:spacing w:line="480" w:lineRule="auto"/>
        <w:ind w:firstLine="720"/>
        <w:rPr>
          <w:rFonts w:eastAsia="Times New Roman"/>
          <w:lang w:eastAsia="en-CA"/>
        </w:rPr>
      </w:pPr>
      <w:r>
        <w:rPr>
          <w:rFonts w:eastAsia="Times New Roman"/>
          <w:lang w:eastAsia="en-CA"/>
        </w:rPr>
        <w:t>South African children</w:t>
      </w:r>
      <w:r w:rsidR="00A256E4">
        <w:rPr>
          <w:rFonts w:eastAsia="Times New Roman"/>
          <w:lang w:eastAsia="en-CA"/>
        </w:rPr>
        <w:t xml:space="preserve"> were the only ones </w:t>
      </w:r>
      <w:r w:rsidR="00357513">
        <w:rPr>
          <w:rFonts w:eastAsia="Times New Roman"/>
          <w:lang w:eastAsia="en-CA"/>
        </w:rPr>
        <w:t>for which</w:t>
      </w:r>
      <w:r w:rsidR="00A256E4">
        <w:rPr>
          <w:rFonts w:eastAsia="Times New Roman"/>
          <w:lang w:eastAsia="en-CA"/>
        </w:rPr>
        <w:t xml:space="preserve"> responses to PAM were not over-represented. However, responses to PGN were over-represented, as were cytokines IL-12p40 and IL-8 </w:t>
      </w:r>
      <w:r w:rsidR="007401AC">
        <w:rPr>
          <w:rFonts w:eastAsia="Times New Roman"/>
          <w:lang w:eastAsia="en-CA"/>
        </w:rPr>
        <w:t xml:space="preserve">in response </w:t>
      </w:r>
      <w:r w:rsidR="00A256E4">
        <w:rPr>
          <w:rFonts w:eastAsia="Times New Roman"/>
          <w:lang w:eastAsia="en-CA"/>
        </w:rPr>
        <w:t xml:space="preserve">to multiple ligands. </w:t>
      </w:r>
      <w:r w:rsidR="00087DE7">
        <w:rPr>
          <w:rFonts w:eastAsia="Times New Roman"/>
          <w:lang w:eastAsia="en-CA"/>
        </w:rPr>
        <w:t>T</w:t>
      </w:r>
      <w:r w:rsidR="00A256E4">
        <w:rPr>
          <w:rFonts w:eastAsia="Times New Roman"/>
          <w:lang w:eastAsia="en-CA"/>
        </w:rPr>
        <w:t xml:space="preserve">hese correlated </w:t>
      </w:r>
      <w:r w:rsidR="00357513">
        <w:rPr>
          <w:rFonts w:eastAsia="Times New Roman"/>
          <w:lang w:eastAsia="en-CA"/>
        </w:rPr>
        <w:t xml:space="preserve">almost exclusively </w:t>
      </w:r>
      <w:r w:rsidR="00A256E4">
        <w:rPr>
          <w:rFonts w:eastAsia="Times New Roman"/>
          <w:lang w:eastAsia="en-CA"/>
        </w:rPr>
        <w:t xml:space="preserve">to </w:t>
      </w:r>
      <w:r w:rsidR="00A256E4" w:rsidRPr="00357513">
        <w:rPr>
          <w:rFonts w:eastAsia="Times New Roman"/>
          <w:i/>
          <w:lang w:eastAsia="en-CA"/>
        </w:rPr>
        <w:t>Firmicute</w:t>
      </w:r>
      <w:r w:rsidR="00087DE7">
        <w:rPr>
          <w:rFonts w:eastAsia="Times New Roman"/>
          <w:i/>
          <w:lang w:eastAsia="en-CA"/>
        </w:rPr>
        <w:t>s.</w:t>
      </w:r>
      <w:r w:rsidR="009325ED">
        <w:rPr>
          <w:rFonts w:eastAsia="Times New Roman"/>
          <w:lang w:eastAsia="en-CA"/>
        </w:rPr>
        <w:t xml:space="preserve"> (Figure 5D, </w:t>
      </w:r>
      <w:proofErr w:type="spellStart"/>
      <w:r w:rsidR="009325ED">
        <w:rPr>
          <w:rFonts w:eastAsia="Times New Roman"/>
          <w:lang w:eastAsia="en-CA"/>
        </w:rPr>
        <w:t>Supl</w:t>
      </w:r>
      <w:proofErr w:type="spellEnd"/>
      <w:r w:rsidR="009325ED">
        <w:rPr>
          <w:rFonts w:eastAsia="Times New Roman"/>
          <w:lang w:eastAsia="en-CA"/>
        </w:rPr>
        <w:t xml:space="preserve">. Figure </w:t>
      </w:r>
      <w:r w:rsidR="00211185">
        <w:rPr>
          <w:rFonts w:eastAsia="Times New Roman"/>
          <w:lang w:eastAsia="en-CA"/>
        </w:rPr>
        <w:t>4</w:t>
      </w:r>
      <w:r w:rsidR="004F11A1">
        <w:rPr>
          <w:rFonts w:eastAsia="Times New Roman"/>
          <w:lang w:eastAsia="en-CA"/>
        </w:rPr>
        <w:t>D</w:t>
      </w:r>
      <w:r w:rsidR="008C1E59">
        <w:rPr>
          <w:rFonts w:eastAsia="Times New Roman"/>
          <w:lang w:eastAsia="en-CA"/>
        </w:rPr>
        <w:t>)</w:t>
      </w:r>
      <w:r w:rsidR="00A256E4">
        <w:rPr>
          <w:rFonts w:eastAsia="Times New Roman"/>
          <w:lang w:eastAsia="en-CA"/>
        </w:rPr>
        <w:t>.</w:t>
      </w:r>
    </w:p>
    <w:p w14:paraId="27437CC9" w14:textId="77777777" w:rsidR="001A6FCC" w:rsidRPr="007E603F" w:rsidRDefault="001A6FCC" w:rsidP="007E603F">
      <w:pPr>
        <w:spacing w:line="480" w:lineRule="auto"/>
        <w:ind w:firstLine="720"/>
        <w:rPr>
          <w:rFonts w:eastAsia="Times New Roman"/>
          <w:lang w:eastAsia="en-CA"/>
        </w:rPr>
      </w:pPr>
    </w:p>
    <w:p w14:paraId="2A370350" w14:textId="3AD201DE" w:rsidR="007E603F" w:rsidRPr="00EA1F6B" w:rsidRDefault="007E603F" w:rsidP="007E603F">
      <w:pPr>
        <w:spacing w:line="480" w:lineRule="auto"/>
        <w:rPr>
          <w:rFonts w:eastAsia="Times New Roman"/>
          <w:b/>
          <w:lang w:eastAsia="en-CA"/>
        </w:rPr>
      </w:pPr>
      <w:r>
        <w:rPr>
          <w:rFonts w:eastAsia="Times New Roman"/>
          <w:b/>
          <w:lang w:eastAsia="en-CA"/>
        </w:rPr>
        <w:t xml:space="preserve">Host factors did not associate with host microbiome-immune correlations. </w:t>
      </w:r>
      <w:r>
        <w:t>At the time of enrolment, seven Canadian children and one Ecuadorean child included in microbiome-immune integration were still being breastfed (</w:t>
      </w:r>
      <w:proofErr w:type="spellStart"/>
      <w:r>
        <w:t>Supl</w:t>
      </w:r>
      <w:proofErr w:type="spellEnd"/>
      <w:r>
        <w:t xml:space="preserve">. Figure </w:t>
      </w:r>
      <w:r w:rsidR="00211185">
        <w:t>5</w:t>
      </w:r>
      <w:r>
        <w:t xml:space="preserve">A). We identified a negative relationship between duration since weaning, and OTUs belonging to the </w:t>
      </w:r>
      <w:proofErr w:type="spellStart"/>
      <w:r>
        <w:rPr>
          <w:i/>
        </w:rPr>
        <w:t>Lachnospiraceae</w:t>
      </w:r>
      <w:proofErr w:type="spellEnd"/>
      <w:r>
        <w:t xml:space="preserve"> family and </w:t>
      </w:r>
      <w:proofErr w:type="spellStart"/>
      <w:r>
        <w:rPr>
          <w:i/>
        </w:rPr>
        <w:t>Roseburia</w:t>
      </w:r>
      <w:proofErr w:type="spellEnd"/>
      <w:r>
        <w:t xml:space="preserve"> genus (</w:t>
      </w:r>
      <w:proofErr w:type="spellStart"/>
      <w:r>
        <w:t>Supl</w:t>
      </w:r>
      <w:proofErr w:type="spellEnd"/>
      <w:r>
        <w:t xml:space="preserve">. Figure </w:t>
      </w:r>
      <w:r w:rsidR="00211185">
        <w:t>5</w:t>
      </w:r>
      <w:r>
        <w:t xml:space="preserve">B). </w:t>
      </w:r>
      <w:r w:rsidR="004043BB">
        <w:t xml:space="preserve">These associations were not present among </w:t>
      </w:r>
      <w:r w:rsidR="00CA478A">
        <w:t>Ecuadorian</w:t>
      </w:r>
      <w:r w:rsidR="004043BB">
        <w:t xml:space="preserve"> children</w:t>
      </w:r>
      <w:r>
        <w:t xml:space="preserve"> (</w:t>
      </w:r>
      <w:proofErr w:type="spellStart"/>
      <w:r>
        <w:t>Supl</w:t>
      </w:r>
      <w:proofErr w:type="spellEnd"/>
      <w:r>
        <w:t xml:space="preserve">. Figure </w:t>
      </w:r>
      <w:r w:rsidR="00211185">
        <w:t>5</w:t>
      </w:r>
      <w:r>
        <w:t xml:space="preserve">C-D). No correlations were identified between any breast feeding factors and immune responses either in block </w:t>
      </w:r>
      <w:proofErr w:type="spellStart"/>
      <w:r>
        <w:t>sPLS</w:t>
      </w:r>
      <w:proofErr w:type="spellEnd"/>
      <w:r>
        <w:t xml:space="preserve">, or in univariate assessment of each stimulus-cytokine pair individually. The remainder of host factors demonstrated sparse relationships either OTUs or cytokines unique to either Canadian or Ecuadorean children, including associations between delivery mode, sex, </w:t>
      </w:r>
      <w:r w:rsidR="00990E6C">
        <w:t>weight for length Z-scores</w:t>
      </w:r>
      <w:r w:rsidR="00DA0C40">
        <w:t xml:space="preserve"> (WLZ)</w:t>
      </w:r>
      <w:r>
        <w:t>, and</w:t>
      </w:r>
      <w:r w:rsidR="00DA0C40">
        <w:t xml:space="preserve"> </w:t>
      </w:r>
      <w:r w:rsidR="00990E6C">
        <w:t>weight for age Z</w:t>
      </w:r>
      <w:r w:rsidR="00DA0C40">
        <w:t>-</w:t>
      </w:r>
      <w:r w:rsidR="00990E6C">
        <w:t>scores</w:t>
      </w:r>
      <w:r>
        <w:t xml:space="preserve"> </w:t>
      </w:r>
      <w:r w:rsidR="00DA0C40">
        <w:t xml:space="preserve">(WAZ) </w:t>
      </w:r>
      <w:r>
        <w:t>among Canadian children (</w:t>
      </w:r>
      <w:proofErr w:type="spellStart"/>
      <w:r>
        <w:t>Supl</w:t>
      </w:r>
      <w:proofErr w:type="spellEnd"/>
      <w:r>
        <w:t xml:space="preserve">. Figure </w:t>
      </w:r>
      <w:r w:rsidR="00211185">
        <w:t>6</w:t>
      </w:r>
      <w:r>
        <w:t xml:space="preserve"> A-B, examples in E-G) and between delivery mode and maternal age for Ecuadorean children (</w:t>
      </w:r>
      <w:proofErr w:type="spellStart"/>
      <w:r>
        <w:t>Supl</w:t>
      </w:r>
      <w:proofErr w:type="spellEnd"/>
      <w:r>
        <w:t xml:space="preserve">. Figure </w:t>
      </w:r>
      <w:r w:rsidR="00211185">
        <w:t>6</w:t>
      </w:r>
      <w:r>
        <w:t>C-D, examples in H-I).</w:t>
      </w:r>
    </w:p>
    <w:p w14:paraId="352939AC" w14:textId="259E823C" w:rsidR="007E603F" w:rsidRDefault="007E603F" w:rsidP="007E603F">
      <w:pPr>
        <w:spacing w:line="480" w:lineRule="auto"/>
        <w:ind w:firstLine="720"/>
      </w:pPr>
      <w:r>
        <w:t>Among Canadian and Ecuadorean children together, maternal age,</w:t>
      </w:r>
      <w:r w:rsidR="00DA0C40">
        <w:t xml:space="preserve"> </w:t>
      </w:r>
      <w:r w:rsidR="00990E6C">
        <w:t>heigh</w:t>
      </w:r>
      <w:r w:rsidR="00DA0C40">
        <w:t>t</w:t>
      </w:r>
      <w:r w:rsidR="00990E6C">
        <w:t xml:space="preserve"> for age Z</w:t>
      </w:r>
      <w:r w:rsidR="00DA0C40">
        <w:t>-</w:t>
      </w:r>
      <w:r w:rsidR="00990E6C">
        <w:t>scores</w:t>
      </w:r>
      <w:r w:rsidR="00DA0C40">
        <w:t xml:space="preserve"> (HAZ)</w:t>
      </w:r>
      <w:r>
        <w:t xml:space="preserve">, WAZ, and time since breast feeding were </w:t>
      </w:r>
      <w:r w:rsidR="00131888">
        <w:t>found</w:t>
      </w:r>
      <w:r>
        <w:t xml:space="preserve"> to co-vary with </w:t>
      </w:r>
      <w:r>
        <w:rPr>
          <w:i/>
        </w:rPr>
        <w:t xml:space="preserve">Bacteroides, </w:t>
      </w:r>
      <w:proofErr w:type="spellStart"/>
      <w:r>
        <w:rPr>
          <w:i/>
        </w:rPr>
        <w:t>Prevotella</w:t>
      </w:r>
      <w:proofErr w:type="spellEnd"/>
      <w:r>
        <w:rPr>
          <w:i/>
        </w:rPr>
        <w:t xml:space="preserve">, </w:t>
      </w:r>
      <w:r>
        <w:t>and responses to TLR2 stimulation (</w:t>
      </w:r>
      <w:proofErr w:type="spellStart"/>
      <w:r>
        <w:t>Supl</w:t>
      </w:r>
      <w:proofErr w:type="spellEnd"/>
      <w:r>
        <w:t xml:space="preserve">. Figure </w:t>
      </w:r>
      <w:r w:rsidR="00211185">
        <w:t>7</w:t>
      </w:r>
      <w:r>
        <w:t xml:space="preserve">A). Given that the host factors showing strongest associations also differed </w:t>
      </w:r>
      <w:r w:rsidR="00FD5CF5">
        <w:t>between</w:t>
      </w:r>
      <w:r>
        <w:t xml:space="preserve"> these cohorts, we determined the correlation strength of these relationships among Canadian and Ecuadorean children separately, finding that globally, these associations were no longer significant (</w:t>
      </w:r>
      <w:proofErr w:type="spellStart"/>
      <w:r>
        <w:t>Supl</w:t>
      </w:r>
      <w:proofErr w:type="spellEnd"/>
      <w:r>
        <w:t xml:space="preserve">. Figure </w:t>
      </w:r>
      <w:r w:rsidR="00211185">
        <w:t>7</w:t>
      </w:r>
      <w:r>
        <w:t xml:space="preserve">B-C, with specific examples in D-E). </w:t>
      </w:r>
      <w:r w:rsidR="00131888">
        <w:t>Thus</w:t>
      </w:r>
      <w:r>
        <w:t xml:space="preserve">, demographic factors, stool microbiome composition, and innate </w:t>
      </w:r>
      <w:r w:rsidR="004043BB">
        <w:t xml:space="preserve">immunity did not </w:t>
      </w:r>
      <w:r w:rsidR="00131888">
        <w:t xml:space="preserve">correlate </w:t>
      </w:r>
      <w:r w:rsidR="004043BB">
        <w:t xml:space="preserve">across </w:t>
      </w:r>
      <w:r>
        <w:t>multiple cohorts.</w:t>
      </w:r>
    </w:p>
    <w:p w14:paraId="75E5E728" w14:textId="77777777" w:rsidR="00747E9F" w:rsidRDefault="00747E9F" w:rsidP="007E603F">
      <w:pPr>
        <w:spacing w:line="480" w:lineRule="auto"/>
        <w:ind w:firstLine="720"/>
      </w:pPr>
    </w:p>
    <w:p w14:paraId="5486ACC3" w14:textId="2912112A" w:rsidR="00B32FDB" w:rsidRDefault="00671487" w:rsidP="00EA1F6B">
      <w:pPr>
        <w:keepNext/>
        <w:spacing w:line="480" w:lineRule="auto"/>
        <w:rPr>
          <w:rFonts w:eastAsia="Times New Roman"/>
          <w:b/>
          <w:lang w:eastAsia="en-CA"/>
        </w:rPr>
      </w:pPr>
      <w:r>
        <w:rPr>
          <w:rFonts w:eastAsia="Times New Roman"/>
          <w:b/>
          <w:lang w:eastAsia="en-CA"/>
        </w:rPr>
        <w:lastRenderedPageBreak/>
        <w:t xml:space="preserve">Fecal transplant </w:t>
      </w:r>
      <w:r w:rsidR="00593285">
        <w:rPr>
          <w:rFonts w:eastAsia="Times New Roman"/>
          <w:b/>
          <w:lang w:eastAsia="en-CA"/>
        </w:rPr>
        <w:t>dictates</w:t>
      </w:r>
      <w:r>
        <w:rPr>
          <w:rFonts w:eastAsia="Times New Roman"/>
          <w:b/>
          <w:lang w:eastAsia="en-CA"/>
        </w:rPr>
        <w:t xml:space="preserve"> imm</w:t>
      </w:r>
      <w:r w:rsidR="00B32FDB">
        <w:rPr>
          <w:rFonts w:eastAsia="Times New Roman"/>
          <w:b/>
          <w:lang w:eastAsia="en-CA"/>
        </w:rPr>
        <w:t>une phenotype of germ-free mice</w:t>
      </w:r>
    </w:p>
    <w:p w14:paraId="6B5BACCB" w14:textId="3873052E" w:rsidR="002E41C2" w:rsidRDefault="00D9593C" w:rsidP="00B32FDB">
      <w:pPr>
        <w:spacing w:line="480" w:lineRule="auto"/>
        <w:ind w:firstLine="720"/>
        <w:rPr>
          <w:rFonts w:eastAsia="Times New Roman"/>
          <w:lang w:eastAsia="en-CA"/>
        </w:rPr>
      </w:pPr>
      <w:r>
        <w:rPr>
          <w:rFonts w:eastAsia="Times New Roman"/>
          <w:lang w:eastAsia="en-CA"/>
        </w:rPr>
        <w:t xml:space="preserve">Mouse models of human fecal transplantation are a potentially useful tool </w:t>
      </w:r>
      <w:r w:rsidR="00232574">
        <w:rPr>
          <w:rFonts w:eastAsia="Times New Roman"/>
          <w:lang w:eastAsia="en-CA"/>
        </w:rPr>
        <w:t xml:space="preserve">to </w:t>
      </w:r>
      <w:r>
        <w:rPr>
          <w:rFonts w:eastAsia="Times New Roman"/>
          <w:lang w:eastAsia="en-CA"/>
        </w:rPr>
        <w:t xml:space="preserve">dissect host-microbiome relationships </w:t>
      </w:r>
      <w:r>
        <w:rPr>
          <w:rFonts w:eastAsia="Times New Roman"/>
          <w:i/>
          <w:lang w:eastAsia="en-CA"/>
        </w:rPr>
        <w:t>in vivo</w:t>
      </w:r>
      <w:r w:rsidRPr="00D9593C">
        <w:rPr>
          <w:rFonts w:eastAsia="Times New Roman"/>
          <w:lang w:eastAsia="en-CA"/>
        </w:rPr>
        <w:fldChar w:fldCharType="begin">
          <w:fldData xml:space="preserve">PEVuZE5vdGU+PENpdGU+PEF1dGhvcj5BcnJpZXRhPC9BdXRob3I+PFllYXI+MjAxNTwvWWVhcj48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JiN4RDtEZXBhcnRtZW50IG9mIE1pY3JvYmlvbG9neSAmYW1wOyBJbW11bm9sb2d5LCBVbml2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BzdHVydmV5QGN3LmJjLmNhIGJmaW5sYXlAbWFpbC51YmMuY2EuJiN4RDtN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zMDdyYTE1MjwvcGFnZXM+PHZvbHVtZT43PC92b2x1bWU+PG51bWJlcj4zMDc8L251bWJlcj48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</w:fldData>
        </w:fldChar>
      </w:r>
      <w:r w:rsidR="00AC4A29">
        <w:rPr>
          <w:rFonts w:eastAsia="Times New Roman"/>
          <w:lang w:eastAsia="en-CA"/>
        </w:rPr>
        <w:instrText xml:space="preserve"> ADDIN EN.CITE </w:instrText>
      </w:r>
      <w:r w:rsidR="00AC4A29">
        <w:rPr>
          <w:rFonts w:eastAsia="Times New Roman"/>
          <w:lang w:eastAsia="en-CA"/>
        </w:rPr>
        <w:fldChar w:fldCharType="begin">
          <w:fldData xml:space="preserve">PEVuZE5vdGU+PENpdGU+PEF1dGhvcj5BcnJpZXRhPC9BdXRob3I+PFllYXI+MjAxNTwvWWVhcj48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</w:fldData>
        </w:fldChar>
      </w:r>
      <w:r w:rsidR="00AC4A29">
        <w:rPr>
          <w:rFonts w:eastAsia="Times New Roman"/>
          <w:lang w:eastAsia="en-CA"/>
        </w:rPr>
        <w:instrText xml:space="preserve"> ADDIN EN.CITE.DATA </w:instrText>
      </w:r>
      <w:r w:rsidR="00AC4A29">
        <w:rPr>
          <w:rFonts w:eastAsia="Times New Roman"/>
          <w:lang w:eastAsia="en-CA"/>
        </w:rPr>
      </w:r>
      <w:r w:rsidR="00AC4A29">
        <w:rPr>
          <w:rFonts w:eastAsia="Times New Roman"/>
          <w:lang w:eastAsia="en-CA"/>
        </w:rPr>
        <w:fldChar w:fldCharType="end"/>
      </w:r>
      <w:r w:rsidRPr="00D9593C">
        <w:rPr>
          <w:rFonts w:eastAsia="Times New Roman"/>
          <w:lang w:eastAsia="en-CA"/>
        </w:rPr>
      </w:r>
      <w:r w:rsidRPr="00D9593C">
        <w:rPr>
          <w:rFonts w:eastAsia="Times New Roman"/>
          <w:lang w:eastAsia="en-CA"/>
        </w:rPr>
        <w:fldChar w:fldCharType="separate"/>
      </w:r>
      <w:r w:rsidR="00AC4A29" w:rsidRPr="00AC4A29">
        <w:rPr>
          <w:rFonts w:eastAsia="Times New Roman"/>
          <w:noProof/>
          <w:vertAlign w:val="superscript"/>
          <w:lang w:eastAsia="en-CA"/>
        </w:rPr>
        <w:t>20, 21</w:t>
      </w:r>
      <w:r w:rsidRPr="00D9593C">
        <w:rPr>
          <w:rFonts w:eastAsia="Times New Roman"/>
          <w:lang w:eastAsia="en-CA"/>
        </w:rPr>
        <w:fldChar w:fldCharType="end"/>
      </w:r>
      <w:r>
        <w:rPr>
          <w:rFonts w:eastAsia="Times New Roman"/>
          <w:i/>
          <w:lang w:eastAsia="en-CA"/>
        </w:rPr>
        <w:t>.</w:t>
      </w:r>
      <w:r>
        <w:rPr>
          <w:rFonts w:eastAsia="Times New Roman"/>
          <w:lang w:eastAsia="en-CA"/>
        </w:rPr>
        <w:t xml:space="preserve"> In a </w:t>
      </w:r>
      <w:bookmarkStart w:id="0" w:name="_Hlk30602046"/>
      <w:r>
        <w:rPr>
          <w:rFonts w:eastAsia="Times New Roman"/>
          <w:lang w:eastAsia="en-CA"/>
        </w:rPr>
        <w:t>proof-of-</w:t>
      </w:r>
      <w:r w:rsidR="00232574">
        <w:rPr>
          <w:rFonts w:eastAsia="Times New Roman"/>
          <w:lang w:eastAsia="en-CA"/>
        </w:rPr>
        <w:t>principle</w:t>
      </w:r>
      <w:r>
        <w:rPr>
          <w:rFonts w:eastAsia="Times New Roman"/>
          <w:lang w:eastAsia="en-CA"/>
        </w:rPr>
        <w:t xml:space="preserve"> </w:t>
      </w:r>
      <w:bookmarkEnd w:id="0"/>
      <w:r>
        <w:rPr>
          <w:rFonts w:eastAsia="Times New Roman"/>
          <w:lang w:eastAsia="en-CA"/>
        </w:rPr>
        <w:t>experiment, w</w:t>
      </w:r>
      <w:r w:rsidR="002E41C2">
        <w:rPr>
          <w:rFonts w:eastAsia="Times New Roman"/>
          <w:lang w:eastAsia="en-CA"/>
        </w:rPr>
        <w:t xml:space="preserve">e </w:t>
      </w:r>
      <w:r w:rsidR="00B522A1">
        <w:rPr>
          <w:rFonts w:eastAsia="Times New Roman"/>
          <w:lang w:eastAsia="en-CA"/>
        </w:rPr>
        <w:t xml:space="preserve">directly </w:t>
      </w:r>
      <w:r w:rsidR="002E41C2">
        <w:rPr>
          <w:rFonts w:eastAsia="Times New Roman"/>
          <w:lang w:eastAsia="en-CA"/>
        </w:rPr>
        <w:t xml:space="preserve">tested whether </w:t>
      </w:r>
      <w:r w:rsidR="00713637">
        <w:rPr>
          <w:rFonts w:eastAsia="Times New Roman"/>
          <w:lang w:eastAsia="en-CA"/>
        </w:rPr>
        <w:t xml:space="preserve">human </w:t>
      </w:r>
      <w:r w:rsidR="00B522A1">
        <w:rPr>
          <w:rFonts w:eastAsia="Times New Roman"/>
          <w:lang w:eastAsia="en-CA"/>
        </w:rPr>
        <w:t xml:space="preserve">gut </w:t>
      </w:r>
      <w:r w:rsidR="002E41C2">
        <w:rPr>
          <w:rFonts w:eastAsia="Times New Roman"/>
          <w:lang w:eastAsia="en-CA"/>
        </w:rPr>
        <w:t>microbiota</w:t>
      </w:r>
      <w:r w:rsidR="0000227A">
        <w:rPr>
          <w:rFonts w:eastAsia="Times New Roman"/>
          <w:lang w:eastAsia="en-CA"/>
        </w:rPr>
        <w:t xml:space="preserve"> </w:t>
      </w:r>
      <w:r w:rsidR="00CC0D21">
        <w:rPr>
          <w:rFonts w:eastAsia="Times New Roman"/>
          <w:lang w:eastAsia="en-CA"/>
        </w:rPr>
        <w:t xml:space="preserve">used to colonize germ-free mice </w:t>
      </w:r>
      <w:r w:rsidR="00713637">
        <w:rPr>
          <w:rFonts w:eastAsia="Times New Roman"/>
          <w:lang w:eastAsia="en-CA"/>
        </w:rPr>
        <w:t>c</w:t>
      </w:r>
      <w:r w:rsidR="00747E9F">
        <w:rPr>
          <w:rFonts w:eastAsia="Times New Roman"/>
          <w:lang w:eastAsia="en-CA"/>
        </w:rPr>
        <w:t>ould</w:t>
      </w:r>
      <w:r w:rsidR="002E41C2">
        <w:rPr>
          <w:rFonts w:eastAsia="Times New Roman"/>
          <w:lang w:eastAsia="en-CA"/>
        </w:rPr>
        <w:t xml:space="preserve"> </w:t>
      </w:r>
      <w:r>
        <w:rPr>
          <w:rFonts w:eastAsia="Times New Roman"/>
          <w:lang w:eastAsia="en-CA"/>
        </w:rPr>
        <w:t>induce differences in systemic immune phenotypes</w:t>
      </w:r>
      <w:r w:rsidR="0000227A">
        <w:rPr>
          <w:rFonts w:eastAsia="Times New Roman"/>
          <w:lang w:eastAsia="en-CA"/>
        </w:rPr>
        <w:t xml:space="preserve"> similar to those</w:t>
      </w:r>
      <w:r>
        <w:rPr>
          <w:rFonts w:eastAsia="Times New Roman"/>
          <w:lang w:eastAsia="en-CA"/>
        </w:rPr>
        <w:t xml:space="preserve"> observed in the human</w:t>
      </w:r>
      <w:r w:rsidR="00713637">
        <w:rPr>
          <w:rFonts w:eastAsia="Times New Roman"/>
          <w:lang w:eastAsia="en-CA"/>
        </w:rPr>
        <w:t xml:space="preserve"> donor</w:t>
      </w:r>
      <w:r>
        <w:rPr>
          <w:rFonts w:eastAsia="Times New Roman"/>
          <w:lang w:eastAsia="en-CA"/>
        </w:rPr>
        <w:t>s</w:t>
      </w:r>
      <w:r w:rsidR="00593285">
        <w:rPr>
          <w:rFonts w:eastAsia="Times New Roman"/>
          <w:lang w:eastAsia="en-CA"/>
        </w:rPr>
        <w:t xml:space="preserve">. </w:t>
      </w:r>
      <w:r w:rsidR="00F317C1">
        <w:rPr>
          <w:rFonts w:eastAsia="Times New Roman"/>
          <w:lang w:eastAsia="en-CA"/>
        </w:rPr>
        <w:t>We</w:t>
      </w:r>
      <w:r w:rsidR="002E41C2">
        <w:rPr>
          <w:rFonts w:eastAsia="Times New Roman"/>
          <w:lang w:eastAsia="en-CA"/>
        </w:rPr>
        <w:t xml:space="preserve"> compar</w:t>
      </w:r>
      <w:r w:rsidR="00F317C1">
        <w:rPr>
          <w:rFonts w:eastAsia="Times New Roman"/>
          <w:lang w:eastAsia="en-CA"/>
        </w:rPr>
        <w:t>ed</w:t>
      </w:r>
      <w:r w:rsidR="002E41C2">
        <w:rPr>
          <w:rFonts w:eastAsia="Times New Roman"/>
          <w:lang w:eastAsia="en-CA"/>
        </w:rPr>
        <w:t xml:space="preserve"> South African versus Canadian microbiomes for their potential effects on splenocyte responses to TLR stimulation in germ-free mice (Figure 6A). </w:t>
      </w:r>
      <w:r w:rsidR="0000227A">
        <w:rPr>
          <w:rFonts w:eastAsia="Times New Roman"/>
          <w:lang w:eastAsia="en-CA"/>
        </w:rPr>
        <w:t xml:space="preserve">Principal Component Analysis of </w:t>
      </w:r>
      <w:r w:rsidR="00EF601B">
        <w:rPr>
          <w:rFonts w:eastAsia="Times New Roman"/>
          <w:lang w:eastAsia="en-CA"/>
        </w:rPr>
        <w:t xml:space="preserve">recipient </w:t>
      </w:r>
      <w:r w:rsidR="00114571">
        <w:rPr>
          <w:rFonts w:eastAsia="Times New Roman"/>
          <w:lang w:eastAsia="en-CA"/>
        </w:rPr>
        <w:t xml:space="preserve">mouse </w:t>
      </w:r>
      <w:r w:rsidR="0000227A">
        <w:rPr>
          <w:rFonts w:eastAsia="Times New Roman"/>
          <w:lang w:eastAsia="en-CA"/>
        </w:rPr>
        <w:t>cytokine responses to PRR stimulation demonstrated that the type of stimulus primarily determined the response (Principal Component 1), as was observed within the human data</w:t>
      </w:r>
      <w:r w:rsidR="0000227A">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 </w:instrText>
      </w:r>
      <w:r w:rsidR="00411100">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411100">
        <w:rPr>
          <w:rFonts w:eastAsia="Times New Roman"/>
          <w:lang w:eastAsia="en-CA"/>
        </w:rPr>
        <w:instrText xml:space="preserve"> ADDIN EN.CITE.DATA </w:instrText>
      </w:r>
      <w:r w:rsidR="00411100">
        <w:rPr>
          <w:rFonts w:eastAsia="Times New Roman"/>
          <w:lang w:eastAsia="en-CA"/>
        </w:rPr>
      </w:r>
      <w:r w:rsidR="00411100">
        <w:rPr>
          <w:rFonts w:eastAsia="Times New Roman"/>
          <w:lang w:eastAsia="en-CA"/>
        </w:rPr>
        <w:fldChar w:fldCharType="end"/>
      </w:r>
      <w:r w:rsidR="0000227A">
        <w:rPr>
          <w:rFonts w:eastAsia="Times New Roman"/>
          <w:lang w:eastAsia="en-CA"/>
        </w:rPr>
      </w:r>
      <w:r w:rsidR="0000227A">
        <w:rPr>
          <w:rFonts w:eastAsia="Times New Roman"/>
          <w:lang w:eastAsia="en-CA"/>
        </w:rPr>
        <w:fldChar w:fldCharType="separate"/>
      </w:r>
      <w:r w:rsidR="00411100" w:rsidRPr="00411100">
        <w:rPr>
          <w:rFonts w:eastAsia="Times New Roman"/>
          <w:noProof/>
          <w:vertAlign w:val="superscript"/>
          <w:lang w:eastAsia="en-CA"/>
        </w:rPr>
        <w:t>6</w:t>
      </w:r>
      <w:r w:rsidR="0000227A">
        <w:rPr>
          <w:rFonts w:eastAsia="Times New Roman"/>
          <w:lang w:eastAsia="en-CA"/>
        </w:rPr>
        <w:fldChar w:fldCharType="end"/>
      </w:r>
      <w:r w:rsidR="0000227A">
        <w:rPr>
          <w:rFonts w:eastAsia="Times New Roman"/>
          <w:lang w:eastAsia="en-CA"/>
        </w:rPr>
        <w:t xml:space="preserve">. </w:t>
      </w:r>
      <w:r w:rsidR="00F317C1">
        <w:rPr>
          <w:rFonts w:eastAsia="Times New Roman"/>
          <w:lang w:eastAsia="en-CA"/>
        </w:rPr>
        <w:t>However, w</w:t>
      </w:r>
      <w:r w:rsidR="0000227A">
        <w:rPr>
          <w:rFonts w:eastAsia="Times New Roman"/>
          <w:lang w:eastAsia="en-CA"/>
        </w:rPr>
        <w:t xml:space="preserve">ithin each stimulus, cohort-specific clustering was evident for responses </w:t>
      </w:r>
      <w:r w:rsidR="00490E5D">
        <w:rPr>
          <w:rFonts w:eastAsia="Times New Roman"/>
          <w:lang w:eastAsia="en-CA"/>
        </w:rPr>
        <w:t xml:space="preserve">to </w:t>
      </w:r>
      <w:r w:rsidR="0000227A">
        <w:rPr>
          <w:rFonts w:eastAsia="Times New Roman"/>
          <w:lang w:eastAsia="en-CA"/>
        </w:rPr>
        <w:t>both R848 (PC1 vs. PC2; Figure 6B) and LPS (PC1 vs. PC3</w:t>
      </w:r>
      <w:r w:rsidR="00A64577">
        <w:rPr>
          <w:rFonts w:eastAsia="Times New Roman"/>
          <w:lang w:eastAsia="en-CA"/>
        </w:rPr>
        <w:t>; Figure 6C</w:t>
      </w:r>
      <w:r w:rsidR="0000227A">
        <w:rPr>
          <w:rFonts w:eastAsia="Times New Roman"/>
          <w:lang w:eastAsia="en-CA"/>
        </w:rPr>
        <w:t>)</w:t>
      </w:r>
      <w:r w:rsidR="00767065">
        <w:rPr>
          <w:rFonts w:eastAsia="Times New Roman"/>
          <w:lang w:eastAsia="en-CA"/>
        </w:rPr>
        <w:t>.</w:t>
      </w:r>
      <w:r w:rsidR="0000227A">
        <w:rPr>
          <w:rFonts w:eastAsia="Times New Roman"/>
          <w:lang w:eastAsia="en-CA"/>
        </w:rPr>
        <w:t xml:space="preserve">  </w:t>
      </w:r>
      <w:r w:rsidR="002E41C2">
        <w:rPr>
          <w:rFonts w:eastAsia="Times New Roman"/>
          <w:lang w:eastAsia="en-CA"/>
        </w:rPr>
        <w:t>In mice inoculated with South African feces versus Canadian feces, IFN-</w:t>
      </w:r>
      <w:r w:rsidR="002E41C2">
        <w:rPr>
          <w:rFonts w:eastAsia="Times New Roman"/>
          <w:lang w:eastAsia="en-CA"/>
        </w:rPr>
        <w:sym w:font="Symbol" w:char="F067"/>
      </w:r>
      <w:r w:rsidR="002E41C2">
        <w:rPr>
          <w:rFonts w:eastAsia="Times New Roman"/>
          <w:lang w:eastAsia="en-CA"/>
        </w:rPr>
        <w:t xml:space="preserve"> and IL-10 responses to LPS and IL-10</w:t>
      </w:r>
      <w:r w:rsidR="0000227A">
        <w:rPr>
          <w:rFonts w:eastAsia="Times New Roman"/>
          <w:lang w:eastAsia="en-CA"/>
        </w:rPr>
        <w:t xml:space="preserve"> and IL-6</w:t>
      </w:r>
      <w:r w:rsidR="002E41C2">
        <w:rPr>
          <w:rFonts w:eastAsia="Times New Roman"/>
          <w:lang w:eastAsia="en-CA"/>
        </w:rPr>
        <w:t xml:space="preserve"> response t</w:t>
      </w:r>
      <w:r w:rsidR="00C30ABD">
        <w:rPr>
          <w:rFonts w:eastAsia="Times New Roman"/>
          <w:lang w:eastAsia="en-CA"/>
        </w:rPr>
        <w:t>o R848 were significantly suppressed</w:t>
      </w:r>
      <w:r w:rsidR="002E41C2">
        <w:rPr>
          <w:rFonts w:eastAsia="Times New Roman"/>
          <w:lang w:eastAsia="en-CA"/>
        </w:rPr>
        <w:t xml:space="preserve"> </w:t>
      </w:r>
      <w:r w:rsidR="0000227A">
        <w:rPr>
          <w:rFonts w:eastAsia="Times New Roman"/>
          <w:lang w:eastAsia="en-CA"/>
        </w:rPr>
        <w:t xml:space="preserve">(Figure 6D). </w:t>
      </w:r>
      <w:r w:rsidR="002E41C2">
        <w:rPr>
          <w:rFonts w:eastAsia="Times New Roman"/>
          <w:lang w:eastAsia="en-CA"/>
        </w:rPr>
        <w:t>Responses to pro-inflammatory cytokines TNF-</w:t>
      </w:r>
      <w:r w:rsidR="002E41C2">
        <w:rPr>
          <w:rFonts w:eastAsia="Times New Roman"/>
          <w:lang w:eastAsia="en-CA"/>
        </w:rPr>
        <w:sym w:font="Symbol" w:char="F061"/>
      </w:r>
      <w:r w:rsidR="002E41C2">
        <w:rPr>
          <w:rFonts w:eastAsia="Times New Roman"/>
          <w:lang w:eastAsia="en-CA"/>
        </w:rPr>
        <w:t xml:space="preserve"> and MIP-1</w:t>
      </w:r>
      <w:r w:rsidR="002E41C2">
        <w:rPr>
          <w:rFonts w:eastAsia="Times New Roman"/>
          <w:lang w:eastAsia="en-CA"/>
        </w:rPr>
        <w:sym w:font="Symbol" w:char="F062"/>
      </w:r>
      <w:r w:rsidR="002E41C2">
        <w:rPr>
          <w:rFonts w:eastAsia="Times New Roman"/>
          <w:lang w:eastAsia="en-CA"/>
        </w:rPr>
        <w:t xml:space="preserve"> were similar between the groups, while IL-23 and IFN-</w:t>
      </w:r>
      <w:r w:rsidR="002E41C2">
        <w:rPr>
          <w:rFonts w:eastAsia="Times New Roman"/>
          <w:lang w:eastAsia="en-CA"/>
        </w:rPr>
        <w:sym w:font="Symbol" w:char="F061"/>
      </w:r>
      <w:r w:rsidR="002E41C2">
        <w:rPr>
          <w:rFonts w:eastAsia="Times New Roman"/>
          <w:lang w:eastAsia="en-CA"/>
        </w:rPr>
        <w:t>2 were not produced in this assay</w:t>
      </w:r>
      <w:r w:rsidR="00DA44EC">
        <w:rPr>
          <w:rFonts w:eastAsia="Times New Roman"/>
          <w:lang w:eastAsia="en-CA"/>
        </w:rPr>
        <w:t xml:space="preserve"> (</w:t>
      </w:r>
      <w:proofErr w:type="spellStart"/>
      <w:r w:rsidR="00DA44EC">
        <w:rPr>
          <w:rFonts w:eastAsia="Times New Roman"/>
          <w:lang w:eastAsia="en-CA"/>
        </w:rPr>
        <w:t>Sup</w:t>
      </w:r>
      <w:r w:rsidR="004F11A1">
        <w:rPr>
          <w:rFonts w:eastAsia="Times New Roman"/>
          <w:lang w:eastAsia="en-CA"/>
        </w:rPr>
        <w:t>l</w:t>
      </w:r>
      <w:proofErr w:type="spellEnd"/>
      <w:r w:rsidR="004F11A1">
        <w:rPr>
          <w:rFonts w:eastAsia="Times New Roman"/>
          <w:lang w:eastAsia="en-CA"/>
        </w:rPr>
        <w:t>.</w:t>
      </w:r>
      <w:r w:rsidR="00DA44EC">
        <w:rPr>
          <w:rFonts w:eastAsia="Times New Roman"/>
          <w:lang w:eastAsia="en-CA"/>
        </w:rPr>
        <w:t xml:space="preserve"> Figure </w:t>
      </w:r>
      <w:r w:rsidR="00211185">
        <w:rPr>
          <w:rFonts w:eastAsia="Times New Roman"/>
          <w:lang w:eastAsia="en-CA"/>
        </w:rPr>
        <w:t>8</w:t>
      </w:r>
      <w:r w:rsidR="002A6641">
        <w:rPr>
          <w:rFonts w:eastAsia="Times New Roman"/>
          <w:lang w:eastAsia="en-CA"/>
        </w:rPr>
        <w:t>A</w:t>
      </w:r>
      <w:r w:rsidR="0000227A">
        <w:rPr>
          <w:rFonts w:eastAsia="Times New Roman"/>
          <w:lang w:eastAsia="en-CA"/>
        </w:rPr>
        <w:t>)</w:t>
      </w:r>
      <w:r w:rsidR="002E41C2">
        <w:rPr>
          <w:rFonts w:eastAsia="Times New Roman"/>
          <w:lang w:eastAsia="en-CA"/>
        </w:rPr>
        <w:t>.  Overall, mice inoculated with South African feces mounted</w:t>
      </w:r>
      <w:r w:rsidR="00C30ABD">
        <w:rPr>
          <w:rFonts w:eastAsia="Times New Roman"/>
          <w:lang w:eastAsia="en-CA"/>
        </w:rPr>
        <w:t xml:space="preserve"> </w:t>
      </w:r>
      <w:r w:rsidR="002E41C2">
        <w:rPr>
          <w:rFonts w:eastAsia="Times New Roman"/>
          <w:lang w:eastAsia="en-CA"/>
        </w:rPr>
        <w:t>lower cytokine responses than those inoculated with Canadian feces</w:t>
      </w:r>
      <w:r w:rsidR="00767065">
        <w:rPr>
          <w:rFonts w:eastAsia="Times New Roman"/>
          <w:lang w:eastAsia="en-CA"/>
        </w:rPr>
        <w:t xml:space="preserve">, as was observed in the </w:t>
      </w:r>
      <w:r w:rsidR="00A64577">
        <w:rPr>
          <w:rFonts w:eastAsia="Times New Roman"/>
          <w:lang w:eastAsia="en-CA"/>
        </w:rPr>
        <w:t xml:space="preserve">corresponding </w:t>
      </w:r>
      <w:r w:rsidR="00767065">
        <w:rPr>
          <w:rFonts w:eastAsia="Times New Roman"/>
          <w:lang w:eastAsia="en-CA"/>
        </w:rPr>
        <w:t>donor children</w:t>
      </w:r>
      <w:r w:rsidR="002E41C2">
        <w:rPr>
          <w:rFonts w:eastAsia="Times New Roman"/>
          <w:lang w:eastAsia="en-CA"/>
        </w:rPr>
        <w:t>.</w:t>
      </w:r>
    </w:p>
    <w:p w14:paraId="7A1DB92F" w14:textId="0BC8A752" w:rsidR="006B5A9D" w:rsidRDefault="007173E7" w:rsidP="006B5A9D">
      <w:pPr>
        <w:spacing w:line="480" w:lineRule="auto"/>
        <w:ind w:firstLine="720"/>
        <w:rPr>
          <w:rFonts w:eastAsia="Times New Roman"/>
          <w:lang w:eastAsia="en-CA"/>
        </w:rPr>
      </w:pPr>
      <w:r>
        <w:rPr>
          <w:rFonts w:eastAsia="Times New Roman"/>
          <w:lang w:eastAsia="en-CA"/>
        </w:rPr>
        <w:t>We assessed the intestinal and fecal microbiomes of recipient mice at the end of the experiment alongside re-extracted DNA from human donor stools (Figure 6</w:t>
      </w:r>
      <w:r w:rsidR="00A64577">
        <w:rPr>
          <w:rFonts w:eastAsia="Times New Roman"/>
          <w:lang w:eastAsia="en-CA"/>
        </w:rPr>
        <w:t>E</w:t>
      </w:r>
      <w:r>
        <w:rPr>
          <w:rFonts w:eastAsia="Times New Roman"/>
          <w:lang w:eastAsia="en-CA"/>
        </w:rPr>
        <w:t xml:space="preserve">).  The microbiomes of the mice were distinct from their respective source feces.  </w:t>
      </w:r>
      <w:r w:rsidR="002B03F4">
        <w:rPr>
          <w:rFonts w:eastAsia="Times New Roman"/>
          <w:lang w:eastAsia="en-CA"/>
        </w:rPr>
        <w:t>However</w:t>
      </w:r>
      <w:r>
        <w:rPr>
          <w:rFonts w:eastAsia="Times New Roman"/>
          <w:lang w:eastAsia="en-CA"/>
        </w:rPr>
        <w:t>, within each tissue and the feces, the microbiomes were distinct between mice with the different fecal sources (Figure 6</w:t>
      </w:r>
      <w:r w:rsidR="00A64577">
        <w:rPr>
          <w:rFonts w:eastAsia="Times New Roman"/>
          <w:lang w:eastAsia="en-CA"/>
        </w:rPr>
        <w:t>F</w:t>
      </w:r>
      <w:r>
        <w:rPr>
          <w:rFonts w:eastAsia="Times New Roman"/>
          <w:lang w:eastAsia="en-CA"/>
        </w:rPr>
        <w:t>).</w:t>
      </w:r>
      <w:r w:rsidR="00155E37">
        <w:rPr>
          <w:rFonts w:eastAsia="Times New Roman"/>
          <w:lang w:eastAsia="en-CA"/>
        </w:rPr>
        <w:t xml:space="preserve"> Further, the small intestinal barrier integrity was significantly lower between mice inoculated with South African feces versus those inoculated with Canadian feces</w:t>
      </w:r>
      <w:r w:rsidR="00155E37" w:rsidDel="00EF0086">
        <w:rPr>
          <w:rFonts w:eastAsia="Times New Roman"/>
          <w:lang w:eastAsia="en-CA"/>
        </w:rPr>
        <w:t xml:space="preserve"> </w:t>
      </w:r>
      <w:r w:rsidR="00155E37">
        <w:rPr>
          <w:rFonts w:eastAsia="Times New Roman"/>
          <w:lang w:eastAsia="en-CA"/>
        </w:rPr>
        <w:t>(Figure 6</w:t>
      </w:r>
      <w:r w:rsidR="00A64577">
        <w:rPr>
          <w:rFonts w:eastAsia="Times New Roman"/>
          <w:lang w:eastAsia="en-CA"/>
        </w:rPr>
        <w:t>G</w:t>
      </w:r>
      <w:r w:rsidR="00155E37">
        <w:rPr>
          <w:rFonts w:eastAsia="Times New Roman"/>
          <w:lang w:eastAsia="en-CA"/>
        </w:rPr>
        <w:t xml:space="preserve">).  </w:t>
      </w:r>
      <w:r>
        <w:rPr>
          <w:rFonts w:eastAsia="Times New Roman"/>
          <w:lang w:eastAsia="en-CA"/>
        </w:rPr>
        <w:t xml:space="preserve">  </w:t>
      </w:r>
      <w:r w:rsidR="002B03F4">
        <w:rPr>
          <w:rFonts w:eastAsia="Times New Roman"/>
          <w:lang w:eastAsia="en-CA"/>
        </w:rPr>
        <w:lastRenderedPageBreak/>
        <w:t>A subset of the differentially abundant OTUs in the original human samples were also found in the mice (</w:t>
      </w:r>
      <w:proofErr w:type="spellStart"/>
      <w:r w:rsidR="002B03F4">
        <w:rPr>
          <w:rFonts w:eastAsia="Times New Roman"/>
          <w:lang w:eastAsia="en-CA"/>
        </w:rPr>
        <w:t>Supl</w:t>
      </w:r>
      <w:proofErr w:type="spellEnd"/>
      <w:r w:rsidR="002B03F4">
        <w:rPr>
          <w:rFonts w:eastAsia="Times New Roman"/>
          <w:lang w:eastAsia="en-CA"/>
        </w:rPr>
        <w:t xml:space="preserve">. Figure </w:t>
      </w:r>
      <w:r w:rsidR="00211185">
        <w:rPr>
          <w:rFonts w:eastAsia="Times New Roman"/>
          <w:lang w:eastAsia="en-CA"/>
        </w:rPr>
        <w:t>8</w:t>
      </w:r>
      <w:r w:rsidR="002A6641">
        <w:rPr>
          <w:rFonts w:eastAsia="Times New Roman"/>
          <w:lang w:eastAsia="en-CA"/>
        </w:rPr>
        <w:t>B</w:t>
      </w:r>
      <w:r w:rsidR="002B03F4">
        <w:rPr>
          <w:rFonts w:eastAsia="Times New Roman"/>
          <w:lang w:eastAsia="en-CA"/>
        </w:rPr>
        <w:t>-</w:t>
      </w:r>
      <w:r w:rsidR="002A6641">
        <w:rPr>
          <w:rFonts w:eastAsia="Times New Roman"/>
          <w:lang w:eastAsia="en-CA"/>
        </w:rPr>
        <w:t>D</w:t>
      </w:r>
      <w:r w:rsidR="00394DC4">
        <w:rPr>
          <w:rFonts w:eastAsia="Times New Roman"/>
          <w:lang w:eastAsia="en-CA"/>
        </w:rPr>
        <w:t>)</w:t>
      </w:r>
      <w:r w:rsidR="002B03F4">
        <w:rPr>
          <w:rFonts w:eastAsia="Times New Roman"/>
          <w:lang w:eastAsia="en-CA"/>
        </w:rPr>
        <w:t>.  Of the OTUs differentially abundant in both the human donors and the mice, six consistently distinguished the treatment groups in the ileum, jejunum or feces.  Among these, f</w:t>
      </w:r>
      <w:r w:rsidR="00A137A5">
        <w:rPr>
          <w:rFonts w:eastAsia="Times New Roman"/>
          <w:lang w:eastAsia="en-CA"/>
        </w:rPr>
        <w:t>our OTUs</w:t>
      </w:r>
      <w:r w:rsidR="00C94137">
        <w:rPr>
          <w:rFonts w:eastAsia="Times New Roman"/>
          <w:lang w:eastAsia="en-CA"/>
        </w:rPr>
        <w:t>,</w:t>
      </w:r>
      <w:r w:rsidR="00604276">
        <w:rPr>
          <w:rFonts w:eastAsia="Times New Roman"/>
          <w:lang w:eastAsia="en-CA"/>
        </w:rPr>
        <w:t xml:space="preserve"> belonging to the genera, </w:t>
      </w:r>
      <w:proofErr w:type="spellStart"/>
      <w:r w:rsidR="00604276">
        <w:rPr>
          <w:rFonts w:eastAsia="Times New Roman"/>
          <w:i/>
          <w:lang w:eastAsia="en-CA"/>
        </w:rPr>
        <w:t>Alistipes</w:t>
      </w:r>
      <w:proofErr w:type="spellEnd"/>
      <w:r w:rsidR="00604276">
        <w:rPr>
          <w:rFonts w:eastAsia="Times New Roman"/>
          <w:i/>
          <w:lang w:eastAsia="en-CA"/>
        </w:rPr>
        <w:t xml:space="preserve">, </w:t>
      </w:r>
      <w:proofErr w:type="spellStart"/>
      <w:r w:rsidR="00604276">
        <w:rPr>
          <w:rFonts w:eastAsia="Times New Roman"/>
          <w:i/>
          <w:lang w:eastAsia="en-CA"/>
        </w:rPr>
        <w:t>Odoribacter</w:t>
      </w:r>
      <w:proofErr w:type="spellEnd"/>
      <w:r w:rsidR="00604276">
        <w:rPr>
          <w:rFonts w:eastAsia="Times New Roman"/>
          <w:i/>
          <w:lang w:eastAsia="en-CA"/>
        </w:rPr>
        <w:t xml:space="preserve">, </w:t>
      </w:r>
      <w:r w:rsidR="00604276">
        <w:rPr>
          <w:rFonts w:eastAsia="Times New Roman"/>
          <w:lang w:eastAsia="en-CA"/>
        </w:rPr>
        <w:t xml:space="preserve">and </w:t>
      </w:r>
      <w:proofErr w:type="spellStart"/>
      <w:r w:rsidR="00604276">
        <w:rPr>
          <w:rFonts w:eastAsia="Times New Roman"/>
          <w:i/>
          <w:lang w:eastAsia="en-CA"/>
        </w:rPr>
        <w:t>Prevotella</w:t>
      </w:r>
      <w:proofErr w:type="spellEnd"/>
      <w:r w:rsidR="00604276">
        <w:rPr>
          <w:rFonts w:eastAsia="Times New Roman"/>
          <w:i/>
          <w:lang w:eastAsia="en-CA"/>
        </w:rPr>
        <w:t>,</w:t>
      </w:r>
      <w:r w:rsidR="00604276">
        <w:rPr>
          <w:rFonts w:eastAsia="Times New Roman"/>
          <w:lang w:eastAsia="en-CA"/>
        </w:rPr>
        <w:t xml:space="preserve"> and to the family, </w:t>
      </w:r>
      <w:proofErr w:type="spellStart"/>
      <w:r w:rsidR="00604276">
        <w:rPr>
          <w:rFonts w:eastAsia="Times New Roman"/>
          <w:i/>
          <w:lang w:eastAsia="en-CA"/>
        </w:rPr>
        <w:t>Rikenellaceae</w:t>
      </w:r>
      <w:proofErr w:type="spellEnd"/>
      <w:r w:rsidR="00604276">
        <w:rPr>
          <w:rFonts w:eastAsia="Times New Roman"/>
          <w:i/>
          <w:lang w:eastAsia="en-CA"/>
        </w:rPr>
        <w:t>,</w:t>
      </w:r>
      <w:r w:rsidR="00604276">
        <w:rPr>
          <w:rFonts w:eastAsia="Times New Roman"/>
          <w:lang w:eastAsia="en-CA"/>
        </w:rPr>
        <w:t xml:space="preserve"> </w:t>
      </w:r>
      <w:r w:rsidR="00C94137">
        <w:rPr>
          <w:rFonts w:eastAsia="Times New Roman"/>
          <w:lang w:eastAsia="en-CA"/>
        </w:rPr>
        <w:t xml:space="preserve">were </w:t>
      </w:r>
      <w:r w:rsidR="00604276">
        <w:rPr>
          <w:rFonts w:eastAsia="Times New Roman"/>
          <w:lang w:eastAsia="en-CA"/>
        </w:rPr>
        <w:t>enriched in the South African human donor stools and</w:t>
      </w:r>
      <w:r w:rsidR="00A64577">
        <w:rPr>
          <w:rFonts w:eastAsia="Times New Roman"/>
          <w:lang w:eastAsia="en-CA"/>
        </w:rPr>
        <w:t xml:space="preserve"> in the mice </w:t>
      </w:r>
      <w:r w:rsidR="00604276">
        <w:rPr>
          <w:rFonts w:eastAsia="Times New Roman"/>
          <w:lang w:eastAsia="en-CA"/>
        </w:rPr>
        <w:t>inoculated with those stools</w:t>
      </w:r>
      <w:r w:rsidR="00A137A5">
        <w:rPr>
          <w:rFonts w:eastAsia="Times New Roman"/>
          <w:lang w:eastAsia="en-CA"/>
        </w:rPr>
        <w:t xml:space="preserve"> (</w:t>
      </w:r>
      <w:proofErr w:type="spellStart"/>
      <w:r w:rsidR="00A137A5">
        <w:rPr>
          <w:rFonts w:eastAsia="Times New Roman"/>
          <w:lang w:eastAsia="en-CA"/>
        </w:rPr>
        <w:t>Supl</w:t>
      </w:r>
      <w:proofErr w:type="spellEnd"/>
      <w:r w:rsidR="00A137A5">
        <w:rPr>
          <w:rFonts w:eastAsia="Times New Roman"/>
          <w:lang w:eastAsia="en-CA"/>
        </w:rPr>
        <w:t xml:space="preserve">. Figure </w:t>
      </w:r>
      <w:r w:rsidR="00211185">
        <w:rPr>
          <w:rFonts w:eastAsia="Times New Roman"/>
          <w:lang w:eastAsia="en-CA"/>
        </w:rPr>
        <w:t>8</w:t>
      </w:r>
      <w:r w:rsidR="002A6641">
        <w:rPr>
          <w:rFonts w:eastAsia="Times New Roman"/>
          <w:lang w:eastAsia="en-CA"/>
        </w:rPr>
        <w:t>E</w:t>
      </w:r>
      <w:r w:rsidR="00A137A5">
        <w:rPr>
          <w:rFonts w:eastAsia="Times New Roman"/>
          <w:lang w:eastAsia="en-CA"/>
        </w:rPr>
        <w:t xml:space="preserve">).  </w:t>
      </w:r>
      <w:r w:rsidR="00A64577">
        <w:rPr>
          <w:rFonts w:eastAsia="Times New Roman"/>
          <w:lang w:eastAsia="en-CA"/>
        </w:rPr>
        <w:t xml:space="preserve">And, </w:t>
      </w:r>
      <w:r w:rsidR="00C94137">
        <w:rPr>
          <w:rFonts w:eastAsia="Times New Roman"/>
          <w:lang w:eastAsia="en-CA"/>
        </w:rPr>
        <w:t xml:space="preserve">the remaining </w:t>
      </w:r>
      <w:r w:rsidR="00A64577">
        <w:rPr>
          <w:rFonts w:eastAsia="Times New Roman"/>
          <w:lang w:eastAsia="en-CA"/>
        </w:rPr>
        <w:t>t</w:t>
      </w:r>
      <w:r w:rsidR="00A137A5">
        <w:rPr>
          <w:rFonts w:eastAsia="Times New Roman"/>
          <w:lang w:eastAsia="en-CA"/>
        </w:rPr>
        <w:t xml:space="preserve">wo </w:t>
      </w:r>
      <w:r w:rsidR="00C94137">
        <w:rPr>
          <w:rFonts w:eastAsia="Times New Roman"/>
          <w:lang w:eastAsia="en-CA"/>
        </w:rPr>
        <w:t xml:space="preserve">OTUs, belonging to the genus, </w:t>
      </w:r>
      <w:r w:rsidR="00A137A5">
        <w:rPr>
          <w:rFonts w:eastAsia="Times New Roman"/>
          <w:i/>
          <w:lang w:eastAsia="en-CA"/>
        </w:rPr>
        <w:t>Clostridium</w:t>
      </w:r>
      <w:r w:rsidR="00C94137">
        <w:rPr>
          <w:rFonts w:eastAsia="Times New Roman"/>
          <w:i/>
          <w:lang w:eastAsia="en-CA"/>
        </w:rPr>
        <w:t>,</w:t>
      </w:r>
      <w:r w:rsidR="00A137A5">
        <w:rPr>
          <w:rFonts w:eastAsia="Times New Roman"/>
          <w:lang w:eastAsia="en-CA"/>
        </w:rPr>
        <w:t xml:space="preserve"> </w:t>
      </w:r>
      <w:r w:rsidR="00C94137">
        <w:rPr>
          <w:rFonts w:eastAsia="Times New Roman"/>
          <w:lang w:eastAsia="en-CA"/>
        </w:rPr>
        <w:t>were enriched in the Canadian human donor stools and in the mice inoculated with those stools</w:t>
      </w:r>
      <w:r w:rsidR="00A137A5">
        <w:rPr>
          <w:rFonts w:eastAsia="Times New Roman"/>
          <w:lang w:eastAsia="en-CA"/>
        </w:rPr>
        <w:t xml:space="preserve"> (</w:t>
      </w:r>
      <w:proofErr w:type="spellStart"/>
      <w:r w:rsidR="00A137A5">
        <w:rPr>
          <w:rFonts w:eastAsia="Times New Roman"/>
          <w:lang w:eastAsia="en-CA"/>
        </w:rPr>
        <w:t>Supl</w:t>
      </w:r>
      <w:proofErr w:type="spellEnd"/>
      <w:r w:rsidR="00A137A5">
        <w:rPr>
          <w:rFonts w:eastAsia="Times New Roman"/>
          <w:lang w:eastAsia="en-CA"/>
        </w:rPr>
        <w:t xml:space="preserve">. Figure </w:t>
      </w:r>
      <w:r w:rsidR="00211185">
        <w:rPr>
          <w:rFonts w:eastAsia="Times New Roman"/>
          <w:lang w:eastAsia="en-CA"/>
        </w:rPr>
        <w:t>8</w:t>
      </w:r>
      <w:r w:rsidR="002A6641">
        <w:rPr>
          <w:rFonts w:eastAsia="Times New Roman"/>
          <w:lang w:eastAsia="en-CA"/>
        </w:rPr>
        <w:t>F</w:t>
      </w:r>
      <w:r w:rsidR="00A137A5">
        <w:rPr>
          <w:rFonts w:eastAsia="Times New Roman"/>
          <w:lang w:eastAsia="en-CA"/>
        </w:rPr>
        <w:t xml:space="preserve">). </w:t>
      </w:r>
    </w:p>
    <w:p w14:paraId="23891D9B" w14:textId="77777777" w:rsidR="006B5A9D" w:rsidRDefault="006B5A9D" w:rsidP="006B5A9D">
      <w:pPr>
        <w:spacing w:line="480" w:lineRule="auto"/>
        <w:ind w:firstLine="720"/>
        <w:rPr>
          <w:rFonts w:eastAsia="Times New Roman"/>
          <w:lang w:eastAsia="en-CA"/>
        </w:rPr>
      </w:pPr>
    </w:p>
    <w:p w14:paraId="108F4C0B" w14:textId="71967C27" w:rsidR="006B5A9D" w:rsidRPr="006B5A9D" w:rsidRDefault="00671487" w:rsidP="00990E6C">
      <w:pPr>
        <w:keepNext/>
        <w:spacing w:line="480" w:lineRule="auto"/>
        <w:rPr>
          <w:rFonts w:eastAsia="Times New Roman"/>
          <w:b/>
          <w:lang w:eastAsia="en-CA"/>
        </w:rPr>
      </w:pPr>
      <w:r>
        <w:rPr>
          <w:rFonts w:eastAsia="Times New Roman"/>
          <w:b/>
          <w:lang w:eastAsia="en-CA"/>
        </w:rPr>
        <w:t>Discussion</w:t>
      </w:r>
      <w:r w:rsidR="00D67EC7">
        <w:rPr>
          <w:rFonts w:eastAsia="Times New Roman"/>
          <w:b/>
          <w:lang w:eastAsia="en-CA"/>
        </w:rPr>
        <w:t xml:space="preserve"> </w:t>
      </w:r>
    </w:p>
    <w:p w14:paraId="1D68747B" w14:textId="460953F3" w:rsidR="00593285" w:rsidRDefault="00593285" w:rsidP="006B5A9D">
      <w:pPr>
        <w:spacing w:line="480" w:lineRule="auto"/>
        <w:ind w:firstLine="720"/>
        <w:rPr>
          <w:rFonts w:eastAsia="Times New Roman"/>
          <w:lang w:eastAsia="en-CA"/>
        </w:rPr>
      </w:pPr>
      <w:r>
        <w:rPr>
          <w:rFonts w:eastAsia="Times New Roman"/>
          <w:lang w:eastAsia="en-CA"/>
        </w:rPr>
        <w:t xml:space="preserve">Given the ability of the host microbiome to modulate innate immunity, and the known geographical </w:t>
      </w:r>
      <w:r w:rsidR="009C4F7B">
        <w:rPr>
          <w:rFonts w:eastAsia="Times New Roman"/>
          <w:lang w:eastAsia="en-CA"/>
        </w:rPr>
        <w:t>variability of</w:t>
      </w:r>
      <w:r>
        <w:rPr>
          <w:rFonts w:eastAsia="Times New Roman"/>
          <w:lang w:eastAsia="en-CA"/>
        </w:rPr>
        <w:t xml:space="preserve"> both gut microbiomes and innate immune phenotypes, it is surprising that a correlation between the two has not </w:t>
      </w:r>
      <w:r w:rsidR="006B2850">
        <w:rPr>
          <w:rFonts w:eastAsia="Times New Roman"/>
          <w:lang w:eastAsia="en-CA"/>
        </w:rPr>
        <w:t xml:space="preserve">previously </w:t>
      </w:r>
      <w:r>
        <w:rPr>
          <w:rFonts w:eastAsia="Times New Roman"/>
          <w:lang w:eastAsia="en-CA"/>
        </w:rPr>
        <w:t xml:space="preserve">been assessed. </w:t>
      </w:r>
      <w:r w:rsidR="00D7641E">
        <w:rPr>
          <w:rFonts w:eastAsia="Times New Roman"/>
          <w:lang w:eastAsia="en-CA"/>
        </w:rPr>
        <w:t>Also</w:t>
      </w:r>
      <w:r>
        <w:rPr>
          <w:rFonts w:eastAsia="Times New Roman"/>
          <w:lang w:eastAsia="en-CA"/>
        </w:rPr>
        <w:t xml:space="preserve"> missing is a mechanistic understanding of how the </w:t>
      </w:r>
      <w:r w:rsidR="009C4F7B">
        <w:rPr>
          <w:rFonts w:eastAsia="Times New Roman"/>
          <w:lang w:eastAsia="en-CA"/>
        </w:rPr>
        <w:t xml:space="preserve">geographically </w:t>
      </w:r>
      <w:r>
        <w:rPr>
          <w:rFonts w:eastAsia="Times New Roman"/>
          <w:lang w:eastAsia="en-CA"/>
        </w:rPr>
        <w:t xml:space="preserve">distinct microbiomes contribute to host immune differences.  Robust correlations from human studies are therefore needed to inform mechanistic work using animal models. Here we provide </w:t>
      </w:r>
      <w:r w:rsidR="00E70D1F">
        <w:rPr>
          <w:rFonts w:eastAsia="Times New Roman"/>
          <w:lang w:eastAsia="en-CA"/>
        </w:rPr>
        <w:t>evidence from humans</w:t>
      </w:r>
      <w:r w:rsidR="00155E37">
        <w:rPr>
          <w:rFonts w:eastAsia="Times New Roman"/>
          <w:lang w:eastAsia="en-CA"/>
        </w:rPr>
        <w:t xml:space="preserve"> on the biogeograph</w:t>
      </w:r>
      <w:r>
        <w:rPr>
          <w:rFonts w:eastAsia="Times New Roman"/>
          <w:lang w:eastAsia="en-CA"/>
        </w:rPr>
        <w:t>y of the relationship between host microbi</w:t>
      </w:r>
      <w:r w:rsidR="00155E37">
        <w:rPr>
          <w:rFonts w:eastAsia="Times New Roman"/>
          <w:lang w:eastAsia="en-CA"/>
        </w:rPr>
        <w:t>o</w:t>
      </w:r>
      <w:r>
        <w:rPr>
          <w:rFonts w:eastAsia="Times New Roman"/>
          <w:lang w:eastAsia="en-CA"/>
        </w:rPr>
        <w:t xml:space="preserve">me and systemic immunity and </w:t>
      </w:r>
      <w:r w:rsidR="00E70D1F">
        <w:rPr>
          <w:rFonts w:eastAsia="Times New Roman"/>
          <w:lang w:eastAsia="en-CA"/>
        </w:rPr>
        <w:t xml:space="preserve">a </w:t>
      </w:r>
      <w:r>
        <w:rPr>
          <w:rFonts w:eastAsia="Times New Roman"/>
          <w:lang w:eastAsia="en-CA"/>
        </w:rPr>
        <w:t xml:space="preserve">proof of concept </w:t>
      </w:r>
      <w:r w:rsidR="00B36ACF">
        <w:rPr>
          <w:rFonts w:eastAsia="Times New Roman"/>
          <w:lang w:eastAsia="en-CA"/>
        </w:rPr>
        <w:t>supporting</w:t>
      </w:r>
      <w:r>
        <w:rPr>
          <w:rFonts w:eastAsia="Times New Roman"/>
          <w:lang w:eastAsia="en-CA"/>
        </w:rPr>
        <w:t xml:space="preserve"> the existence of a causal relationship between them.</w:t>
      </w:r>
    </w:p>
    <w:p w14:paraId="1B4B5729" w14:textId="551221F5" w:rsidR="00D97A0D" w:rsidRDefault="00BD5F2A" w:rsidP="006B6C82">
      <w:pPr>
        <w:spacing w:line="480" w:lineRule="auto"/>
        <w:ind w:firstLine="720"/>
        <w:rPr>
          <w:rFonts w:eastAsia="Times New Roman"/>
          <w:lang w:eastAsia="en-CA"/>
        </w:rPr>
      </w:pPr>
      <w:r>
        <w:rPr>
          <w:rFonts w:eastAsia="Times New Roman"/>
          <w:lang w:eastAsia="en-CA"/>
        </w:rPr>
        <w:t xml:space="preserve">While this study </w:t>
      </w:r>
      <w:r w:rsidR="00CA478A">
        <w:rPr>
          <w:rFonts w:eastAsia="Times New Roman"/>
          <w:lang w:eastAsia="en-CA"/>
        </w:rPr>
        <w:t>did not</w:t>
      </w:r>
      <w:r>
        <w:rPr>
          <w:rFonts w:eastAsia="Times New Roman"/>
          <w:lang w:eastAsia="en-CA"/>
        </w:rPr>
        <w:t xml:space="preserve"> </w:t>
      </w:r>
      <w:r w:rsidR="00CA478A">
        <w:rPr>
          <w:rFonts w:eastAsia="Times New Roman"/>
          <w:lang w:eastAsia="en-CA"/>
        </w:rPr>
        <w:t>incorporate</w:t>
      </w:r>
      <w:r>
        <w:rPr>
          <w:rFonts w:eastAsia="Times New Roman"/>
          <w:lang w:eastAsia="en-CA"/>
        </w:rPr>
        <w:t xml:space="preserve"> data pertaining to diet and lifestyle, the observed differences in stool microbiome composition are consistent with </w:t>
      </w:r>
      <w:r w:rsidR="00D7641E">
        <w:rPr>
          <w:rFonts w:eastAsia="Times New Roman"/>
          <w:lang w:eastAsia="en-CA"/>
        </w:rPr>
        <w:t>s</w:t>
      </w:r>
      <w:r w:rsidR="00155E37">
        <w:rPr>
          <w:rFonts w:eastAsia="Times New Roman"/>
          <w:lang w:eastAsia="en-CA"/>
        </w:rPr>
        <w:t xml:space="preserve">urveys of </w:t>
      </w:r>
      <w:r w:rsidR="00997D70">
        <w:rPr>
          <w:rFonts w:eastAsia="Times New Roman"/>
          <w:lang w:eastAsia="en-CA"/>
        </w:rPr>
        <w:t>the gut microbiome in similar environments in terms of resource availability and diet</w:t>
      </w:r>
      <w:r>
        <w:rPr>
          <w:rFonts w:eastAsia="Times New Roman"/>
          <w:lang w:eastAsia="en-CA"/>
        </w:rPr>
        <w:t>. For example, children living in a rural environment in</w:t>
      </w:r>
      <w:r w:rsidR="00D97A0D">
        <w:rPr>
          <w:rFonts w:eastAsia="Times New Roman"/>
          <w:lang w:eastAsia="en-CA"/>
        </w:rPr>
        <w:t xml:space="preserve"> Burkina Faso, </w:t>
      </w:r>
      <w:r>
        <w:rPr>
          <w:rFonts w:eastAsia="Times New Roman"/>
          <w:lang w:eastAsia="en-CA"/>
        </w:rPr>
        <w:t xml:space="preserve">where diets are rich in complex carbohydrates </w:t>
      </w:r>
      <w:r w:rsidR="00997D70">
        <w:rPr>
          <w:rFonts w:eastAsia="Times New Roman"/>
          <w:lang w:eastAsia="en-CA"/>
        </w:rPr>
        <w:t xml:space="preserve">and soluble fiber </w:t>
      </w:r>
      <w:r>
        <w:rPr>
          <w:rFonts w:eastAsia="Times New Roman"/>
          <w:lang w:eastAsia="en-CA"/>
        </w:rPr>
        <w:t>but low in animal fats and proteins were colonized by</w:t>
      </w:r>
      <w:r w:rsidR="00155E37">
        <w:rPr>
          <w:rFonts w:eastAsia="Times New Roman"/>
          <w:lang w:eastAsia="en-CA"/>
        </w:rPr>
        <w:t xml:space="preserve"> </w:t>
      </w:r>
      <w:proofErr w:type="spellStart"/>
      <w:r w:rsidR="00155E37">
        <w:rPr>
          <w:rFonts w:eastAsia="Times New Roman"/>
          <w:i/>
          <w:lang w:eastAsia="en-CA"/>
        </w:rPr>
        <w:t>Prevotella</w:t>
      </w:r>
      <w:proofErr w:type="spellEnd"/>
      <w:r>
        <w:rPr>
          <w:rFonts w:eastAsia="Times New Roman"/>
          <w:lang w:eastAsia="en-CA"/>
        </w:rPr>
        <w:t xml:space="preserve"> while</w:t>
      </w:r>
      <w:r w:rsidR="00155E37">
        <w:rPr>
          <w:rFonts w:eastAsia="Times New Roman"/>
          <w:lang w:eastAsia="en-CA"/>
        </w:rPr>
        <w:t xml:space="preserve"> children living in </w:t>
      </w:r>
      <w:r w:rsidR="00155E37">
        <w:rPr>
          <w:rFonts w:eastAsia="Times New Roman"/>
          <w:lang w:eastAsia="en-CA"/>
        </w:rPr>
        <w:lastRenderedPageBreak/>
        <w:t xml:space="preserve">westernized environments such as Italy and </w:t>
      </w:r>
      <w:r w:rsidR="00D7641E">
        <w:rPr>
          <w:rFonts w:eastAsia="Times New Roman"/>
          <w:lang w:eastAsia="en-CA"/>
        </w:rPr>
        <w:t xml:space="preserve">the </w:t>
      </w:r>
      <w:r w:rsidR="00155E37">
        <w:rPr>
          <w:rFonts w:eastAsia="Times New Roman"/>
          <w:lang w:eastAsia="en-CA"/>
        </w:rPr>
        <w:t>USA</w:t>
      </w:r>
      <w:r>
        <w:rPr>
          <w:rFonts w:eastAsia="Times New Roman"/>
          <w:lang w:eastAsia="en-CA"/>
        </w:rPr>
        <w:t xml:space="preserve"> where animal products are a major part of the diet were dominated by </w:t>
      </w:r>
      <w:r>
        <w:rPr>
          <w:rFonts w:eastAsia="Times New Roman"/>
          <w:i/>
          <w:lang w:eastAsia="en-CA"/>
        </w:rPr>
        <w:t>Bacteroides</w:t>
      </w:r>
      <w:r w:rsidR="00155E37">
        <w:rPr>
          <w:rFonts w:eastAsia="Times New Roman"/>
          <w:lang w:eastAsia="en-CA"/>
        </w:rPr>
        <w:fldChar w:fldCharType="begin">
          <w:fldData xml:space="preserve">PEVuZE5vdGU+PENpdGU+PEF1dGhvcj5EZSBGaWxpcHBvPC9BdXRob3I+PFllYXI+MjAxMDwvWWVh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0NjkxLTY8L3BhZ2VzPjx2b2x1bWU+MTA3PC92b2x1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MjItNzwvcGFnZXM+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==
</w:fldData>
        </w:fldChar>
      </w:r>
      <w:r w:rsidR="00411100">
        <w:rPr>
          <w:rFonts w:eastAsia="Times New Roman"/>
          <w:lang w:eastAsia="en-CA"/>
        </w:rPr>
        <w:instrText xml:space="preserve"> ADDIN EN.CITE </w:instrText>
      </w:r>
      <w:r w:rsidR="00411100">
        <w:rPr>
          <w:rFonts w:eastAsia="Times New Roman"/>
          <w:lang w:eastAsia="en-CA"/>
        </w:rPr>
        <w:fldChar w:fldCharType="begin">
          <w:fldData xml:space="preserve">PEVuZE5vdGU+PENpdGU+PEF1dGhvcj5EZSBGaWxpcHBvPC9BdXRob3I+PFllYXI+MjAxMDwvWWVh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E0NjkxLTY8L3BhZ2VzPjx2b2x1bWU+MTA3PC92b2x1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yMjItNzwvcGFnZXM+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==
</w:fldData>
        </w:fldChar>
      </w:r>
      <w:r w:rsidR="00411100">
        <w:rPr>
          <w:rFonts w:eastAsia="Times New Roman"/>
          <w:lang w:eastAsia="en-CA"/>
        </w:rPr>
        <w:instrText xml:space="preserve"> ADDIN EN.CITE.DATA </w:instrText>
      </w:r>
      <w:r w:rsidR="00411100">
        <w:rPr>
          <w:rFonts w:eastAsia="Times New Roman"/>
          <w:lang w:eastAsia="en-CA"/>
        </w:rPr>
      </w:r>
      <w:r w:rsidR="00411100">
        <w:rPr>
          <w:rFonts w:eastAsia="Times New Roman"/>
          <w:lang w:eastAsia="en-CA"/>
        </w:rPr>
        <w:fldChar w:fldCharType="end"/>
      </w:r>
      <w:r w:rsidR="00155E37">
        <w:rPr>
          <w:rFonts w:eastAsia="Times New Roman"/>
          <w:lang w:eastAsia="en-CA"/>
        </w:rPr>
      </w:r>
      <w:r w:rsidR="00155E37">
        <w:rPr>
          <w:rFonts w:eastAsia="Times New Roman"/>
          <w:lang w:eastAsia="en-CA"/>
        </w:rPr>
        <w:fldChar w:fldCharType="separate"/>
      </w:r>
      <w:r w:rsidR="00411100" w:rsidRPr="00411100">
        <w:rPr>
          <w:rFonts w:eastAsia="Times New Roman"/>
          <w:noProof/>
          <w:vertAlign w:val="superscript"/>
          <w:lang w:eastAsia="en-CA"/>
        </w:rPr>
        <w:t>2, 3</w:t>
      </w:r>
      <w:r w:rsidR="00155E37">
        <w:rPr>
          <w:rFonts w:eastAsia="Times New Roman"/>
          <w:lang w:eastAsia="en-CA"/>
        </w:rPr>
        <w:fldChar w:fldCharType="end"/>
      </w:r>
      <w:r w:rsidR="00D97A0D">
        <w:rPr>
          <w:rFonts w:eastAsia="Times New Roman"/>
          <w:lang w:eastAsia="en-CA"/>
        </w:rPr>
        <w:t>.</w:t>
      </w:r>
      <w:r>
        <w:rPr>
          <w:rFonts w:eastAsia="Times New Roman"/>
          <w:lang w:eastAsia="en-CA"/>
        </w:rPr>
        <w:t xml:space="preserve"> </w:t>
      </w:r>
      <w:r w:rsidR="005B5022">
        <w:rPr>
          <w:rFonts w:eastAsia="Times New Roman"/>
          <w:lang w:eastAsia="en-CA"/>
        </w:rPr>
        <w:t>Some of these differences may be driven by lifestyle</w:t>
      </w:r>
      <w:r w:rsidR="006367E2">
        <w:rPr>
          <w:rFonts w:eastAsia="Times New Roman"/>
          <w:lang w:eastAsia="en-CA"/>
        </w:rPr>
        <w:t>s</w:t>
      </w:r>
      <w:r w:rsidR="005B5022">
        <w:rPr>
          <w:rFonts w:eastAsia="Times New Roman"/>
          <w:lang w:eastAsia="en-CA"/>
        </w:rPr>
        <w:t xml:space="preserve"> associated with urbanization. U</w:t>
      </w:r>
      <w:r w:rsidR="00D97A0D">
        <w:rPr>
          <w:rFonts w:eastAsia="Times New Roman"/>
          <w:lang w:eastAsia="en-CA"/>
        </w:rPr>
        <w:t>rban</w:t>
      </w:r>
      <w:r w:rsidR="00D92FF1">
        <w:rPr>
          <w:rFonts w:eastAsia="Times New Roman"/>
          <w:lang w:eastAsia="en-CA"/>
        </w:rPr>
        <w:t xml:space="preserve"> </w:t>
      </w:r>
      <w:r w:rsidR="00D97A0D">
        <w:rPr>
          <w:rFonts w:eastAsia="Times New Roman"/>
          <w:lang w:eastAsia="en-CA"/>
        </w:rPr>
        <w:t>dwellers in Nigeria and Burkina-Faso both have microbiomes</w:t>
      </w:r>
      <w:r w:rsidR="005B5022">
        <w:rPr>
          <w:rFonts w:eastAsia="Times New Roman"/>
          <w:lang w:eastAsia="en-CA"/>
        </w:rPr>
        <w:t xml:space="preserve"> more closely</w:t>
      </w:r>
      <w:r w:rsidR="00D97A0D">
        <w:rPr>
          <w:rFonts w:eastAsia="Times New Roman"/>
          <w:lang w:eastAsia="en-CA"/>
        </w:rPr>
        <w:t xml:space="preserve"> resembling those </w:t>
      </w:r>
      <w:r w:rsidR="00CD083E">
        <w:rPr>
          <w:rFonts w:eastAsia="Times New Roman"/>
          <w:lang w:eastAsia="en-CA"/>
        </w:rPr>
        <w:t xml:space="preserve">of residents of </w:t>
      </w:r>
      <w:r w:rsidR="00D97A0D">
        <w:rPr>
          <w:rFonts w:eastAsia="Times New Roman"/>
          <w:lang w:eastAsia="en-CA"/>
        </w:rPr>
        <w:t xml:space="preserve">industrialized urban </w:t>
      </w:r>
      <w:r w:rsidR="00155E37">
        <w:rPr>
          <w:rFonts w:eastAsia="Times New Roman"/>
          <w:lang w:eastAsia="en-CA"/>
        </w:rPr>
        <w:t>center</w:t>
      </w:r>
      <w:r w:rsidR="00C7151E">
        <w:rPr>
          <w:rFonts w:eastAsia="Times New Roman"/>
          <w:lang w:eastAsia="en-CA"/>
        </w:rPr>
        <w:t>s</w:t>
      </w:r>
      <w:r w:rsidR="005B5022">
        <w:rPr>
          <w:rFonts w:eastAsia="Times New Roman"/>
          <w:lang w:eastAsia="en-CA"/>
        </w:rPr>
        <w:t xml:space="preserve"> compared to</w:t>
      </w:r>
      <w:r w:rsidR="00D97A0D">
        <w:rPr>
          <w:rFonts w:eastAsia="Times New Roman"/>
          <w:lang w:eastAsia="en-CA"/>
        </w:rPr>
        <w:t xml:space="preserve"> rural</w:t>
      </w:r>
      <w:r w:rsidR="005B5022">
        <w:rPr>
          <w:rFonts w:eastAsia="Times New Roman"/>
          <w:lang w:eastAsia="en-CA"/>
        </w:rPr>
        <w:t xml:space="preserve"> dwellers</w:t>
      </w:r>
      <w:r w:rsidR="00D97A0D">
        <w:rPr>
          <w:rFonts w:eastAsia="Times New Roman"/>
          <w:lang w:eastAsia="en-CA"/>
        </w:rPr>
        <w:t xml:space="preserve"> from the same countries</w:t>
      </w:r>
      <w:r w:rsidR="00D97A0D">
        <w:rPr>
          <w:rFonts w:eastAsia="Times New Roman"/>
          <w:lang w:eastAsia="en-CA"/>
        </w:rPr>
        <w:fldChar w:fldCharType="begin">
          <w:fldData xml:space="preserve">PEVuZE5vdGU+PENpdGU+PEF1dGhvcj5EZSBGaWxpcHBvPC9BdXRob3I+PFllYXI+MjAxNzwvWWVh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zA1Ni0z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</w:fldData>
        </w:fldChar>
      </w:r>
      <w:r w:rsidR="00AC4A29">
        <w:rPr>
          <w:rFonts w:eastAsia="Times New Roman"/>
          <w:lang w:eastAsia="en-CA"/>
        </w:rPr>
        <w:instrText xml:space="preserve"> ADDIN EN.CITE </w:instrText>
      </w:r>
      <w:r w:rsidR="00AC4A29">
        <w:rPr>
          <w:rFonts w:eastAsia="Times New Roman"/>
          <w:lang w:eastAsia="en-CA"/>
        </w:rPr>
        <w:fldChar w:fldCharType="begin">
          <w:fldData xml:space="preserve">PEVuZE5vdGU+PENpdGU+PEF1dGhvcj5EZSBGaWxpcHBvPC9BdXRob3I+PFllYXI+MjAxNzwvWWVh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zA1Ni0z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</w:fldData>
        </w:fldChar>
      </w:r>
      <w:r w:rsidR="00AC4A29">
        <w:rPr>
          <w:rFonts w:eastAsia="Times New Roman"/>
          <w:lang w:eastAsia="en-CA"/>
        </w:rPr>
        <w:instrText xml:space="preserve"> ADDIN EN.CITE.DATA </w:instrText>
      </w:r>
      <w:r w:rsidR="00AC4A29">
        <w:rPr>
          <w:rFonts w:eastAsia="Times New Roman"/>
          <w:lang w:eastAsia="en-CA"/>
        </w:rPr>
      </w:r>
      <w:r w:rsidR="00AC4A29">
        <w:rPr>
          <w:rFonts w:eastAsia="Times New Roman"/>
          <w:lang w:eastAsia="en-CA"/>
        </w:rPr>
        <w:fldChar w:fldCharType="end"/>
      </w:r>
      <w:r w:rsidR="00D97A0D">
        <w:rPr>
          <w:rFonts w:eastAsia="Times New Roman"/>
          <w:lang w:eastAsia="en-CA"/>
        </w:rPr>
      </w:r>
      <w:r w:rsidR="00D97A0D">
        <w:rPr>
          <w:rFonts w:eastAsia="Times New Roman"/>
          <w:lang w:eastAsia="en-CA"/>
        </w:rPr>
        <w:fldChar w:fldCharType="separate"/>
      </w:r>
      <w:r w:rsidR="00AC4A29" w:rsidRPr="00AC4A29">
        <w:rPr>
          <w:rFonts w:eastAsia="Times New Roman"/>
          <w:noProof/>
          <w:vertAlign w:val="superscript"/>
          <w:lang w:eastAsia="en-CA"/>
        </w:rPr>
        <w:t>22, 23</w:t>
      </w:r>
      <w:r w:rsidR="00D97A0D">
        <w:rPr>
          <w:rFonts w:eastAsia="Times New Roman"/>
          <w:lang w:eastAsia="en-CA"/>
        </w:rPr>
        <w:fldChar w:fldCharType="end"/>
      </w:r>
      <w:r w:rsidR="0008081A">
        <w:rPr>
          <w:rFonts w:eastAsia="Times New Roman"/>
          <w:lang w:eastAsia="en-CA"/>
        </w:rPr>
        <w:t xml:space="preserve">, </w:t>
      </w:r>
      <w:r w:rsidR="00D92FF1">
        <w:rPr>
          <w:rFonts w:eastAsia="Times New Roman"/>
          <w:lang w:eastAsia="en-CA"/>
        </w:rPr>
        <w:t>again with greater</w:t>
      </w:r>
      <w:r w:rsidR="0008081A">
        <w:rPr>
          <w:rFonts w:eastAsia="Times New Roman"/>
          <w:lang w:eastAsia="en-CA"/>
        </w:rPr>
        <w:t xml:space="preserve"> relative abundance of </w:t>
      </w:r>
      <w:r w:rsidR="0008081A">
        <w:rPr>
          <w:rFonts w:eastAsia="Times New Roman"/>
          <w:i/>
          <w:lang w:eastAsia="en-CA"/>
        </w:rPr>
        <w:t>Bacteroides</w:t>
      </w:r>
      <w:r w:rsidR="0008081A">
        <w:rPr>
          <w:rFonts w:eastAsia="Times New Roman"/>
          <w:lang w:eastAsia="en-CA"/>
        </w:rPr>
        <w:t xml:space="preserve"> </w:t>
      </w:r>
      <w:r w:rsidR="005B5022">
        <w:rPr>
          <w:rFonts w:eastAsia="Times New Roman"/>
          <w:lang w:eastAsia="en-CA"/>
        </w:rPr>
        <w:t>to</w:t>
      </w:r>
      <w:r w:rsidR="0008081A">
        <w:rPr>
          <w:rFonts w:eastAsia="Times New Roman"/>
          <w:lang w:eastAsia="en-CA"/>
        </w:rPr>
        <w:t xml:space="preserve"> </w:t>
      </w:r>
      <w:proofErr w:type="spellStart"/>
      <w:r w:rsidR="0008081A">
        <w:rPr>
          <w:rFonts w:eastAsia="Times New Roman"/>
          <w:i/>
          <w:lang w:eastAsia="en-CA"/>
        </w:rPr>
        <w:t>Prevotella</w:t>
      </w:r>
      <w:proofErr w:type="spellEnd"/>
      <w:r w:rsidR="0008081A">
        <w:rPr>
          <w:rFonts w:eastAsia="Times New Roman"/>
          <w:lang w:eastAsia="en-CA"/>
        </w:rPr>
        <w:t xml:space="preserve"> </w:t>
      </w:r>
      <w:r w:rsidR="005B5022">
        <w:rPr>
          <w:rFonts w:eastAsia="Times New Roman"/>
          <w:lang w:eastAsia="en-CA"/>
        </w:rPr>
        <w:t xml:space="preserve"> ratio </w:t>
      </w:r>
      <w:r w:rsidR="00D92FF1">
        <w:rPr>
          <w:rFonts w:eastAsia="Times New Roman"/>
          <w:lang w:eastAsia="en-CA"/>
        </w:rPr>
        <w:t>in the urban dwellers</w:t>
      </w:r>
      <w:r w:rsidR="00D97A0D">
        <w:rPr>
          <w:rFonts w:eastAsia="Times New Roman"/>
          <w:lang w:eastAsia="en-CA"/>
        </w:rPr>
        <w:t>.</w:t>
      </w:r>
      <w:r w:rsidR="00997D70">
        <w:rPr>
          <w:rFonts w:eastAsia="Times New Roman"/>
          <w:lang w:eastAsia="en-CA"/>
        </w:rPr>
        <w:t xml:space="preserve"> </w:t>
      </w:r>
      <w:r w:rsidR="005B5022">
        <w:rPr>
          <w:rFonts w:eastAsia="Times New Roman"/>
          <w:lang w:eastAsia="en-CA"/>
        </w:rPr>
        <w:t xml:space="preserve">However, the Belgian children included in this study all lived in an urban environment, yet stool microbiomes of some Belgians with African heritage were dominated by </w:t>
      </w:r>
      <w:proofErr w:type="spellStart"/>
      <w:r w:rsidR="005B5022">
        <w:rPr>
          <w:rFonts w:eastAsia="Times New Roman"/>
          <w:i/>
          <w:lang w:eastAsia="en-CA"/>
        </w:rPr>
        <w:t>Prevotella</w:t>
      </w:r>
      <w:proofErr w:type="spellEnd"/>
      <w:r w:rsidR="005B5022">
        <w:rPr>
          <w:rFonts w:eastAsia="Times New Roman"/>
          <w:lang w:eastAsia="en-CA"/>
        </w:rPr>
        <w:t xml:space="preserve"> and clustered with </w:t>
      </w:r>
      <w:r w:rsidR="00C7151E">
        <w:rPr>
          <w:rFonts w:eastAsia="Times New Roman"/>
          <w:lang w:eastAsia="en-CA"/>
        </w:rPr>
        <w:t xml:space="preserve">Ecuadorean and </w:t>
      </w:r>
      <w:r w:rsidR="005B5022">
        <w:rPr>
          <w:rFonts w:eastAsia="Times New Roman"/>
          <w:lang w:eastAsia="en-CA"/>
        </w:rPr>
        <w:t xml:space="preserve">South African children. </w:t>
      </w:r>
      <w:r w:rsidR="00C7151E">
        <w:rPr>
          <w:rFonts w:eastAsia="Times New Roman"/>
          <w:lang w:eastAsia="en-CA"/>
        </w:rPr>
        <w:t>Relati</w:t>
      </w:r>
      <w:r w:rsidR="00C73F9D">
        <w:rPr>
          <w:rFonts w:eastAsia="Times New Roman"/>
          <w:lang w:eastAsia="en-CA"/>
        </w:rPr>
        <w:t>v</w:t>
      </w:r>
      <w:r w:rsidR="00C7151E">
        <w:rPr>
          <w:rFonts w:eastAsia="Times New Roman"/>
          <w:lang w:eastAsia="en-CA"/>
        </w:rPr>
        <w:t xml:space="preserve">e abundance of </w:t>
      </w:r>
      <w:r w:rsidR="00C7151E">
        <w:rPr>
          <w:rFonts w:eastAsia="Times New Roman"/>
          <w:i/>
          <w:lang w:eastAsia="en-CA"/>
        </w:rPr>
        <w:t xml:space="preserve">Bacteroides </w:t>
      </w:r>
      <w:r w:rsidR="00C7151E">
        <w:rPr>
          <w:rFonts w:eastAsia="Times New Roman"/>
          <w:lang w:eastAsia="en-CA"/>
        </w:rPr>
        <w:t>among Ecuadoreans was variable, and did not correlate to breastfeeding.</w:t>
      </w:r>
      <w:r w:rsidR="00D97A0D">
        <w:rPr>
          <w:rFonts w:eastAsia="Times New Roman"/>
          <w:lang w:eastAsia="en-CA"/>
        </w:rPr>
        <w:t xml:space="preserve"> </w:t>
      </w:r>
      <w:r w:rsidR="005B5022">
        <w:rPr>
          <w:rFonts w:eastAsia="Times New Roman"/>
          <w:lang w:eastAsia="en-CA"/>
        </w:rPr>
        <w:t xml:space="preserve">Hence, diet alone is unlikely to explain </w:t>
      </w:r>
      <w:r w:rsidR="00C7151E">
        <w:rPr>
          <w:rFonts w:eastAsia="Times New Roman"/>
          <w:lang w:eastAsia="en-CA"/>
        </w:rPr>
        <w:t>all global patterns of stool microbiome composition we observed.</w:t>
      </w:r>
      <w:r w:rsidR="00747E9F">
        <w:rPr>
          <w:rFonts w:eastAsia="Times New Roman"/>
          <w:lang w:eastAsia="en-CA"/>
        </w:rPr>
        <w:t xml:space="preserve"> </w:t>
      </w:r>
      <w:r w:rsidR="006B6C82">
        <w:rPr>
          <w:rFonts w:eastAsia="Times New Roman"/>
          <w:lang w:eastAsia="en-CA"/>
        </w:rPr>
        <w:t xml:space="preserve">Notably, </w:t>
      </w:r>
      <w:r w:rsidR="00747E9F">
        <w:rPr>
          <w:rFonts w:eastAsia="Times New Roman"/>
          <w:i/>
          <w:lang w:eastAsia="en-CA"/>
        </w:rPr>
        <w:t>Bacteroides</w:t>
      </w:r>
      <w:r w:rsidR="00747E9F">
        <w:rPr>
          <w:rFonts w:eastAsia="Times New Roman"/>
          <w:lang w:eastAsia="en-CA"/>
        </w:rPr>
        <w:t xml:space="preserve"> were well-represented within the Ecuadorean children, even in individuals where </w:t>
      </w:r>
      <w:proofErr w:type="spellStart"/>
      <w:r w:rsidR="00747E9F">
        <w:rPr>
          <w:rFonts w:eastAsia="Times New Roman"/>
          <w:i/>
          <w:lang w:eastAsia="en-CA"/>
        </w:rPr>
        <w:t>Prevotella</w:t>
      </w:r>
      <w:proofErr w:type="spellEnd"/>
      <w:r w:rsidR="00747E9F">
        <w:rPr>
          <w:rFonts w:eastAsia="Times New Roman"/>
          <w:i/>
          <w:lang w:eastAsia="en-CA"/>
        </w:rPr>
        <w:t xml:space="preserve"> </w:t>
      </w:r>
      <w:r w:rsidR="00747E9F">
        <w:rPr>
          <w:rFonts w:eastAsia="Times New Roman"/>
          <w:lang w:eastAsia="en-CA"/>
        </w:rPr>
        <w:t xml:space="preserve">abundance was high. </w:t>
      </w:r>
      <w:r w:rsidR="006B6C82">
        <w:rPr>
          <w:rFonts w:eastAsia="Times New Roman"/>
          <w:lang w:eastAsia="en-CA"/>
        </w:rPr>
        <w:t xml:space="preserve">However, </w:t>
      </w:r>
      <w:proofErr w:type="spellStart"/>
      <w:r w:rsidR="006B6C82">
        <w:rPr>
          <w:rFonts w:eastAsia="Times New Roman"/>
          <w:i/>
          <w:lang w:eastAsia="en-CA"/>
        </w:rPr>
        <w:t>Prevotella</w:t>
      </w:r>
      <w:proofErr w:type="spellEnd"/>
      <w:r w:rsidR="006B6C82">
        <w:rPr>
          <w:rFonts w:eastAsia="Times New Roman"/>
          <w:lang w:eastAsia="en-CA"/>
        </w:rPr>
        <w:t xml:space="preserve"> were not detected </w:t>
      </w:r>
      <w:r w:rsidR="00DA0C40">
        <w:rPr>
          <w:rFonts w:eastAsia="Times New Roman"/>
          <w:lang w:eastAsia="en-CA"/>
        </w:rPr>
        <w:t>in</w:t>
      </w:r>
      <w:r w:rsidR="006B6C82">
        <w:rPr>
          <w:rFonts w:eastAsia="Times New Roman"/>
          <w:lang w:eastAsia="en-CA"/>
        </w:rPr>
        <w:t xml:space="preserve"> Canadian children dominated by </w:t>
      </w:r>
      <w:r w:rsidR="006B6C82">
        <w:rPr>
          <w:rFonts w:eastAsia="Times New Roman"/>
          <w:i/>
          <w:lang w:eastAsia="en-CA"/>
        </w:rPr>
        <w:t>Bacteroides</w:t>
      </w:r>
      <w:r w:rsidR="006B6C82">
        <w:rPr>
          <w:rFonts w:eastAsia="Times New Roman"/>
          <w:lang w:eastAsia="en-CA"/>
        </w:rPr>
        <w:t xml:space="preserve">, suggesting that those environments </w:t>
      </w:r>
      <w:r w:rsidR="00747E9F">
        <w:rPr>
          <w:rFonts w:eastAsia="Times New Roman"/>
          <w:lang w:eastAsia="en-CA"/>
        </w:rPr>
        <w:t>may have been unfavorable</w:t>
      </w:r>
      <w:r w:rsidR="006B6C82">
        <w:rPr>
          <w:rFonts w:eastAsia="Times New Roman"/>
          <w:lang w:eastAsia="en-CA"/>
        </w:rPr>
        <w:t xml:space="preserve"> for </w:t>
      </w:r>
      <w:proofErr w:type="spellStart"/>
      <w:r w:rsidR="006B6C82">
        <w:rPr>
          <w:rFonts w:eastAsia="Times New Roman"/>
          <w:i/>
          <w:lang w:eastAsia="en-CA"/>
        </w:rPr>
        <w:t>Prevotella</w:t>
      </w:r>
      <w:proofErr w:type="spellEnd"/>
      <w:r w:rsidR="006B6C82">
        <w:rPr>
          <w:rFonts w:eastAsia="Times New Roman"/>
          <w:lang w:eastAsia="en-CA"/>
        </w:rPr>
        <w:t xml:space="preserve"> colonization</w:t>
      </w:r>
      <w:r w:rsidR="00747E9F">
        <w:rPr>
          <w:rFonts w:eastAsia="Times New Roman"/>
          <w:lang w:eastAsia="en-CA"/>
        </w:rPr>
        <w:t>.</w:t>
      </w:r>
    </w:p>
    <w:p w14:paraId="345B7DB7" w14:textId="655B2A7D" w:rsidR="00D97A0D" w:rsidRDefault="00593285" w:rsidP="00375CEE">
      <w:pPr>
        <w:spacing w:line="480" w:lineRule="auto"/>
        <w:ind w:firstLine="720"/>
        <w:rPr>
          <w:rFonts w:eastAsia="Times New Roman"/>
          <w:lang w:eastAsia="en-CA"/>
        </w:rPr>
      </w:pPr>
      <w:r>
        <w:rPr>
          <w:rFonts w:eastAsia="Times New Roman"/>
          <w:lang w:eastAsia="en-CA"/>
        </w:rPr>
        <w:t>W</w:t>
      </w:r>
      <w:r w:rsidR="00375CEE">
        <w:rPr>
          <w:rFonts w:eastAsia="Times New Roman"/>
          <w:lang w:eastAsia="en-CA"/>
        </w:rPr>
        <w:t xml:space="preserve">e found that the demographic factors we measured </w:t>
      </w:r>
      <w:r w:rsidR="009625C7">
        <w:rPr>
          <w:rFonts w:eastAsia="Times New Roman"/>
          <w:lang w:eastAsia="en-CA"/>
        </w:rPr>
        <w:t>did not have strong</w:t>
      </w:r>
      <w:r w:rsidR="00375CEE">
        <w:rPr>
          <w:rFonts w:eastAsia="Times New Roman"/>
          <w:lang w:eastAsia="en-CA"/>
        </w:rPr>
        <w:t xml:space="preserve"> associations with the composition of the children’s microbiomes.  </w:t>
      </w:r>
      <w:r w:rsidR="00F317C1">
        <w:rPr>
          <w:rFonts w:eastAsia="Times New Roman"/>
          <w:lang w:eastAsia="en-CA"/>
        </w:rPr>
        <w:t>In the Canadian and Ecuadorean cohorts, w</w:t>
      </w:r>
      <w:r w:rsidR="00D97A0D">
        <w:rPr>
          <w:rFonts w:eastAsia="Times New Roman"/>
          <w:lang w:eastAsia="en-CA"/>
        </w:rPr>
        <w:t xml:space="preserve">e </w:t>
      </w:r>
      <w:r w:rsidR="00375CEE">
        <w:rPr>
          <w:rFonts w:eastAsia="Times New Roman"/>
          <w:lang w:eastAsia="en-CA"/>
        </w:rPr>
        <w:t>did find</w:t>
      </w:r>
      <w:r w:rsidR="00D97A0D">
        <w:rPr>
          <w:rFonts w:eastAsia="Times New Roman"/>
          <w:lang w:eastAsia="en-CA"/>
        </w:rPr>
        <w:t xml:space="preserve"> a quadratic relationship between maternal age and microbial diversity</w:t>
      </w:r>
      <w:r w:rsidR="00F317C1">
        <w:rPr>
          <w:rFonts w:eastAsia="Times New Roman"/>
          <w:lang w:eastAsia="en-CA"/>
        </w:rPr>
        <w:t>, with lower diversity associated with both younger and older mothers</w:t>
      </w:r>
      <w:r w:rsidR="00D97A0D">
        <w:rPr>
          <w:rFonts w:eastAsia="Times New Roman"/>
          <w:lang w:eastAsia="en-CA"/>
        </w:rPr>
        <w:t xml:space="preserve">.  </w:t>
      </w:r>
      <w:r w:rsidR="00F317C1">
        <w:rPr>
          <w:rFonts w:eastAsia="Times New Roman"/>
          <w:lang w:eastAsia="en-CA"/>
        </w:rPr>
        <w:t>The l</w:t>
      </w:r>
      <w:r w:rsidR="00D97A0D">
        <w:rPr>
          <w:rFonts w:eastAsia="Times New Roman"/>
          <w:lang w:eastAsia="en-CA"/>
        </w:rPr>
        <w:t xml:space="preserve">ack of </w:t>
      </w:r>
      <w:r w:rsidR="00F317C1">
        <w:rPr>
          <w:rFonts w:eastAsia="Times New Roman"/>
          <w:lang w:eastAsia="en-CA"/>
        </w:rPr>
        <w:t>this association</w:t>
      </w:r>
      <w:r w:rsidR="00D97A0D">
        <w:rPr>
          <w:rFonts w:eastAsia="Times New Roman"/>
          <w:lang w:eastAsia="en-CA"/>
        </w:rPr>
        <w:t xml:space="preserve"> within the Belgian and South African cohorts may reflect the lower sample size</w:t>
      </w:r>
      <w:r w:rsidR="00375CEE">
        <w:rPr>
          <w:rFonts w:eastAsia="Times New Roman"/>
          <w:lang w:eastAsia="en-CA"/>
        </w:rPr>
        <w:t>s</w:t>
      </w:r>
      <w:r w:rsidR="00D97A0D">
        <w:rPr>
          <w:rFonts w:eastAsia="Times New Roman"/>
          <w:lang w:eastAsia="en-CA"/>
        </w:rPr>
        <w:t xml:space="preserve"> in these cohorts, although it is possible that it reflects a region-specific effect of maternal age on child microbiomes.  </w:t>
      </w:r>
      <w:r w:rsidR="006367E2">
        <w:rPr>
          <w:rFonts w:eastAsia="Times New Roman"/>
          <w:lang w:eastAsia="en-CA"/>
        </w:rPr>
        <w:t>B</w:t>
      </w:r>
      <w:r w:rsidR="00D97A0D">
        <w:rPr>
          <w:rFonts w:eastAsia="Times New Roman"/>
          <w:lang w:eastAsia="en-CA"/>
        </w:rPr>
        <w:t>oth extremes of maternal age have been associated with increased risk for adverse birth outcomes</w:t>
      </w:r>
      <w:r w:rsidR="00D97A0D">
        <w:rPr>
          <w:rFonts w:eastAsia="Times New Roman"/>
          <w:lang w:eastAsia="en-CA"/>
        </w:rPr>
        <w:fldChar w:fldCharType="begin">
          <w:fldData xml:space="preserve">PEVuZE5vdGU+PENpdGU+PEF1dGhvcj5XZW5nPC9BdXRob3I+PFllYXI+MjAxNDwvWWVhcj48UmVj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0ODQzPC9wYWdlcz48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==
</w:fldData>
        </w:fldChar>
      </w:r>
      <w:r w:rsidR="00AC4A29">
        <w:rPr>
          <w:rFonts w:eastAsia="Times New Roman"/>
          <w:lang w:eastAsia="en-CA"/>
        </w:rPr>
        <w:instrText xml:space="preserve"> ADDIN EN.CITE </w:instrText>
      </w:r>
      <w:r w:rsidR="00AC4A29">
        <w:rPr>
          <w:rFonts w:eastAsia="Times New Roman"/>
          <w:lang w:eastAsia="en-CA"/>
        </w:rPr>
        <w:fldChar w:fldCharType="begin">
          <w:fldData xml:space="preserve">PEVuZE5vdGU+PENpdGU+PEF1dGhvcj5XZW5nPC9BdXRob3I+PFllYXI+MjAxNDwvWWVhcj48UmVj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TE0ODQzPC9wYWdlcz48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==
</w:fldData>
        </w:fldChar>
      </w:r>
      <w:r w:rsidR="00AC4A29">
        <w:rPr>
          <w:rFonts w:eastAsia="Times New Roman"/>
          <w:lang w:eastAsia="en-CA"/>
        </w:rPr>
        <w:instrText xml:space="preserve"> ADDIN EN.CITE.DATA </w:instrText>
      </w:r>
      <w:r w:rsidR="00AC4A29">
        <w:rPr>
          <w:rFonts w:eastAsia="Times New Roman"/>
          <w:lang w:eastAsia="en-CA"/>
        </w:rPr>
      </w:r>
      <w:r w:rsidR="00AC4A29">
        <w:rPr>
          <w:rFonts w:eastAsia="Times New Roman"/>
          <w:lang w:eastAsia="en-CA"/>
        </w:rPr>
        <w:fldChar w:fldCharType="end"/>
      </w:r>
      <w:r w:rsidR="00D97A0D">
        <w:rPr>
          <w:rFonts w:eastAsia="Times New Roman"/>
          <w:lang w:eastAsia="en-CA"/>
        </w:rPr>
      </w:r>
      <w:r w:rsidR="00D97A0D">
        <w:rPr>
          <w:rFonts w:eastAsia="Times New Roman"/>
          <w:lang w:eastAsia="en-CA"/>
        </w:rPr>
        <w:fldChar w:fldCharType="separate"/>
      </w:r>
      <w:r w:rsidR="00AC4A29" w:rsidRPr="00AC4A29">
        <w:rPr>
          <w:rFonts w:eastAsia="Times New Roman"/>
          <w:noProof/>
          <w:vertAlign w:val="superscript"/>
          <w:lang w:eastAsia="en-CA"/>
        </w:rPr>
        <w:t>24</w:t>
      </w:r>
      <w:r w:rsidR="00D97A0D">
        <w:rPr>
          <w:rFonts w:eastAsia="Times New Roman"/>
          <w:lang w:eastAsia="en-CA"/>
        </w:rPr>
        <w:fldChar w:fldCharType="end"/>
      </w:r>
      <w:r w:rsidR="00D97A0D">
        <w:rPr>
          <w:rFonts w:eastAsia="Times New Roman"/>
          <w:lang w:eastAsia="en-CA"/>
        </w:rPr>
        <w:t>, stunting at two years of age, and altered glucose metabolism in adulthood</w:t>
      </w:r>
      <w:r w:rsidR="00D97A0D">
        <w:rPr>
          <w:rFonts w:eastAsia="Times New Roman"/>
          <w:lang w:eastAsia="en-CA"/>
        </w:rPr>
        <w:fldChar w:fldCharType="begin">
          <w:fldData xml:space="preserve">PEVuZE5vdGU+PENpdGU+PEF1dGhvcj5GYWxsPC9BdXRob3I+PFllYXI+MjAxNTwvWWVhcj48UmVj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</w:fldData>
        </w:fldChar>
      </w:r>
      <w:r w:rsidR="00AC4A29">
        <w:rPr>
          <w:rFonts w:eastAsia="Times New Roman"/>
          <w:lang w:eastAsia="en-CA"/>
        </w:rPr>
        <w:instrText xml:space="preserve"> ADDIN EN.CITE </w:instrText>
      </w:r>
      <w:r w:rsidR="00AC4A29">
        <w:rPr>
          <w:rFonts w:eastAsia="Times New Roman"/>
          <w:lang w:eastAsia="en-CA"/>
        </w:rPr>
        <w:fldChar w:fldCharType="begin">
          <w:fldData xml:space="preserve">PEVuZE5vdGU+PENpdGU+PEF1dGhvcj5GYWxsPC9BdXRob3I+PFllYXI+MjAxNTwvWWVhcj48UmVj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</w:fldData>
        </w:fldChar>
      </w:r>
      <w:r w:rsidR="00AC4A29">
        <w:rPr>
          <w:rFonts w:eastAsia="Times New Roman"/>
          <w:lang w:eastAsia="en-CA"/>
        </w:rPr>
        <w:instrText xml:space="preserve"> ADDIN EN.CITE.DATA </w:instrText>
      </w:r>
      <w:r w:rsidR="00AC4A29">
        <w:rPr>
          <w:rFonts w:eastAsia="Times New Roman"/>
          <w:lang w:eastAsia="en-CA"/>
        </w:rPr>
      </w:r>
      <w:r w:rsidR="00AC4A29">
        <w:rPr>
          <w:rFonts w:eastAsia="Times New Roman"/>
          <w:lang w:eastAsia="en-CA"/>
        </w:rPr>
        <w:fldChar w:fldCharType="end"/>
      </w:r>
      <w:r w:rsidR="00D97A0D">
        <w:rPr>
          <w:rFonts w:eastAsia="Times New Roman"/>
          <w:lang w:eastAsia="en-CA"/>
        </w:rPr>
      </w:r>
      <w:r w:rsidR="00D97A0D">
        <w:rPr>
          <w:rFonts w:eastAsia="Times New Roman"/>
          <w:lang w:eastAsia="en-CA"/>
        </w:rPr>
        <w:fldChar w:fldCharType="separate"/>
      </w:r>
      <w:r w:rsidR="00AC4A29" w:rsidRPr="00AC4A29">
        <w:rPr>
          <w:rFonts w:eastAsia="Times New Roman"/>
          <w:noProof/>
          <w:vertAlign w:val="superscript"/>
          <w:lang w:eastAsia="en-CA"/>
        </w:rPr>
        <w:t>25</w:t>
      </w:r>
      <w:r w:rsidR="00D97A0D">
        <w:rPr>
          <w:rFonts w:eastAsia="Times New Roman"/>
          <w:lang w:eastAsia="en-CA"/>
        </w:rPr>
        <w:fldChar w:fldCharType="end"/>
      </w:r>
      <w:r w:rsidR="00D97A0D">
        <w:rPr>
          <w:rFonts w:eastAsia="Times New Roman"/>
          <w:lang w:eastAsia="en-CA"/>
        </w:rPr>
        <w:t xml:space="preserve">. </w:t>
      </w:r>
      <w:r w:rsidR="005E3811">
        <w:rPr>
          <w:rFonts w:eastAsia="Times New Roman"/>
          <w:lang w:eastAsia="en-CA"/>
        </w:rPr>
        <w:t>The possibility that</w:t>
      </w:r>
      <w:r w:rsidR="00D97A0D">
        <w:rPr>
          <w:rFonts w:eastAsia="Times New Roman"/>
          <w:lang w:eastAsia="en-CA"/>
        </w:rPr>
        <w:t xml:space="preserve"> </w:t>
      </w:r>
      <w:r w:rsidR="00D97A0D">
        <w:rPr>
          <w:rFonts w:eastAsia="Times New Roman"/>
          <w:lang w:eastAsia="en-CA"/>
        </w:rPr>
        <w:lastRenderedPageBreak/>
        <w:t xml:space="preserve">the microbiome is involved in such outcomes associated with maternal age warrants </w:t>
      </w:r>
      <w:r w:rsidR="004326E3">
        <w:rPr>
          <w:rFonts w:eastAsia="Times New Roman"/>
          <w:lang w:eastAsia="en-CA"/>
        </w:rPr>
        <w:t>further investigation</w:t>
      </w:r>
      <w:r w:rsidR="00D97A0D">
        <w:rPr>
          <w:rFonts w:eastAsia="Times New Roman"/>
          <w:lang w:eastAsia="en-CA"/>
        </w:rPr>
        <w:t>.</w:t>
      </w:r>
    </w:p>
    <w:p w14:paraId="22452ADF" w14:textId="07FFA781" w:rsidR="00B36ACF" w:rsidRDefault="00B36ACF" w:rsidP="003B69B4">
      <w:pPr>
        <w:spacing w:line="480" w:lineRule="auto"/>
        <w:ind w:firstLine="720"/>
        <w:rPr>
          <w:rFonts w:eastAsia="Times New Roman"/>
          <w:lang w:eastAsia="en-CA"/>
        </w:rPr>
      </w:pPr>
      <w:r>
        <w:rPr>
          <w:rFonts w:eastAsia="Times New Roman"/>
          <w:lang w:eastAsia="en-CA"/>
        </w:rPr>
        <w:t>Using multi-</w:t>
      </w:r>
      <w:proofErr w:type="spellStart"/>
      <w:r>
        <w:rPr>
          <w:rFonts w:eastAsia="Times New Roman"/>
          <w:lang w:eastAsia="en-CA"/>
        </w:rPr>
        <w:t>omic</w:t>
      </w:r>
      <w:proofErr w:type="spellEnd"/>
      <w:r>
        <w:rPr>
          <w:rFonts w:eastAsia="Times New Roman"/>
          <w:lang w:eastAsia="en-CA"/>
        </w:rPr>
        <w:t xml:space="preserve"> integration, we </w:t>
      </w:r>
      <w:r w:rsidRPr="006120F1">
        <w:rPr>
          <w:rFonts w:eastAsia="Times New Roman"/>
          <w:lang w:eastAsia="en-CA"/>
        </w:rPr>
        <w:t xml:space="preserve">identified correlations between </w:t>
      </w:r>
      <w:r>
        <w:rPr>
          <w:rFonts w:eastAsia="Times New Roman"/>
          <w:lang w:eastAsia="en-CA"/>
        </w:rPr>
        <w:t xml:space="preserve">the </w:t>
      </w:r>
      <w:r w:rsidRPr="006120F1">
        <w:rPr>
          <w:rFonts w:eastAsia="Times New Roman"/>
          <w:lang w:eastAsia="en-CA"/>
        </w:rPr>
        <w:t xml:space="preserve">host microbiome and systemic immune responses, both within and across </w:t>
      </w:r>
      <w:r>
        <w:rPr>
          <w:rFonts w:eastAsia="Times New Roman"/>
          <w:lang w:eastAsia="en-CA"/>
        </w:rPr>
        <w:t>cohorts</w:t>
      </w:r>
      <w:r w:rsidRPr="006120F1">
        <w:rPr>
          <w:rFonts w:eastAsia="Times New Roman"/>
          <w:lang w:eastAsia="en-CA"/>
        </w:rPr>
        <w:t xml:space="preserve">. </w:t>
      </w:r>
      <w:r>
        <w:rPr>
          <w:rFonts w:eastAsia="Times New Roman"/>
          <w:lang w:eastAsia="en-CA"/>
        </w:rPr>
        <w:t xml:space="preserve">Most notably, we found higher cytokine responses to TLR2 were associated with a greater relative abundance of </w:t>
      </w:r>
      <w:proofErr w:type="spellStart"/>
      <w:r>
        <w:rPr>
          <w:rFonts w:eastAsia="Times New Roman"/>
          <w:i/>
          <w:lang w:eastAsia="en-CA"/>
        </w:rPr>
        <w:t>Prevotella</w:t>
      </w:r>
      <w:proofErr w:type="spellEnd"/>
      <w:r>
        <w:rPr>
          <w:rFonts w:eastAsia="Times New Roman"/>
          <w:lang w:eastAsia="en-CA"/>
        </w:rPr>
        <w:t xml:space="preserve"> and a lower relative abundance of </w:t>
      </w:r>
      <w:r>
        <w:rPr>
          <w:rFonts w:eastAsia="Times New Roman"/>
          <w:i/>
          <w:lang w:eastAsia="en-CA"/>
        </w:rPr>
        <w:t>Bacteroides</w:t>
      </w:r>
      <w:r>
        <w:rPr>
          <w:rFonts w:eastAsia="Times New Roman"/>
          <w:lang w:eastAsia="en-CA"/>
        </w:rPr>
        <w:t xml:space="preserve"> in the Belgian, Canadian, and Ecuadorean cohorts. We did not provide direct evidence that </w:t>
      </w:r>
      <w:proofErr w:type="spellStart"/>
      <w:r>
        <w:rPr>
          <w:rFonts w:eastAsia="Times New Roman"/>
          <w:i/>
          <w:lang w:eastAsia="en-CA"/>
        </w:rPr>
        <w:t>Prevotella</w:t>
      </w:r>
      <w:proofErr w:type="spellEnd"/>
      <w:r>
        <w:rPr>
          <w:rFonts w:eastAsia="Times New Roman"/>
          <w:i/>
          <w:lang w:eastAsia="en-CA"/>
        </w:rPr>
        <w:t xml:space="preserve"> </w:t>
      </w:r>
      <w:r>
        <w:rPr>
          <w:rFonts w:eastAsia="Times New Roman"/>
          <w:lang w:eastAsia="en-CA"/>
        </w:rPr>
        <w:t xml:space="preserve">modulates TLR2 responsiveness, or identify any correlations to health outcomes. </w:t>
      </w:r>
      <w:r>
        <w:rPr>
          <w:rFonts w:eastAsia="Times New Roman"/>
          <w:i/>
          <w:lang w:eastAsia="en-CA"/>
        </w:rPr>
        <w:t>Bacteroides</w:t>
      </w:r>
      <w:r>
        <w:rPr>
          <w:rFonts w:eastAsia="Times New Roman"/>
          <w:lang w:eastAsia="en-CA"/>
        </w:rPr>
        <w:t xml:space="preserve"> and </w:t>
      </w:r>
      <w:proofErr w:type="spellStart"/>
      <w:r>
        <w:rPr>
          <w:rFonts w:eastAsia="Times New Roman"/>
          <w:i/>
          <w:lang w:eastAsia="en-CA"/>
        </w:rPr>
        <w:t>Prevotella</w:t>
      </w:r>
      <w:proofErr w:type="spellEnd"/>
      <w:r>
        <w:rPr>
          <w:rFonts w:eastAsia="Times New Roman"/>
          <w:lang w:eastAsia="en-CA"/>
        </w:rPr>
        <w:t xml:space="preserve"> have been shown to modulate mucosal immune responses through TLR2. </w:t>
      </w:r>
      <w:proofErr w:type="spellStart"/>
      <w:r w:rsidRPr="00CD5923">
        <w:rPr>
          <w:rFonts w:eastAsia="Times New Roman"/>
          <w:i/>
          <w:lang w:eastAsia="en-CA"/>
        </w:rPr>
        <w:t>Prevotella</w:t>
      </w:r>
      <w:proofErr w:type="spellEnd"/>
      <w:r>
        <w:rPr>
          <w:rFonts w:eastAsia="Times New Roman"/>
          <w:i/>
          <w:lang w:eastAsia="en-CA"/>
        </w:rPr>
        <w:t xml:space="preserve"> </w:t>
      </w:r>
      <w:proofErr w:type="spellStart"/>
      <w:r>
        <w:rPr>
          <w:rFonts w:eastAsia="Times New Roman"/>
          <w:i/>
          <w:lang w:eastAsia="en-CA"/>
        </w:rPr>
        <w:t>copri</w:t>
      </w:r>
      <w:proofErr w:type="spellEnd"/>
      <w:r>
        <w:rPr>
          <w:rFonts w:eastAsia="Times New Roman"/>
          <w:lang w:eastAsia="en-CA"/>
        </w:rPr>
        <w:t xml:space="preserve"> induces a more robust pro-inflammatory cytokine response from human dendritic cells in a TLR2-dependent manner</w:t>
      </w:r>
      <w:r>
        <w:rPr>
          <w:rFonts w:eastAsia="Times New Roman"/>
          <w:lang w:eastAsia="en-CA"/>
        </w:rPr>
        <w:fldChar w:fldCharType="begin">
          <w:fldData xml:space="preserve">PEVuZE5vdGU+PENpdGU+PEF1dGhvcj5kZSBBcXVpbm88L0F1dGhvcj48WWVhcj4yMDE0PC9ZZWFy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NDEwMy0xMTwvcGFnZXM+PHZvbHVtZT4xOTI8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I2NDYtMjY2MTwvcGFnZXM+PHZvbHVtZT42ODwvdm9sdW1lPjxudW1i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kZSBBcXVpbm88L0F1dGhvcj48WWVhcj4yMDE0PC9ZZWFy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NDEwMy0xMTwvcGFnZXM+PHZvbHVtZT4xOTI8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B36ACF">
        <w:rPr>
          <w:rFonts w:eastAsia="Times New Roman"/>
          <w:noProof/>
          <w:vertAlign w:val="superscript"/>
          <w:lang w:eastAsia="en-CA"/>
        </w:rPr>
        <w:t>26, 27</w:t>
      </w:r>
      <w:r>
        <w:rPr>
          <w:rFonts w:eastAsia="Times New Roman"/>
          <w:lang w:eastAsia="en-CA"/>
        </w:rPr>
        <w:fldChar w:fldCharType="end"/>
      </w:r>
      <w:r>
        <w:rPr>
          <w:rFonts w:eastAsia="Times New Roman"/>
          <w:lang w:eastAsia="en-CA"/>
        </w:rPr>
        <w:t xml:space="preserve">.  These effects on dendritic cells link </w:t>
      </w:r>
      <w:proofErr w:type="spellStart"/>
      <w:r>
        <w:rPr>
          <w:rFonts w:eastAsia="Times New Roman"/>
          <w:i/>
          <w:lang w:eastAsia="en-CA"/>
        </w:rPr>
        <w:t>Prevotella</w:t>
      </w:r>
      <w:proofErr w:type="spellEnd"/>
      <w:r>
        <w:rPr>
          <w:rFonts w:eastAsia="Times New Roman"/>
          <w:lang w:eastAsia="en-CA"/>
        </w:rPr>
        <w:t xml:space="preserve">-rich gut </w:t>
      </w:r>
      <w:proofErr w:type="spellStart"/>
      <w:r>
        <w:rPr>
          <w:rFonts w:eastAsia="Times New Roman"/>
          <w:lang w:eastAsia="en-CA"/>
        </w:rPr>
        <w:t>dysbioses</w:t>
      </w:r>
      <w:proofErr w:type="spellEnd"/>
      <w:r>
        <w:rPr>
          <w:rFonts w:eastAsia="Times New Roman"/>
          <w:lang w:eastAsia="en-CA"/>
        </w:rPr>
        <w:t xml:space="preserve"> in humans to Rheumatoid Arthritis</w:t>
      </w:r>
      <w:r>
        <w:rPr>
          <w:rFonts w:eastAsia="Times New Roman"/>
          <w:lang w:eastAsia="en-CA"/>
        </w:rPr>
        <w:fldChar w:fldCharType="begin">
          <w:fldData xml:space="preserve">PEVuZE5vdGU+PENpdGU+PEF1dGhvcj5TY2hlcjwvQXV0aG9yPjxZZWFyPjIwMTI8L1llYXI+PFJl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zA4My05NDwvcGFnZXM+PHZvbHVt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=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TY2hlcjwvQXV0aG9yPjxZZWFyPjIwMTI8L1llYXI+PFJl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=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B36ACF">
        <w:rPr>
          <w:rFonts w:eastAsia="Times New Roman"/>
          <w:noProof/>
          <w:vertAlign w:val="superscript"/>
          <w:lang w:eastAsia="en-CA"/>
        </w:rPr>
        <w:t>28, 29</w:t>
      </w:r>
      <w:r>
        <w:rPr>
          <w:rFonts w:eastAsia="Times New Roman"/>
          <w:lang w:eastAsia="en-CA"/>
        </w:rPr>
        <w:fldChar w:fldCharType="end"/>
      </w:r>
      <w:r>
        <w:rPr>
          <w:rFonts w:eastAsia="Times New Roman"/>
          <w:lang w:eastAsia="en-CA"/>
        </w:rPr>
        <w:t xml:space="preserve"> and periodontal disease</w:t>
      </w:r>
      <w:r>
        <w:rPr>
          <w:rFonts w:eastAsia="Times New Roman"/>
          <w:lang w:eastAsia="en-CA"/>
        </w:rPr>
        <w:fldChar w:fldCharType="begin"/>
      </w:r>
      <w:r>
        <w:rPr>
          <w:rFonts w:eastAsia="Times New Roman"/>
          <w:lang w:eastAsia="en-CA"/>
        </w:rPr>
        <w:instrText xml:space="preserve"> ADDIN EN.CITE &lt;EndNote&gt;&lt;Cite&gt;&lt;Author&gt;Deng&lt;/Author&gt;&lt;Year&gt;2017&lt;/Year&gt;&lt;RecNum&gt;387&lt;/RecNum&gt;&lt;DisplayText&gt;&lt;style face="superscript"&gt;30&lt;/style&gt;&lt;/DisplayText&gt;&lt;record&gt;&lt;rec-number&gt;387&lt;/rec-number&gt;&lt;foreign-keys&gt;&lt;key app="EN" db-id="t2f9tepz7epx0reevd4pf5tuwsftxz0tdesv" timestamp="1533845219"&gt;387&lt;/key&gt;&lt;/foreign-keys&gt;&lt;ref-type name="Journal Article"&gt;17&lt;/ref-type&gt;&lt;contributors&gt;&lt;authors&gt;&lt;author&gt;Deng, Z. L.&lt;/author&gt;&lt;author&gt;Szafranski, S. P.&lt;/author&gt;&lt;author&gt;Jarek, M.&lt;/author&gt;&lt;author&gt;Bhuju, S.&lt;/author&gt;&lt;author&gt;Wagner-Dobler, I.&lt;/author&gt;&lt;/authors&gt;&lt;/contributors&gt;&lt;auth-address&gt;Research Group Microbial Communication, Department of Molecular Infection Biology, Helmholtz-Centre for Infection Research (HZI), Braunschweig, Germany.&amp;#xD;Hannover Medical School (MHH), Hannover, Germany.&amp;#xD;Genome Analytics, Helmholtz Centre for Infection Research, Braunschweig, Germany.&amp;#xD;Research Group Microbial Communication, Department of Molecular Infection Biology, Helmholtz-Centre for Infection Research (HZI), Braunschweig, Germany. Irene.Wagner-Doebler@helmholtz-hzi.de.&lt;/auth-address&gt;&lt;titles&gt;&lt;title&gt;Dysbiosis in chronic periodontitis: Key microbial players and interactions with the human host&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703&lt;/pages&gt;&lt;volume&gt;7&lt;/volume&gt;&lt;number&gt;1&lt;/number&gt;&lt;edition&gt;2017/06/18&lt;/edition&gt;&lt;dates&gt;&lt;year&gt;2017&lt;/year&gt;&lt;pub-dates&gt;&lt;date&gt;Jun 16&lt;/date&gt;&lt;/pub-dates&gt;&lt;/dates&gt;&lt;isbn&gt;2045-2322&lt;/isbn&gt;&lt;accession-num&gt;28623321&lt;/accession-num&gt;&lt;urls&gt;&lt;/urls&gt;&lt;custom2&gt;PMC5473847&lt;/custom2&gt;&lt;electronic-resource-num&gt;10.1038/s41598-017-03804-8&lt;/electronic-resource-num&gt;&lt;remote-database-provider&gt;NLM&lt;/remote-database-provider&gt;&lt;language&gt;eng&lt;/language&gt;&lt;/record&gt;&lt;/Cite&gt;&lt;/EndNote&gt;</w:instrText>
      </w:r>
      <w:r>
        <w:rPr>
          <w:rFonts w:eastAsia="Times New Roman"/>
          <w:lang w:eastAsia="en-CA"/>
        </w:rPr>
        <w:fldChar w:fldCharType="separate"/>
      </w:r>
      <w:r w:rsidRPr="00B36ACF">
        <w:rPr>
          <w:rFonts w:eastAsia="Times New Roman"/>
          <w:noProof/>
          <w:vertAlign w:val="superscript"/>
          <w:lang w:eastAsia="en-CA"/>
        </w:rPr>
        <w:t>30</w:t>
      </w:r>
      <w:r>
        <w:rPr>
          <w:rFonts w:eastAsia="Times New Roman"/>
          <w:lang w:eastAsia="en-CA"/>
        </w:rPr>
        <w:fldChar w:fldCharType="end"/>
      </w:r>
      <w:r>
        <w:rPr>
          <w:rFonts w:eastAsia="Times New Roman"/>
          <w:lang w:eastAsia="en-CA"/>
        </w:rPr>
        <w:t xml:space="preserve">.  Conversely, </w:t>
      </w:r>
      <w:r>
        <w:rPr>
          <w:rFonts w:eastAsia="Times New Roman"/>
          <w:i/>
          <w:lang w:eastAsia="en-CA"/>
        </w:rPr>
        <w:t>Bacteroides fragilis</w:t>
      </w:r>
      <w:r>
        <w:rPr>
          <w:rFonts w:eastAsia="Times New Roman"/>
          <w:lang w:eastAsia="en-CA"/>
        </w:rPr>
        <w:t xml:space="preserve"> sphingolipid Polysaccharide A (PSA) also signals through TLR2, stimulating dendritic cells to produce IL-10, contributing to an anti-inflammatory environment, systemically</w:t>
      </w:r>
      <w:r>
        <w:rPr>
          <w:rFonts w:eastAsia="Times New Roman"/>
          <w:lang w:eastAsia="en-CA"/>
        </w:rPr>
        <w:fldChar w:fldCharType="begin">
          <w:fldData xml:space="preserve">PEVuZE5vdGU+PENpdGU+PEF1dGhvcj5Db2hlbi1Qb3JhZG9zdTwvQXV0aG9yPjxZZWFyPjIwMTE8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M2My03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Db2hlbi1Qb3JhZG9zdTwvQXV0aG9yPjxZZWFyPjIwMTE8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M2My03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B36ACF">
        <w:rPr>
          <w:rFonts w:eastAsia="Times New Roman"/>
          <w:noProof/>
          <w:vertAlign w:val="superscript"/>
          <w:lang w:eastAsia="en-CA"/>
        </w:rPr>
        <w:t>31</w:t>
      </w:r>
      <w:r>
        <w:rPr>
          <w:rFonts w:eastAsia="Times New Roman"/>
          <w:lang w:eastAsia="en-CA"/>
        </w:rPr>
        <w:fldChar w:fldCharType="end"/>
      </w:r>
      <w:r>
        <w:rPr>
          <w:rFonts w:eastAsia="Times New Roman"/>
          <w:lang w:eastAsia="en-CA"/>
        </w:rPr>
        <w:t xml:space="preserve"> and in the mucosa</w:t>
      </w:r>
      <w:r>
        <w:rPr>
          <w:rFonts w:eastAsia="Times New Roman"/>
          <w:lang w:eastAsia="en-CA"/>
        </w:rPr>
        <w:fldChar w:fldCharType="begin">
          <w:fldData xml:space="preserve">PEVuZE5vdGU+PENpdGU+PEF1dGhvcj5EYXNndXB0YTwvQXV0aG9yPjxZZWFyPjIwMTQ8L1llYXI+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NDEz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4MDAyNTwvcGFnZXM+PHZvbHVtZT4xMjwvdm9s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==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EYXNndXB0YTwvQXV0aG9yPjxZZWFyPjIwMTQ8L1llYXI+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NDEz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4MDAyNTwvcGFnZXM+PHZvbHVtZT4xMjwvdm9s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==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B36ACF">
        <w:rPr>
          <w:rFonts w:eastAsia="Times New Roman"/>
          <w:noProof/>
          <w:vertAlign w:val="superscript"/>
          <w:lang w:eastAsia="en-CA"/>
        </w:rPr>
        <w:t>32, 33</w:t>
      </w:r>
      <w:r>
        <w:rPr>
          <w:rFonts w:eastAsia="Times New Roman"/>
          <w:lang w:eastAsia="en-CA"/>
        </w:rPr>
        <w:fldChar w:fldCharType="end"/>
      </w:r>
      <w:r>
        <w:rPr>
          <w:rFonts w:eastAsia="Times New Roman"/>
          <w:lang w:eastAsia="en-CA"/>
        </w:rPr>
        <w:t xml:space="preserve">. </w:t>
      </w:r>
      <w:proofErr w:type="spellStart"/>
      <w:r>
        <w:rPr>
          <w:rFonts w:eastAsia="Times New Roman"/>
          <w:i/>
          <w:lang w:eastAsia="en-CA"/>
        </w:rPr>
        <w:t>Prevotella</w:t>
      </w:r>
      <w:proofErr w:type="spellEnd"/>
      <w:r>
        <w:rPr>
          <w:rFonts w:eastAsia="Times New Roman"/>
          <w:i/>
          <w:lang w:eastAsia="en-CA"/>
        </w:rPr>
        <w:t xml:space="preserve"> </w:t>
      </w:r>
      <w:r>
        <w:rPr>
          <w:rFonts w:eastAsia="Times New Roman"/>
          <w:lang w:eastAsia="en-CA"/>
        </w:rPr>
        <w:t xml:space="preserve">species have also been associated with positive health outcomes. </w:t>
      </w:r>
      <w:r w:rsidR="003B69B4">
        <w:rPr>
          <w:rFonts w:eastAsia="Times New Roman"/>
          <w:lang w:eastAsia="en-CA"/>
        </w:rPr>
        <w:t xml:space="preserve">Research has revealed substantial diversity among the </w:t>
      </w:r>
      <w:proofErr w:type="spellStart"/>
      <w:r w:rsidR="003B69B4">
        <w:rPr>
          <w:rFonts w:eastAsia="Times New Roman"/>
          <w:i/>
          <w:lang w:eastAsia="en-CA"/>
        </w:rPr>
        <w:t>Prevotella</w:t>
      </w:r>
      <w:proofErr w:type="spellEnd"/>
      <w:r w:rsidR="003B69B4">
        <w:rPr>
          <w:rFonts w:eastAsia="Times New Roman"/>
          <w:lang w:eastAsia="en-CA"/>
        </w:rPr>
        <w:t xml:space="preserve"> genus</w:t>
      </w:r>
      <w:r w:rsidR="003B69B4">
        <w:rPr>
          <w:rFonts w:eastAsia="Times New Roman"/>
          <w:lang w:eastAsia="en-CA"/>
        </w:rPr>
        <w:fldChar w:fldCharType="begin">
          <w:fldData xml:space="preserve">PEVuZE5vdGU+PENpdGU+PEF1dGhvcj5UZXR0PC9BdXRob3I+PFllYXI+MjAxOTwvWWVhcj48UmVj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NjY2LTY3OS5lNzwvcGFnZXM+PHZv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</w:fldData>
        </w:fldChar>
      </w:r>
      <w:r w:rsidR="003B69B4">
        <w:rPr>
          <w:rFonts w:eastAsia="Times New Roman"/>
          <w:lang w:eastAsia="en-CA"/>
        </w:rPr>
        <w:instrText xml:space="preserve"> ADDIN EN.CITE </w:instrText>
      </w:r>
      <w:r w:rsidR="003B69B4">
        <w:rPr>
          <w:rFonts w:eastAsia="Times New Roman"/>
          <w:lang w:eastAsia="en-CA"/>
        </w:rPr>
        <w:fldChar w:fldCharType="begin">
          <w:fldData xml:space="preserve">PEVuZE5vdGU+PENpdGU+PEF1dGhvcj5UZXR0PC9BdXRob3I+PFllYXI+MjAxOTwvWWVhcj48UmVj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</w:fldData>
        </w:fldChar>
      </w:r>
      <w:r w:rsidR="003B69B4">
        <w:rPr>
          <w:rFonts w:eastAsia="Times New Roman"/>
          <w:lang w:eastAsia="en-CA"/>
        </w:rPr>
        <w:instrText xml:space="preserve"> ADDIN EN.CITE.DATA </w:instrText>
      </w:r>
      <w:r w:rsidR="003B69B4">
        <w:rPr>
          <w:rFonts w:eastAsia="Times New Roman"/>
          <w:lang w:eastAsia="en-CA"/>
        </w:rPr>
      </w:r>
      <w:r w:rsidR="003B69B4">
        <w:rPr>
          <w:rFonts w:eastAsia="Times New Roman"/>
          <w:lang w:eastAsia="en-CA"/>
        </w:rPr>
        <w:fldChar w:fldCharType="end"/>
      </w:r>
      <w:r w:rsidR="003B69B4">
        <w:rPr>
          <w:rFonts w:eastAsia="Times New Roman"/>
          <w:lang w:eastAsia="en-CA"/>
        </w:rPr>
      </w:r>
      <w:r w:rsidR="003B69B4">
        <w:rPr>
          <w:rFonts w:eastAsia="Times New Roman"/>
          <w:lang w:eastAsia="en-CA"/>
        </w:rPr>
        <w:fldChar w:fldCharType="separate"/>
      </w:r>
      <w:r w:rsidR="003B69B4" w:rsidRPr="00B36ACF">
        <w:rPr>
          <w:rFonts w:eastAsia="Times New Roman"/>
          <w:noProof/>
          <w:vertAlign w:val="superscript"/>
          <w:lang w:eastAsia="en-CA"/>
        </w:rPr>
        <w:t>34</w:t>
      </w:r>
      <w:r w:rsidR="003B69B4">
        <w:rPr>
          <w:rFonts w:eastAsia="Times New Roman"/>
          <w:lang w:eastAsia="en-CA"/>
        </w:rPr>
        <w:fldChar w:fldCharType="end"/>
      </w:r>
      <w:r w:rsidR="003B69B4">
        <w:rPr>
          <w:rFonts w:eastAsia="Times New Roman"/>
          <w:lang w:eastAsia="en-CA"/>
        </w:rPr>
        <w:t xml:space="preserve">, and many of the OTUs identified as </w:t>
      </w:r>
      <w:proofErr w:type="spellStart"/>
      <w:r w:rsidR="003B69B4">
        <w:rPr>
          <w:rFonts w:eastAsia="Times New Roman"/>
          <w:i/>
          <w:lang w:eastAsia="en-CA"/>
        </w:rPr>
        <w:t>Prevotella</w:t>
      </w:r>
      <w:proofErr w:type="spellEnd"/>
      <w:r w:rsidR="003B69B4">
        <w:rPr>
          <w:rFonts w:eastAsia="Times New Roman"/>
          <w:lang w:eastAsia="en-CA"/>
        </w:rPr>
        <w:t xml:space="preserve"> in our data were not classified at the Species level. Gut microbiomes dominated by </w:t>
      </w:r>
      <w:proofErr w:type="spellStart"/>
      <w:r w:rsidR="003B69B4">
        <w:rPr>
          <w:rFonts w:eastAsia="Times New Roman"/>
          <w:i/>
          <w:lang w:eastAsia="en-CA"/>
        </w:rPr>
        <w:t>Prevotella</w:t>
      </w:r>
      <w:proofErr w:type="spellEnd"/>
      <w:r w:rsidR="003B69B4">
        <w:rPr>
          <w:rFonts w:eastAsia="Times New Roman"/>
          <w:lang w:eastAsia="en-CA"/>
        </w:rPr>
        <w:t xml:space="preserve"> have been associated with increased levels of short-chain fatty acids (SCFA) in a rural African setting</w:t>
      </w:r>
      <w:r w:rsidR="003B69B4">
        <w:rPr>
          <w:rFonts w:eastAsia="Times New Roman"/>
          <w:lang w:eastAsia="en-CA"/>
        </w:rPr>
        <w:fldChar w:fldCharType="begin">
          <w:fldData xml:space="preserve">PEVuZE5vdGU+PENpdGU+PEF1dGhvcj5EZSBGaWxpcHBvPC9BdXRob3I+PFllYXI+MjAxMDwvWWVh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0NjkxLTY8L3BhZ2VzPjx2b2x1bWU+MTA3PC92b2x1bWU+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</w:fldData>
        </w:fldChar>
      </w:r>
      <w:r w:rsidR="003B69B4">
        <w:rPr>
          <w:rFonts w:eastAsia="Times New Roman"/>
          <w:lang w:eastAsia="en-CA"/>
        </w:rPr>
        <w:instrText xml:space="preserve"> ADDIN EN.CITE </w:instrText>
      </w:r>
      <w:r w:rsidR="003B69B4">
        <w:rPr>
          <w:rFonts w:eastAsia="Times New Roman"/>
          <w:lang w:eastAsia="en-CA"/>
        </w:rPr>
        <w:fldChar w:fldCharType="begin">
          <w:fldData xml:space="preserve">PEVuZE5vdGU+PENpdGU+PEF1dGhvcj5EZSBGaWxpcHBvPC9BdXRob3I+PFllYXI+MjAxMDwvWWVh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0NjkxLTY8L3BhZ2VzPjx2b2x1bWU+MTA3PC92b2x1bWU+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</w:fldData>
        </w:fldChar>
      </w:r>
      <w:r w:rsidR="003B69B4">
        <w:rPr>
          <w:rFonts w:eastAsia="Times New Roman"/>
          <w:lang w:eastAsia="en-CA"/>
        </w:rPr>
        <w:instrText xml:space="preserve"> ADDIN EN.CITE.DATA </w:instrText>
      </w:r>
      <w:r w:rsidR="003B69B4">
        <w:rPr>
          <w:rFonts w:eastAsia="Times New Roman"/>
          <w:lang w:eastAsia="en-CA"/>
        </w:rPr>
      </w:r>
      <w:r w:rsidR="003B69B4">
        <w:rPr>
          <w:rFonts w:eastAsia="Times New Roman"/>
          <w:lang w:eastAsia="en-CA"/>
        </w:rPr>
        <w:fldChar w:fldCharType="end"/>
      </w:r>
      <w:r w:rsidR="003B69B4">
        <w:rPr>
          <w:rFonts w:eastAsia="Times New Roman"/>
          <w:lang w:eastAsia="en-CA"/>
        </w:rPr>
      </w:r>
      <w:r w:rsidR="003B69B4">
        <w:rPr>
          <w:rFonts w:eastAsia="Times New Roman"/>
          <w:lang w:eastAsia="en-CA"/>
        </w:rPr>
        <w:fldChar w:fldCharType="separate"/>
      </w:r>
      <w:r w:rsidR="003B69B4" w:rsidRPr="00411100">
        <w:rPr>
          <w:rFonts w:eastAsia="Times New Roman"/>
          <w:noProof/>
          <w:vertAlign w:val="superscript"/>
          <w:lang w:eastAsia="en-CA"/>
        </w:rPr>
        <w:t>2</w:t>
      </w:r>
      <w:r w:rsidR="003B69B4">
        <w:rPr>
          <w:rFonts w:eastAsia="Times New Roman"/>
          <w:lang w:eastAsia="en-CA"/>
        </w:rPr>
        <w:fldChar w:fldCharType="end"/>
      </w:r>
      <w:r w:rsidR="003B69B4">
        <w:rPr>
          <w:rFonts w:eastAsia="Times New Roman"/>
          <w:lang w:eastAsia="en-CA"/>
        </w:rPr>
        <w:t>, and with high-</w:t>
      </w:r>
      <w:proofErr w:type="spellStart"/>
      <w:r w:rsidR="003B69B4">
        <w:rPr>
          <w:rFonts w:eastAsia="Times New Roman"/>
          <w:lang w:eastAsia="en-CA"/>
        </w:rPr>
        <w:t>fibre</w:t>
      </w:r>
      <w:proofErr w:type="spellEnd"/>
      <w:r w:rsidR="003B69B4">
        <w:rPr>
          <w:rFonts w:eastAsia="Times New Roman"/>
          <w:lang w:eastAsia="en-CA"/>
        </w:rPr>
        <w:t xml:space="preserve"> diets among adults living in Westernized nations</w:t>
      </w:r>
      <w:r w:rsidR="003B69B4">
        <w:rPr>
          <w:rFonts w:eastAsia="Times New Roman"/>
          <w:lang w:eastAsia="en-CA"/>
        </w:rPr>
        <w:fldChar w:fldCharType="begin">
          <w:fldData xml:space="preserve">PEVuZE5vdGU+PENpdGU+PEF1dGhvcj5XdTwvQXV0aG9yPjxZZWFyPjIwMTE8L1llYXI+PFJlY051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OTcxLTgyPC9wYWdlcz48dm9sdW1lPjIyPC92b2x1bWU+PG51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==
</w:fldData>
        </w:fldChar>
      </w:r>
      <w:r w:rsidR="003B69B4">
        <w:rPr>
          <w:rFonts w:eastAsia="Times New Roman"/>
          <w:lang w:eastAsia="en-CA"/>
        </w:rPr>
        <w:instrText xml:space="preserve"> ADDIN EN.CITE </w:instrText>
      </w:r>
      <w:r w:rsidR="003B69B4">
        <w:rPr>
          <w:rFonts w:eastAsia="Times New Roman"/>
          <w:lang w:eastAsia="en-CA"/>
        </w:rPr>
        <w:fldChar w:fldCharType="begin">
          <w:fldData xml:space="preserve">PEVuZE5vdGU+PENpdGU+PEF1dGhvcj5XdTwvQXV0aG9yPjxZZWFyPjIwMTE8L1llYXI+PFJlY051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OTcxLTgyPC9wYWdlcz48dm9sdW1lPjIyPC92b2x1bWU+PG51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==
</w:fldData>
        </w:fldChar>
      </w:r>
      <w:r w:rsidR="003B69B4">
        <w:rPr>
          <w:rFonts w:eastAsia="Times New Roman"/>
          <w:lang w:eastAsia="en-CA"/>
        </w:rPr>
        <w:instrText xml:space="preserve"> ADDIN EN.CITE.DATA </w:instrText>
      </w:r>
      <w:r w:rsidR="003B69B4">
        <w:rPr>
          <w:rFonts w:eastAsia="Times New Roman"/>
          <w:lang w:eastAsia="en-CA"/>
        </w:rPr>
      </w:r>
      <w:r w:rsidR="003B69B4">
        <w:rPr>
          <w:rFonts w:eastAsia="Times New Roman"/>
          <w:lang w:eastAsia="en-CA"/>
        </w:rPr>
        <w:fldChar w:fldCharType="end"/>
      </w:r>
      <w:r w:rsidR="003B69B4">
        <w:rPr>
          <w:rFonts w:eastAsia="Times New Roman"/>
          <w:lang w:eastAsia="en-CA"/>
        </w:rPr>
      </w:r>
      <w:r w:rsidR="003B69B4">
        <w:rPr>
          <w:rFonts w:eastAsia="Times New Roman"/>
          <w:lang w:eastAsia="en-CA"/>
        </w:rPr>
        <w:fldChar w:fldCharType="separate"/>
      </w:r>
      <w:r w:rsidR="003B69B4" w:rsidRPr="00B36ACF">
        <w:rPr>
          <w:rFonts w:eastAsia="Times New Roman"/>
          <w:noProof/>
          <w:vertAlign w:val="superscript"/>
          <w:lang w:eastAsia="en-CA"/>
        </w:rPr>
        <w:t>35, 36</w:t>
      </w:r>
      <w:r w:rsidR="003B69B4">
        <w:rPr>
          <w:rFonts w:eastAsia="Times New Roman"/>
          <w:lang w:eastAsia="en-CA"/>
        </w:rPr>
        <w:fldChar w:fldCharType="end"/>
      </w:r>
      <w:r w:rsidR="003B69B4">
        <w:rPr>
          <w:rFonts w:eastAsia="Times New Roman"/>
          <w:lang w:eastAsia="en-CA"/>
        </w:rPr>
        <w:t>.</w:t>
      </w:r>
    </w:p>
    <w:p w14:paraId="22DFC7F8" w14:textId="3929806F" w:rsidR="00B36ACF" w:rsidRDefault="00B36ACF" w:rsidP="00B36ACF">
      <w:pPr>
        <w:spacing w:line="480" w:lineRule="auto"/>
        <w:ind w:firstLine="720"/>
        <w:rPr>
          <w:rFonts w:eastAsia="Times New Roman"/>
          <w:lang w:eastAsia="en-CA"/>
        </w:rPr>
      </w:pPr>
      <w:r>
        <w:rPr>
          <w:rFonts w:eastAsia="Times New Roman"/>
          <w:lang w:eastAsia="en-CA"/>
        </w:rPr>
        <w:t xml:space="preserve">Our study revealed closer associations with the TLR2 response pathway with the host microbiome than other PRRs. The selection of microbial taxa other than </w:t>
      </w:r>
      <w:r>
        <w:rPr>
          <w:rFonts w:eastAsia="Times New Roman"/>
          <w:i/>
          <w:lang w:eastAsia="en-CA"/>
        </w:rPr>
        <w:t xml:space="preserve">Bacteroides </w:t>
      </w:r>
      <w:r>
        <w:rPr>
          <w:rFonts w:eastAsia="Times New Roman"/>
          <w:lang w:eastAsia="en-CA"/>
        </w:rPr>
        <w:t xml:space="preserve">and </w:t>
      </w:r>
      <w:proofErr w:type="spellStart"/>
      <w:r>
        <w:rPr>
          <w:rFonts w:eastAsia="Times New Roman"/>
          <w:i/>
          <w:lang w:eastAsia="en-CA"/>
        </w:rPr>
        <w:t>Prevotella</w:t>
      </w:r>
      <w:proofErr w:type="spellEnd"/>
      <w:r>
        <w:rPr>
          <w:rFonts w:eastAsia="Times New Roman"/>
          <w:lang w:eastAsia="en-CA"/>
        </w:rPr>
        <w:t xml:space="preserve"> in cohort-specific networks suggest other immunomodulatory relationships that have not yet been experimentally evaluated. Finally, not all cohort-specific immune responses </w:t>
      </w:r>
      <w:r>
        <w:rPr>
          <w:rFonts w:eastAsia="Times New Roman"/>
          <w:lang w:eastAsia="en-CA"/>
        </w:rPr>
        <w:lastRenderedPageBreak/>
        <w:t>correlated to fecal microbiomes. For example, we did not find any relationships between increased IL-10 responsiveness among the Belgian children and their gut microbiomes. Thus, there are likely additional environmental or genetic determinants of systemic innate immune phenotypes that we did not capture.</w:t>
      </w:r>
    </w:p>
    <w:p w14:paraId="2EEE9180" w14:textId="17CDE39D" w:rsidR="003B69B4" w:rsidRDefault="001C74B3" w:rsidP="003B69B4">
      <w:pPr>
        <w:spacing w:line="480" w:lineRule="auto"/>
        <w:ind w:firstLine="720"/>
      </w:pPr>
      <w:r>
        <w:t xml:space="preserve">Breast milk modulates the gut microbiome through several </w:t>
      </w:r>
      <w:r w:rsidR="00EF16BF">
        <w:t>mechanisms</w:t>
      </w:r>
      <w:r>
        <w:t>, including</w:t>
      </w:r>
      <w:r w:rsidR="00EA20E6">
        <w:t xml:space="preserve"> variation in</w:t>
      </w:r>
      <w:r>
        <w:t xml:space="preserve"> human milk oligosaccharide (HMO)</w:t>
      </w:r>
      <w:r w:rsidR="00EF16BF">
        <w:t xml:space="preserve"> composition</w:t>
      </w:r>
      <w:r w:rsidR="00131353">
        <w:fldChar w:fldCharType="begin">
          <w:fldData xml:space="preserve">PEVuZE5vdGU+PENpdGU+PEF1dGhvcj5BbmRyZWFzPC9BdXRob3I+PFllYXI+MjAxNTwvWWVhcj48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</w:fldData>
        </w:fldChar>
      </w:r>
      <w:r w:rsidR="00AC4A29">
        <w:instrText xml:space="preserve"> ADDIN EN.CITE </w:instrText>
      </w:r>
      <w:r w:rsidR="00AC4A29">
        <w:fldChar w:fldCharType="begin">
          <w:fldData xml:space="preserve">PEVuZE5vdGU+PENpdGU+PEF1dGhvcj5BbmRyZWFzPC9BdXRob3I+PFllYXI+MjAxNTwvWWVhcj48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</w:fldData>
        </w:fldChar>
      </w:r>
      <w:r w:rsidR="00AC4A29">
        <w:instrText xml:space="preserve"> ADDIN EN.CITE.DATA </w:instrText>
      </w:r>
      <w:r w:rsidR="00AC4A29">
        <w:fldChar w:fldCharType="end"/>
      </w:r>
      <w:r w:rsidR="00131353">
        <w:fldChar w:fldCharType="separate"/>
      </w:r>
      <w:r w:rsidR="00AC4A29" w:rsidRPr="00AC4A29">
        <w:rPr>
          <w:noProof/>
          <w:vertAlign w:val="superscript"/>
        </w:rPr>
        <w:t>37</w:t>
      </w:r>
      <w:r w:rsidR="00131353">
        <w:fldChar w:fldCharType="end"/>
      </w:r>
      <w:r>
        <w:t>. HMO composition varies by geographical region and lifestyle factor</w:t>
      </w:r>
      <w:r w:rsidR="00131353">
        <w:fldChar w:fldCharType="begin">
          <w:fldData xml:space="preserve">PEVuZE5vdGU+PENpdGU+PEF1dGhvcj5NY0d1aXJlPC9BdXRob3I+PFllYXI+MjAxNzwvWWVhcj48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</w:fldData>
        </w:fldChar>
      </w:r>
      <w:r w:rsidR="00AC4A29">
        <w:instrText xml:space="preserve"> ADDIN EN.CITE </w:instrText>
      </w:r>
      <w:r w:rsidR="00AC4A29">
        <w:fldChar w:fldCharType="begin">
          <w:fldData xml:space="preserve">PEVuZE5vdGU+PENpdGU+PEF1dGhvcj5NY0d1aXJlPC9BdXRob3I+PFllYXI+MjAxNzwvWWVhcj48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</w:fldData>
        </w:fldChar>
      </w:r>
      <w:r w:rsidR="00AC4A29">
        <w:instrText xml:space="preserve"> ADDIN EN.CITE.DATA </w:instrText>
      </w:r>
      <w:r w:rsidR="00AC4A29">
        <w:fldChar w:fldCharType="end"/>
      </w:r>
      <w:r w:rsidR="00131353">
        <w:fldChar w:fldCharType="separate"/>
      </w:r>
      <w:r w:rsidR="00AC4A29" w:rsidRPr="00AC4A29">
        <w:rPr>
          <w:noProof/>
          <w:vertAlign w:val="superscript"/>
        </w:rPr>
        <w:t>38, 39</w:t>
      </w:r>
      <w:r w:rsidR="00131353">
        <w:fldChar w:fldCharType="end"/>
      </w:r>
      <w:r>
        <w:t xml:space="preserve">. Among microbial taxa selected by microbiome-immune integration, </w:t>
      </w:r>
      <w:proofErr w:type="spellStart"/>
      <w:r w:rsidRPr="00992C00">
        <w:rPr>
          <w:i/>
        </w:rPr>
        <w:t>Bifidobacteria</w:t>
      </w:r>
      <w:proofErr w:type="spellEnd"/>
      <w:r>
        <w:t xml:space="preserve">, </w:t>
      </w:r>
      <w:proofErr w:type="spellStart"/>
      <w:r w:rsidRPr="00992C00">
        <w:rPr>
          <w:i/>
        </w:rPr>
        <w:t>Prevotella</w:t>
      </w:r>
      <w:proofErr w:type="spellEnd"/>
      <w:r>
        <w:t xml:space="preserve">, and </w:t>
      </w:r>
      <w:r w:rsidRPr="00992C00">
        <w:rPr>
          <w:i/>
        </w:rPr>
        <w:t>Bacteroides</w:t>
      </w:r>
      <w:r>
        <w:t xml:space="preserve"> are able to use HMOs for growth</w:t>
      </w:r>
      <w:r w:rsidR="00131353">
        <w:fldChar w:fldCharType="begin">
          <w:fldData xml:space="preserve">PEVuZE5vdGU+PENpdGU+PEF1dGhvcj5NYXJjb2JhbDwvQXV0aG9yPjxZZWFyPjIwMTI8L1llYXI+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i01PC9wYWdlcz48dm9sdW1lPjE4IFN1cHBsIDQ8L3ZvbHVtZT48ZWRpdGlv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</w:fldData>
        </w:fldChar>
      </w:r>
      <w:r w:rsidR="00AC4A29">
        <w:instrText xml:space="preserve"> ADDIN EN.CITE </w:instrText>
      </w:r>
      <w:r w:rsidR="00AC4A29">
        <w:fldChar w:fldCharType="begin">
          <w:fldData xml:space="preserve">PEVuZE5vdGU+PENpdGU+PEF1dGhvcj5NYXJjb2JhbDwvQXV0aG9yPjxZZWFyPjIwMTI8L1llYXI+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i01PC9wYWdlcz48dm9sdW1lPjE4IFN1cHBsIDQ8L3ZvbHVtZT48ZWRpdGlv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</w:fldData>
        </w:fldChar>
      </w:r>
      <w:r w:rsidR="00AC4A29">
        <w:instrText xml:space="preserve"> ADDIN EN.CITE.DATA </w:instrText>
      </w:r>
      <w:r w:rsidR="00AC4A29">
        <w:fldChar w:fldCharType="end"/>
      </w:r>
      <w:r w:rsidR="00131353">
        <w:fldChar w:fldCharType="separate"/>
      </w:r>
      <w:r w:rsidR="00AC4A29" w:rsidRPr="00AC4A29">
        <w:rPr>
          <w:noProof/>
          <w:vertAlign w:val="superscript"/>
        </w:rPr>
        <w:t>40, 41</w:t>
      </w:r>
      <w:r w:rsidR="00131353">
        <w:fldChar w:fldCharType="end"/>
      </w:r>
      <w:r>
        <w:t xml:space="preserve">. However, we were not able to identify effects of time since breast feeding on immune responsiveness in either Canadian or Ecuadorean children, and among Canadian children time since breast feeding was only associated with levels of </w:t>
      </w:r>
      <w:proofErr w:type="spellStart"/>
      <w:r>
        <w:rPr>
          <w:i/>
        </w:rPr>
        <w:t>Lachnospira</w:t>
      </w:r>
      <w:proofErr w:type="spellEnd"/>
      <w:r>
        <w:t xml:space="preserve"> and </w:t>
      </w:r>
      <w:proofErr w:type="spellStart"/>
      <w:r>
        <w:rPr>
          <w:i/>
        </w:rPr>
        <w:t>Rothia</w:t>
      </w:r>
      <w:proofErr w:type="spellEnd"/>
      <w:r>
        <w:t>, but not with cytokine responses, even though seven of nineteen children were still breast feeding. With this, breast feeding was not a likely contributor to the host immune-microbiome correlations we observed.</w:t>
      </w:r>
      <w:r w:rsidR="00692A7A">
        <w:t xml:space="preserve"> However, given the small sample size applied to this analysis, and that these data were only available for Canadian and Ecuadorean children, identifying more subtle relationships between breast feeding and immune responsiveness or gut microbiota composition was not possible, and these findings do not preclude the existence of </w:t>
      </w:r>
      <w:r w:rsidR="00331F1F">
        <w:t>such</w:t>
      </w:r>
      <w:r w:rsidR="00692A7A">
        <w:t xml:space="preserve"> relationship</w:t>
      </w:r>
      <w:r w:rsidR="00331F1F">
        <w:t>s</w:t>
      </w:r>
      <w:r w:rsidR="00692A7A">
        <w:t>.</w:t>
      </w:r>
    </w:p>
    <w:p w14:paraId="58C19F4D" w14:textId="33AD994F" w:rsidR="003B69B4" w:rsidRDefault="003B69B4" w:rsidP="00D24986">
      <w:pPr>
        <w:spacing w:line="480" w:lineRule="auto"/>
        <w:ind w:firstLine="720"/>
        <w:rPr>
          <w:rFonts w:eastAsia="Times New Roman"/>
          <w:lang w:eastAsia="en-CA"/>
        </w:rPr>
      </w:pPr>
      <w:r>
        <w:rPr>
          <w:rFonts w:eastAsia="Times New Roman"/>
          <w:lang w:eastAsia="en-CA"/>
        </w:rPr>
        <w:t>Innate immune phenotypes of South African children were previously described by us to be highly distinct from those of the other cohorts</w:t>
      </w:r>
      <w:r>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411100">
        <w:rPr>
          <w:rFonts w:eastAsia="Times New Roman"/>
          <w:noProof/>
          <w:vertAlign w:val="superscript"/>
          <w:lang w:eastAsia="en-CA"/>
        </w:rPr>
        <w:t>6</w:t>
      </w:r>
      <w:r>
        <w:rPr>
          <w:rFonts w:eastAsia="Times New Roman"/>
          <w:lang w:eastAsia="en-CA"/>
        </w:rPr>
        <w:fldChar w:fldCharType="end"/>
      </w:r>
      <w:r>
        <w:rPr>
          <w:rFonts w:eastAsia="Times New Roman"/>
          <w:lang w:eastAsia="en-CA"/>
        </w:rPr>
        <w:t xml:space="preserve">, while our present study found their gut microbiomes to be indistinguishable from Ecuadorean children. Notably, fecal gavage of germ-free mice resulted in mouse immune phenotypes consistent with those of the respective donor children. South African donors induced strikingly lower cytokine responses favoring Th1 and Th17 development. However, pro-inflammatory cytokine responses were unaffected. Thus, the </w:t>
      </w:r>
      <w:r>
        <w:rPr>
          <w:rFonts w:eastAsia="Times New Roman"/>
          <w:lang w:eastAsia="en-CA"/>
        </w:rPr>
        <w:lastRenderedPageBreak/>
        <w:t xml:space="preserve">microbiome-induced mouse phenotypes </w:t>
      </w:r>
      <w:r w:rsidR="00747E9F">
        <w:rPr>
          <w:rFonts w:eastAsia="Times New Roman"/>
          <w:lang w:eastAsia="en-CA"/>
        </w:rPr>
        <w:t>were</w:t>
      </w:r>
      <w:r>
        <w:rPr>
          <w:rFonts w:eastAsia="Times New Roman"/>
          <w:lang w:eastAsia="en-CA"/>
        </w:rPr>
        <w:t xml:space="preserve"> partly, but not completely, in agreement with those previously reported for the children</w:t>
      </w:r>
      <w:r>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Pr>
          <w:rFonts w:eastAsia="Times New Roman"/>
          <w:lang w:eastAsia="en-CA"/>
        </w:rPr>
        <w:instrText xml:space="preserve"> ADDIN EN.CITE </w:instrText>
      </w:r>
      <w:r>
        <w:rPr>
          <w:rFonts w:eastAsia="Times New Roman"/>
          <w:lang w:eastAsia="en-CA"/>
        </w:rPr>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Pr>
          <w:rFonts w:eastAsia="Times New Roman"/>
          <w:lang w:eastAsia="en-CA"/>
        </w:rPr>
        <w:instrText xml:space="preserve"> ADDIN EN.CITE.DATA </w:instrText>
      </w:r>
      <w:r>
        <w:rPr>
          <w:rFonts w:eastAsia="Times New Roman"/>
          <w:lang w:eastAsia="en-CA"/>
        </w:rPr>
      </w:r>
      <w:r>
        <w:rPr>
          <w:rFonts w:eastAsia="Times New Roman"/>
          <w:lang w:eastAsia="en-CA"/>
        </w:rPr>
        <w:fldChar w:fldCharType="end"/>
      </w:r>
      <w:r>
        <w:rPr>
          <w:rFonts w:eastAsia="Times New Roman"/>
          <w:lang w:eastAsia="en-CA"/>
        </w:rPr>
      </w:r>
      <w:r>
        <w:rPr>
          <w:rFonts w:eastAsia="Times New Roman"/>
          <w:lang w:eastAsia="en-CA"/>
        </w:rPr>
        <w:fldChar w:fldCharType="separate"/>
      </w:r>
      <w:r w:rsidRPr="00411100">
        <w:rPr>
          <w:rFonts w:eastAsia="Times New Roman"/>
          <w:noProof/>
          <w:vertAlign w:val="superscript"/>
          <w:lang w:eastAsia="en-CA"/>
        </w:rPr>
        <w:t>6</w:t>
      </w:r>
      <w:r>
        <w:rPr>
          <w:rFonts w:eastAsia="Times New Roman"/>
          <w:lang w:eastAsia="en-CA"/>
        </w:rPr>
        <w:fldChar w:fldCharType="end"/>
      </w:r>
      <w:r>
        <w:rPr>
          <w:rFonts w:eastAsia="Times New Roman"/>
          <w:lang w:eastAsia="en-CA"/>
        </w:rPr>
        <w:t xml:space="preserve">. Importantly, we did not identify a causal mechanism, or a specific component of the microbiome responsible for the observed effects on immune phenotype in germ-free mouse recipients. Hence, these results provide biological plausibility that must be further explored using animal models and validated in human cohorts. While this extreme-phenotype approach likely did not capture all relevant interactions, this </w:t>
      </w:r>
      <w:r>
        <w:rPr>
          <w:rFonts w:eastAsia="Times New Roman"/>
          <w:i/>
          <w:lang w:eastAsia="en-CA"/>
        </w:rPr>
        <w:t>in vivo</w:t>
      </w:r>
      <w:r>
        <w:rPr>
          <w:rFonts w:eastAsia="Times New Roman"/>
          <w:lang w:eastAsia="en-CA"/>
        </w:rPr>
        <w:t xml:space="preserve"> data supports the existence of a causal relationship between human gut microbiomes and systemic immune function.</w:t>
      </w:r>
    </w:p>
    <w:p w14:paraId="6DD18C9C" w14:textId="56C187AD" w:rsidR="00CA478A" w:rsidRDefault="00C30ABD" w:rsidP="00CA478A">
      <w:pPr>
        <w:spacing w:line="480" w:lineRule="auto"/>
        <w:ind w:firstLine="720"/>
        <w:rPr>
          <w:rFonts w:eastAsia="Times New Roman"/>
          <w:lang w:eastAsia="en-CA"/>
        </w:rPr>
      </w:pPr>
      <w:r>
        <w:rPr>
          <w:rFonts w:eastAsia="Times New Roman"/>
          <w:lang w:eastAsia="en-CA"/>
        </w:rPr>
        <w:t>There are limitations to this study</w:t>
      </w:r>
      <w:r w:rsidR="00BD58D2">
        <w:rPr>
          <w:rFonts w:eastAsia="Times New Roman"/>
          <w:lang w:eastAsia="en-CA"/>
        </w:rPr>
        <w:t xml:space="preserve"> worth noting</w:t>
      </w:r>
      <w:r>
        <w:rPr>
          <w:rFonts w:eastAsia="Times New Roman"/>
          <w:lang w:eastAsia="en-CA"/>
        </w:rPr>
        <w:t xml:space="preserve">.  </w:t>
      </w:r>
      <w:r w:rsidR="00E63234">
        <w:rPr>
          <w:rFonts w:eastAsia="Times New Roman"/>
          <w:lang w:eastAsia="en-CA"/>
        </w:rPr>
        <w:t>The major limitation of this study was sample size, and statistical power to detect associations between host microbiome and immune phenotypes. Similar studies that identified robust associations between gut microbiome</w:t>
      </w:r>
      <w:r w:rsidR="0087270F">
        <w:rPr>
          <w:rFonts w:eastAsia="Times New Roman"/>
          <w:lang w:eastAsia="en-CA"/>
        </w:rPr>
        <w:t xml:space="preserve">, </w:t>
      </w:r>
      <w:r w:rsidR="00E63234">
        <w:rPr>
          <w:rFonts w:eastAsia="Times New Roman"/>
          <w:lang w:eastAsia="en-CA"/>
        </w:rPr>
        <w:t>immune phenotype</w:t>
      </w:r>
      <w:r w:rsidR="0087270F">
        <w:rPr>
          <w:rFonts w:eastAsia="Times New Roman"/>
          <w:lang w:eastAsia="en-CA"/>
        </w:rPr>
        <w:t>, and host demographic factors among adults</w:t>
      </w:r>
      <w:r w:rsidR="00E63234">
        <w:rPr>
          <w:rFonts w:eastAsia="Times New Roman"/>
          <w:lang w:eastAsia="en-CA"/>
        </w:rPr>
        <w:t xml:space="preserve"> included over 500 adults</w:t>
      </w:r>
      <w:r w:rsidR="00E63234">
        <w:rPr>
          <w:rFonts w:eastAsia="Times New Roman"/>
          <w:lang w:eastAsia="en-CA"/>
        </w:rPr>
        <w:fldChar w:fldCharType="begin">
          <w:fldData xml:space="preserve">PEVuZE5vdGU+PENpdGU+PEF1dGhvcj5TY2hpcm1lcjwvQXV0aG9yPjxZZWFyPjIwMTY8L1llYXI+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TGlua2luZyB0aGUgSHVtYW4gR3V0
IE1pY3JvYmlvbWUgdG8gSW5mbGFtbWF0b3J5IEN5dG9raW5lIFByb2R1Y3Rpb24gQ2FwYWN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jUtMTEzNi5lODwvcGFnZXM+PHZvbHVtZT4xNjc8L3ZvbHVt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kYXRlcz48eWVhcj4yMDE2PC95ZWFyPjxwdWItZGF0
ZXM+PGRhdGU+Tm92IDAzPC9kYXRlPjwvcHViLWRhdGVzPjwvZGF0ZXM+PGlzYm4+MDA5Mi04Njc0
PC9pc2JuPjxhY2Nlc3Npb24tbnVtPjI3ODE0NTA5PC9hY2Nlc3Npb24tbnVtPjx1cmxzPjwvdXJs
cz48Y3VzdG9tMj5QTUM1MTMxOTIyPC9jdXN0b20yPjxjdXN0b202Pk5JSE1TODI1MjgzPC9jdXN0
b202PjxlbGVjdHJvbmljLXJlc291cmNlLW51bT4xMC4xMDE2L2ouY2VsbC4yMDE2LjEwLjAyMDwv
ZWxlY3Ryb25pYy1yZXNvdXJjZS1udW0+PHJlbW90ZS1kYXRhYmFzZS1wcm92aWRlcj5OTE08L3Jl
bW90ZS1kYXRhYmFzZS1wcm92aWRlcj48bGFuZ3VhZ2U+ZW5nPC9sYW5ndWFnZT48L3JlY29yZD48
L0NpdGU+PC9FbmROb3RlPgB=
</w:fldData>
        </w:fldChar>
      </w:r>
      <w:r w:rsidR="00E63234">
        <w:rPr>
          <w:rFonts w:eastAsia="Times New Roman"/>
          <w:lang w:eastAsia="en-CA"/>
        </w:rPr>
        <w:instrText xml:space="preserve"> ADDIN EN.CITE </w:instrText>
      </w:r>
      <w:r w:rsidR="00E63234">
        <w:rPr>
          <w:rFonts w:eastAsia="Times New Roman"/>
          <w:lang w:eastAsia="en-CA"/>
        </w:rPr>
        <w:fldChar w:fldCharType="begin">
          <w:fldData xml:space="preserve">PEVuZE5vdGU+PENpdGU+PEF1dGhvcj5TY2hpcm1lcjwvQXV0aG9yPjxZZWFyPjIwMTY8L1llYXI+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TGlua2luZyB0aGUgSHVtYW4gR3V0
IE1pY3JvYmlvbWUgdG8gSW5mbGFtbWF0b3J5IEN5dG9raW5lIFByb2R1Y3Rpb24gQ2FwYWN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jUtMTEzNi5lODwvcGFnZXM+PHZvbHVtZT4xNjc8L3ZvbHVt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kYXRlcz48eWVhcj4yMDE2PC95ZWFyPjxwdWItZGF0
ZXM+PGRhdGU+Tm92IDAzPC9kYXRlPjwvcHViLWRhdGVzPjwvZGF0ZXM+PGlzYm4+MDA5Mi04Njc0
PC9pc2JuPjxhY2Nlc3Npb24tbnVtPjI3ODE0NTA5PC9hY2Nlc3Npb24tbnVtPjx1cmxzPjwvdXJs
cz48Y3VzdG9tMj5QTUM1MTMxOTIyPC9jdXN0b20yPjxjdXN0b202Pk5JSE1TODI1MjgzPC9jdXN0
b202PjxlbGVjdHJvbmljLXJlc291cmNlLW51bT4xMC4xMDE2L2ouY2VsbC4yMDE2LjEwLjAyMDwv
ZWxlY3Ryb25pYy1yZXNvdXJjZS1udW0+PHJlbW90ZS1kYXRhYmFzZS1wcm92aWRlcj5OTE08L3Jl
bW90ZS1kYXRhYmFzZS1wcm92aWRlcj48bGFuZ3VhZ2U+ZW5nPC9sYW5ndWFnZT48L3JlY29yZD48
L0NpdGU+PC9FbmROb3RlPgB=
</w:fldData>
        </w:fldChar>
      </w:r>
      <w:r w:rsidR="00E63234">
        <w:rPr>
          <w:rFonts w:eastAsia="Times New Roman"/>
          <w:lang w:eastAsia="en-CA"/>
        </w:rPr>
        <w:instrText xml:space="preserve"> ADDIN EN.CITE.DATA </w:instrText>
      </w:r>
      <w:r w:rsidR="00E63234">
        <w:rPr>
          <w:rFonts w:eastAsia="Times New Roman"/>
          <w:lang w:eastAsia="en-CA"/>
        </w:rPr>
      </w:r>
      <w:r w:rsidR="00E63234">
        <w:rPr>
          <w:rFonts w:eastAsia="Times New Roman"/>
          <w:lang w:eastAsia="en-CA"/>
        </w:rPr>
        <w:fldChar w:fldCharType="end"/>
      </w:r>
      <w:r w:rsidR="00E63234">
        <w:rPr>
          <w:rFonts w:eastAsia="Times New Roman"/>
          <w:lang w:eastAsia="en-CA"/>
        </w:rPr>
      </w:r>
      <w:r w:rsidR="00E63234">
        <w:rPr>
          <w:rFonts w:eastAsia="Times New Roman"/>
          <w:lang w:eastAsia="en-CA"/>
        </w:rPr>
        <w:fldChar w:fldCharType="separate"/>
      </w:r>
      <w:r w:rsidR="00E63234" w:rsidRPr="00E63234">
        <w:rPr>
          <w:rFonts w:eastAsia="Times New Roman"/>
          <w:noProof/>
          <w:vertAlign w:val="superscript"/>
          <w:lang w:eastAsia="en-CA"/>
        </w:rPr>
        <w:t>8</w:t>
      </w:r>
      <w:r w:rsidR="00E63234">
        <w:rPr>
          <w:rFonts w:eastAsia="Times New Roman"/>
          <w:lang w:eastAsia="en-CA"/>
        </w:rPr>
        <w:fldChar w:fldCharType="end"/>
      </w:r>
      <w:r w:rsidR="00E63234">
        <w:rPr>
          <w:rFonts w:eastAsia="Times New Roman"/>
          <w:lang w:eastAsia="en-CA"/>
        </w:rPr>
        <w:t xml:space="preserve">. </w:t>
      </w:r>
      <w:r w:rsidR="00331F1F">
        <w:rPr>
          <w:rFonts w:eastAsia="Times New Roman"/>
          <w:lang w:eastAsia="en-CA"/>
        </w:rPr>
        <w:t xml:space="preserve">This limitation does not negate the associations that were identified but may have caused us to overlook weaker associations. </w:t>
      </w:r>
      <w:r>
        <w:rPr>
          <w:rFonts w:eastAsia="Times New Roman"/>
          <w:lang w:eastAsia="en-CA"/>
        </w:rPr>
        <w:t>Th</w:t>
      </w:r>
      <w:r w:rsidR="004C5874">
        <w:rPr>
          <w:rFonts w:eastAsia="Times New Roman"/>
          <w:lang w:eastAsia="en-CA"/>
        </w:rPr>
        <w:t>is</w:t>
      </w:r>
      <w:r>
        <w:rPr>
          <w:rFonts w:eastAsia="Times New Roman"/>
          <w:lang w:eastAsia="en-CA"/>
        </w:rPr>
        <w:t xml:space="preserve"> study </w:t>
      </w:r>
      <w:r w:rsidR="00E63234">
        <w:rPr>
          <w:rFonts w:eastAsia="Times New Roman"/>
          <w:lang w:eastAsia="en-CA"/>
        </w:rPr>
        <w:t>also</w:t>
      </w:r>
      <w:r>
        <w:rPr>
          <w:rFonts w:eastAsia="Times New Roman"/>
          <w:lang w:eastAsia="en-CA"/>
        </w:rPr>
        <w:t xml:space="preserve"> suffered</w:t>
      </w:r>
      <w:r w:rsidR="004C5874">
        <w:rPr>
          <w:rFonts w:eastAsia="Times New Roman"/>
          <w:lang w:eastAsia="en-CA"/>
        </w:rPr>
        <w:t xml:space="preserve"> from</w:t>
      </w:r>
      <w:r>
        <w:rPr>
          <w:rFonts w:eastAsia="Times New Roman"/>
          <w:lang w:eastAsia="en-CA"/>
        </w:rPr>
        <w:t xml:space="preserve"> unequal sample numbers among the four cohorts.</w:t>
      </w:r>
      <w:r w:rsidR="0087270F">
        <w:rPr>
          <w:rFonts w:eastAsia="Times New Roman"/>
          <w:lang w:eastAsia="en-CA"/>
        </w:rPr>
        <w:t xml:space="preserve"> With this, the absence of significant findings in some instances, especially associations with host factors, may have been due to lack of statistical power to detect more subtle relationships.</w:t>
      </w:r>
      <w:r w:rsidR="001A6FCC">
        <w:rPr>
          <w:rFonts w:eastAsia="Times New Roman"/>
          <w:lang w:eastAsia="en-CA"/>
        </w:rPr>
        <w:t xml:space="preserve"> </w:t>
      </w:r>
      <w:r w:rsidR="003B69B4">
        <w:rPr>
          <w:rFonts w:eastAsia="Times New Roman"/>
          <w:lang w:eastAsia="en-CA"/>
        </w:rPr>
        <w:t xml:space="preserve">Belgian children, uniquely, were almost all male, while child sex was more balanced for the other three cohorts. </w:t>
      </w:r>
      <w:r w:rsidR="003B69B4">
        <w:t>However, given that child sex was not a significant contributor to microbiome community composition at the other three sites, child sex was not found to contribute to cohort-specific cytokine responses in our previous findings</w:t>
      </w:r>
      <w:r w:rsidR="003B69B4">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3B69B4">
        <w:instrText xml:space="preserve"> ADDIN EN.CITE </w:instrText>
      </w:r>
      <w:r w:rsidR="003B69B4">
        <w:fldChar w:fldCharType="begin">
          <w:fldData xml:space="preserve">PEVuZE5vdGU+PENpdGU+PEF1dGhvcj5TbW9sZW48L0F1dGhvcj48WWVhcj4yMDE0PC9ZZWFyPjxS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</w:fldData>
        </w:fldChar>
      </w:r>
      <w:r w:rsidR="003B69B4">
        <w:instrText xml:space="preserve"> ADDIN EN.CITE.DATA </w:instrText>
      </w:r>
      <w:r w:rsidR="003B69B4">
        <w:fldChar w:fldCharType="end"/>
      </w:r>
      <w:r w:rsidR="003B69B4">
        <w:fldChar w:fldCharType="separate"/>
      </w:r>
      <w:r w:rsidR="003B69B4" w:rsidRPr="00411100">
        <w:rPr>
          <w:noProof/>
          <w:vertAlign w:val="superscript"/>
        </w:rPr>
        <w:t>6</w:t>
      </w:r>
      <w:r w:rsidR="003B69B4">
        <w:fldChar w:fldCharType="end"/>
      </w:r>
      <w:r w:rsidR="003B69B4">
        <w:t>, it is unlikely that the sex bias of the Belgian cohort influenced the integration results.</w:t>
      </w:r>
      <w:r w:rsidR="003B69B4">
        <w:rPr>
          <w:rFonts w:eastAsia="Times New Roman"/>
          <w:lang w:eastAsia="en-CA"/>
        </w:rPr>
        <w:t xml:space="preserve"> </w:t>
      </w:r>
      <w:r w:rsidR="00470A7B">
        <w:rPr>
          <w:rFonts w:eastAsia="Times New Roman"/>
          <w:lang w:eastAsia="en-CA"/>
        </w:rPr>
        <w:t>We</w:t>
      </w:r>
      <w:bookmarkStart w:id="1" w:name="_GoBack"/>
      <w:bookmarkEnd w:id="1"/>
      <w:r>
        <w:rPr>
          <w:rFonts w:eastAsia="Times New Roman"/>
          <w:lang w:eastAsia="en-CA"/>
        </w:rPr>
        <w:t xml:space="preserve"> limited the number of OTUs retained for integrated analysis to roughly 5% of those identified among the four cohorts.</w:t>
      </w:r>
      <w:r w:rsidR="006D00B8">
        <w:rPr>
          <w:rFonts w:eastAsia="Times New Roman"/>
          <w:lang w:eastAsia="en-CA"/>
        </w:rPr>
        <w:t xml:space="preserve"> Also, especially for Ecuadorean children, differences in time between blood sample and stool sample </w:t>
      </w:r>
      <w:r w:rsidR="006D00B8">
        <w:rPr>
          <w:rFonts w:eastAsia="Times New Roman"/>
          <w:lang w:eastAsia="en-CA"/>
        </w:rPr>
        <w:lastRenderedPageBreak/>
        <w:t xml:space="preserve">collection may have </w:t>
      </w:r>
      <w:r w:rsidR="004C5874">
        <w:rPr>
          <w:rFonts w:eastAsia="Times New Roman"/>
          <w:lang w:eastAsia="en-CA"/>
        </w:rPr>
        <w:t>influenced results</w:t>
      </w:r>
      <w:r w:rsidR="003D0D2C">
        <w:rPr>
          <w:rFonts w:eastAsia="Times New Roman"/>
          <w:lang w:eastAsia="en-CA"/>
        </w:rPr>
        <w:t>.</w:t>
      </w:r>
      <w:r>
        <w:rPr>
          <w:rFonts w:eastAsia="Times New Roman"/>
          <w:lang w:eastAsia="en-CA"/>
        </w:rPr>
        <w:t xml:space="preserve">  We also did not analyze the </w:t>
      </w:r>
      <w:r w:rsidR="00E267BD">
        <w:rPr>
          <w:rFonts w:eastAsia="Times New Roman"/>
          <w:lang w:eastAsia="en-CA"/>
        </w:rPr>
        <w:t xml:space="preserve">fecal </w:t>
      </w:r>
      <w:r>
        <w:rPr>
          <w:rFonts w:eastAsia="Times New Roman"/>
          <w:lang w:eastAsia="en-CA"/>
        </w:rPr>
        <w:t>metagenome, which has been shown to associate with systemic immunity in previous work</w:t>
      </w:r>
      <w:r>
        <w:rPr>
          <w:rFonts w:eastAsia="Times New Roman"/>
          <w:lang w:eastAsia="en-CA"/>
        </w:rPr>
        <w:fldChar w:fldCharType="begin">
          <w:fldData xml:space="preserve">PEVuZE5vdGU+PENpdGU+PEF1dGhvcj5TY2hpcm1lcjwvQXV0aG9yPjxZZWFyPjIwMTY8L1llYXI+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TGlua2luZyB0aGUgSHVtYW4gR3V0
IE1pY3JvYmlvbWUgdG8gSW5mbGFtbWF0b3J5IEN5dG9raW5lIFByb2R1Y3Rpb24gQ2FwYWN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jUtMTEzNi5lODwvcGFnZXM+PHZvbHVtZT4xNjc8L3ZvbHVt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kYXRlcz48eWVhcj4yMDE2PC95ZWFyPjxwdWItZGF0
ZXM+PGRhdGU+Tm92IDAzPC9kYXRlPjwvcHViLWRhdGVzPjwvZGF0ZXM+PGlzYm4+MDA5Mi04Njc0
PC9pc2JuPjxhY2Nlc3Npb24tbnVtPjI3ODE0NTA5PC9hY2Nlc3Npb24tbnVtPjx1cmxzPjwvdXJs
cz48Y3VzdG9tMj5QTUM1MTMxOTIyPC9jdXN0b20yPjxjdXN0b202Pk5JSE1TODI1MjgzPC9jdXN0
b202PjxlbGVjdHJvbmljLXJlc291cmNlLW51bT4xMC4xMDE2L2ouY2VsbC4yMDE2LjEwLjAyMDwv
ZWxlY3Ryb25pYy1yZXNvdXJjZS1udW0+PHJlbW90ZS1kYXRhYmFzZS1wcm92aWRlcj5OTE08L3Jl
bW90ZS1kYXRhYmFzZS1wcm92aWRlcj48bGFuZ3VhZ2U+ZW5nPC9sYW5ndWFnZT48L3JlY29yZD48
L0NpdGU+PC9FbmROb3RlPgB=
</w:fldData>
        </w:fldChar>
      </w:r>
      <w:r w:rsidR="00411100">
        <w:rPr>
          <w:rFonts w:eastAsia="Times New Roman"/>
          <w:lang w:eastAsia="en-CA"/>
        </w:rPr>
        <w:instrText xml:space="preserve"> ADDIN EN.CITE </w:instrText>
      </w:r>
      <w:r w:rsidR="00411100">
        <w:rPr>
          <w:rFonts w:eastAsia="Times New Roman"/>
          <w:lang w:eastAsia="en-CA"/>
        </w:rPr>
        <w:fldChar w:fldCharType="begin">
          <w:fldData xml:space="preserve">PEVuZE5vdGU+PENpdGU+PEF1dGhvcj5TY2hpcm1lcjwvQXV0aG9yPjxZZWFyPjIwMTY8L1llYXI+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xMjUtMTEzNi5lODwvcGFnZXM+PHZvbHVtZT4xNjc8L3ZvbHVt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</w:fldData>
        </w:fldChar>
      </w:r>
      <w:r w:rsidR="00411100">
        <w:rPr>
          <w:rFonts w:eastAsia="Times New Roman"/>
          <w:lang w:eastAsia="en-CA"/>
        </w:rPr>
        <w:instrText xml:space="preserve"> ADDIN EN.CITE.DATA </w:instrText>
      </w:r>
      <w:r w:rsidR="00411100">
        <w:rPr>
          <w:rFonts w:eastAsia="Times New Roman"/>
          <w:lang w:eastAsia="en-CA"/>
        </w:rPr>
      </w:r>
      <w:r w:rsidR="00411100">
        <w:rPr>
          <w:rFonts w:eastAsia="Times New Roman"/>
          <w:lang w:eastAsia="en-CA"/>
        </w:rPr>
        <w:fldChar w:fldCharType="end"/>
      </w:r>
      <w:r>
        <w:rPr>
          <w:rFonts w:eastAsia="Times New Roman"/>
          <w:lang w:eastAsia="en-CA"/>
        </w:rPr>
      </w:r>
      <w:r>
        <w:rPr>
          <w:rFonts w:eastAsia="Times New Roman"/>
          <w:lang w:eastAsia="en-CA"/>
        </w:rPr>
        <w:fldChar w:fldCharType="separate"/>
      </w:r>
      <w:r w:rsidR="00411100" w:rsidRPr="00411100">
        <w:rPr>
          <w:rFonts w:eastAsia="Times New Roman"/>
          <w:noProof/>
          <w:vertAlign w:val="superscript"/>
          <w:lang w:eastAsia="en-CA"/>
        </w:rPr>
        <w:t>8</w:t>
      </w:r>
      <w:r>
        <w:rPr>
          <w:rFonts w:eastAsia="Times New Roman"/>
          <w:lang w:eastAsia="en-CA"/>
        </w:rPr>
        <w:fldChar w:fldCharType="end"/>
      </w:r>
      <w:r>
        <w:rPr>
          <w:rFonts w:eastAsia="Times New Roman"/>
          <w:lang w:eastAsia="en-CA"/>
        </w:rPr>
        <w:t xml:space="preserve">.  While the cohorts are referred to by their countries of recruitment, the enrolled subjects are not </w:t>
      </w:r>
      <w:r w:rsidR="00D13E17">
        <w:rPr>
          <w:rFonts w:eastAsia="Times New Roman"/>
          <w:lang w:eastAsia="en-CA"/>
        </w:rPr>
        <w:t xml:space="preserve">always </w:t>
      </w:r>
      <w:r>
        <w:rPr>
          <w:rFonts w:eastAsia="Times New Roman"/>
          <w:lang w:eastAsia="en-CA"/>
        </w:rPr>
        <w:t xml:space="preserve">representative of the overall populations </w:t>
      </w:r>
      <w:r w:rsidR="00826F37">
        <w:rPr>
          <w:rFonts w:eastAsia="Times New Roman"/>
          <w:lang w:eastAsia="en-CA"/>
        </w:rPr>
        <w:t xml:space="preserve">or resource availability </w:t>
      </w:r>
      <w:r>
        <w:rPr>
          <w:rFonts w:eastAsia="Times New Roman"/>
          <w:lang w:eastAsia="en-CA"/>
        </w:rPr>
        <w:t xml:space="preserve">in those countries.  The germ-free mouse experiments were not conducted in a germ-free facility, which may have contributed to the divergence of engrafted mouse microbiomes from the original </w:t>
      </w:r>
      <w:proofErr w:type="spellStart"/>
      <w:r>
        <w:rPr>
          <w:rFonts w:eastAsia="Times New Roman"/>
          <w:lang w:eastAsia="en-CA"/>
        </w:rPr>
        <w:t>inocula</w:t>
      </w:r>
      <w:proofErr w:type="spellEnd"/>
      <w:r>
        <w:rPr>
          <w:rFonts w:eastAsia="Times New Roman"/>
          <w:lang w:eastAsia="en-CA"/>
        </w:rPr>
        <w:t>.</w:t>
      </w:r>
    </w:p>
    <w:p w14:paraId="5C3C44AE" w14:textId="77777777" w:rsidR="00CA478A" w:rsidRPr="00CA478A" w:rsidRDefault="00CA478A" w:rsidP="00CA478A">
      <w:pPr>
        <w:spacing w:line="480" w:lineRule="auto"/>
        <w:ind w:firstLine="720"/>
        <w:rPr>
          <w:rFonts w:eastAsia="Times New Roman"/>
          <w:lang w:eastAsia="en-CA"/>
        </w:rPr>
      </w:pPr>
    </w:p>
    <w:p w14:paraId="27591DAA" w14:textId="6FE98CF5" w:rsidR="00BF1E21" w:rsidRDefault="00863087" w:rsidP="00775D79">
      <w:pPr>
        <w:keepNext/>
        <w:spacing w:line="480" w:lineRule="auto"/>
        <w:outlineLvl w:val="0"/>
        <w:rPr>
          <w:rFonts w:eastAsia="Times New Roman"/>
          <w:b/>
          <w:lang w:eastAsia="en-CA"/>
        </w:rPr>
      </w:pPr>
      <w:r>
        <w:rPr>
          <w:rFonts w:eastAsia="Times New Roman"/>
          <w:b/>
          <w:lang w:eastAsia="en-CA"/>
        </w:rPr>
        <w:t>Conclusion</w:t>
      </w:r>
    </w:p>
    <w:p w14:paraId="63FF47CB" w14:textId="65C2C9DE" w:rsidR="003B69B4" w:rsidRDefault="003B69B4" w:rsidP="003B69B4">
      <w:pPr>
        <w:spacing w:line="480" w:lineRule="auto"/>
        <w:rPr>
          <w:rFonts w:eastAsia="Times New Roman"/>
          <w:lang w:eastAsia="en-CA"/>
        </w:rPr>
      </w:pPr>
      <w:r>
        <w:t>This study provided supporting evidence to the link geographically distinct immune phenotypes to gut microbiomes, and identified</w:t>
      </w:r>
      <w:r>
        <w:rPr>
          <w:rFonts w:eastAsia="Times New Roman"/>
          <w:lang w:eastAsia="en-CA"/>
        </w:rPr>
        <w:t xml:space="preserve"> a predominant association between systemic cytokine responses to TLR2 stimulation and stool microbiome composition. We also provide supporting evidence via human fecal transplantation in germ-free mice showing that the human host microbiome can induce changes to systemic immunity. Monitoring gut microbiome and immune system ontogeny along with well-defined clinical outcomes (e.g., infections or vaccine responses) in larger cohorts will further understanding of geographic differences in those clinical outcomes. </w:t>
      </w:r>
    </w:p>
    <w:p w14:paraId="15166906" w14:textId="77777777" w:rsidR="004C4D9F" w:rsidRDefault="004C4D9F" w:rsidP="005D22E2">
      <w:pPr>
        <w:spacing w:line="480" w:lineRule="auto"/>
        <w:rPr>
          <w:rFonts w:eastAsia="Times New Roman"/>
          <w:lang w:eastAsia="en-CA"/>
        </w:rPr>
      </w:pPr>
    </w:p>
    <w:p w14:paraId="16A3AE91" w14:textId="74F112F9" w:rsidR="00640008" w:rsidRPr="00640008" w:rsidRDefault="00640008" w:rsidP="00F40D64">
      <w:pPr>
        <w:keepNext/>
        <w:spacing w:line="480" w:lineRule="auto"/>
        <w:rPr>
          <w:rFonts w:eastAsia="Times New Roman"/>
          <w:b/>
          <w:lang w:eastAsia="en-CA"/>
        </w:rPr>
      </w:pPr>
      <w:r>
        <w:rPr>
          <w:rFonts w:eastAsia="Times New Roman"/>
          <w:b/>
          <w:lang w:eastAsia="en-CA"/>
        </w:rPr>
        <w:t>Acknowledgements</w:t>
      </w:r>
    </w:p>
    <w:p w14:paraId="4A27ABD8" w14:textId="78420C67" w:rsidR="00E37915" w:rsidRDefault="008579E5" w:rsidP="004F0EE3">
      <w:pPr>
        <w:spacing w:line="480" w:lineRule="auto"/>
      </w:pPr>
      <w:r>
        <w:rPr>
          <w:rFonts w:eastAsia="Times New Roman"/>
          <w:lang w:eastAsia="en-CA"/>
        </w:rPr>
        <w:t>The authors would like to acknowledge the families that participated in this study across the four sites, together with the nursing staff in each location that made the recruitment of these families possible.</w:t>
      </w:r>
      <w:r w:rsidR="00D51547">
        <w:rPr>
          <w:rFonts w:eastAsia="Times New Roman"/>
          <w:lang w:eastAsia="en-CA"/>
        </w:rPr>
        <w:t xml:space="preserve"> </w:t>
      </w:r>
      <w:r w:rsidR="0055368C">
        <w:rPr>
          <w:rFonts w:eastAsia="Times New Roman"/>
          <w:lang w:eastAsia="en-CA"/>
        </w:rPr>
        <w:t xml:space="preserve">We thank Dr. Gregory </w:t>
      </w:r>
      <w:proofErr w:type="spellStart"/>
      <w:r w:rsidR="0055368C">
        <w:rPr>
          <w:rFonts w:eastAsia="Times New Roman"/>
          <w:lang w:eastAsia="en-CA"/>
        </w:rPr>
        <w:t>Gloor</w:t>
      </w:r>
      <w:proofErr w:type="spellEnd"/>
      <w:r w:rsidR="0055368C">
        <w:rPr>
          <w:rFonts w:eastAsia="Times New Roman"/>
          <w:lang w:eastAsia="en-CA"/>
        </w:rPr>
        <w:t xml:space="preserve"> for supplying the V6-16S amplicon sequenc</w:t>
      </w:r>
      <w:r w:rsidR="00F2517C">
        <w:rPr>
          <w:rFonts w:eastAsia="Times New Roman"/>
          <w:lang w:eastAsia="en-CA"/>
        </w:rPr>
        <w:t>e</w:t>
      </w:r>
      <w:r w:rsidR="0055368C">
        <w:rPr>
          <w:rFonts w:eastAsia="Times New Roman"/>
          <w:lang w:eastAsia="en-CA"/>
        </w:rPr>
        <w:t xml:space="preserve"> data for the human study participants. We also thank Dr. David </w:t>
      </w:r>
      <w:proofErr w:type="spellStart"/>
      <w:r w:rsidR="0055368C">
        <w:rPr>
          <w:rFonts w:eastAsia="Times New Roman"/>
          <w:lang w:eastAsia="en-CA"/>
        </w:rPr>
        <w:t>Speert</w:t>
      </w:r>
      <w:proofErr w:type="spellEnd"/>
      <w:r w:rsidR="0055368C">
        <w:rPr>
          <w:rFonts w:eastAsia="Times New Roman"/>
          <w:lang w:eastAsia="en-CA"/>
        </w:rPr>
        <w:t xml:space="preserve"> for his contribution to conceptual design of the study. This study was partly supported by a grant from the Canadian Institutes of </w:t>
      </w:r>
      <w:r w:rsidR="0055368C">
        <w:rPr>
          <w:rFonts w:eastAsia="Times New Roman"/>
          <w:lang w:eastAsia="en-CA"/>
        </w:rPr>
        <w:lastRenderedPageBreak/>
        <w:t>Health Research (PJT-148781).</w:t>
      </w:r>
      <w:r w:rsidR="000E2E21">
        <w:rPr>
          <w:rFonts w:eastAsia="Times New Roman"/>
          <w:lang w:eastAsia="en-CA"/>
        </w:rPr>
        <w:t xml:space="preserve"> Research involving animals was partly funded by the Canadian </w:t>
      </w:r>
      <w:r w:rsidR="00411100">
        <w:rPr>
          <w:rFonts w:eastAsia="Times New Roman"/>
          <w:lang w:eastAsia="en-CA"/>
        </w:rPr>
        <w:t>Institutes</w:t>
      </w:r>
      <w:r w:rsidR="000E2E21">
        <w:rPr>
          <w:rFonts w:eastAsia="Times New Roman"/>
          <w:lang w:eastAsia="en-CA"/>
        </w:rPr>
        <w:t xml:space="preserve"> of Health Research (CMF-108029).</w:t>
      </w:r>
      <w:r w:rsidR="00CD1485">
        <w:rPr>
          <w:rFonts w:eastAsia="Times New Roman"/>
          <w:lang w:eastAsia="en-CA"/>
        </w:rPr>
        <w:t xml:space="preserve"> </w:t>
      </w:r>
      <w:r w:rsidR="00CD1485" w:rsidRPr="00CD1485">
        <w:rPr>
          <w:rFonts w:eastAsia="Times New Roman"/>
          <w:lang w:eastAsia="en-CA"/>
        </w:rPr>
        <w:t xml:space="preserve">The cohort in Ecuador was supported by the </w:t>
      </w:r>
      <w:proofErr w:type="spellStart"/>
      <w:r w:rsidR="00CD1485" w:rsidRPr="00CD1485">
        <w:rPr>
          <w:rFonts w:eastAsia="Times New Roman"/>
          <w:lang w:eastAsia="en-CA"/>
        </w:rPr>
        <w:t>Wellcome</w:t>
      </w:r>
      <w:proofErr w:type="spellEnd"/>
      <w:r w:rsidR="00CD1485" w:rsidRPr="00CD1485">
        <w:rPr>
          <w:rFonts w:eastAsia="Times New Roman"/>
          <w:lang w:eastAsia="en-CA"/>
        </w:rPr>
        <w:t xml:space="preserve"> Trust (grant </w:t>
      </w:r>
      <w:r w:rsidR="00CD1485" w:rsidRPr="00CD1485">
        <w:t>088862/Z/09/Z).</w:t>
      </w:r>
    </w:p>
    <w:p w14:paraId="18E2CC26" w14:textId="07A8C991" w:rsidR="004C5874" w:rsidRDefault="004C5874" w:rsidP="004F0EE3">
      <w:pPr>
        <w:spacing w:line="480" w:lineRule="auto"/>
        <w:rPr>
          <w:rFonts w:eastAsia="Times New Roman"/>
          <w:lang w:eastAsia="en-CA"/>
        </w:rPr>
      </w:pPr>
    </w:p>
    <w:p w14:paraId="714984E8" w14:textId="724D9ED2" w:rsidR="004C5874" w:rsidRDefault="004C5874" w:rsidP="00CA478A">
      <w:pPr>
        <w:keepNext/>
        <w:spacing w:line="480" w:lineRule="auto"/>
        <w:rPr>
          <w:rFonts w:eastAsia="Times New Roman"/>
          <w:b/>
          <w:lang w:eastAsia="en-CA"/>
        </w:rPr>
      </w:pPr>
      <w:r w:rsidRPr="004C5874">
        <w:rPr>
          <w:rFonts w:eastAsia="Times New Roman"/>
          <w:b/>
          <w:lang w:eastAsia="en-CA"/>
        </w:rPr>
        <w:t>Figure Legends</w:t>
      </w:r>
    </w:p>
    <w:p w14:paraId="26D2CFBB" w14:textId="77777777" w:rsidR="004C5874" w:rsidRPr="004C5874" w:rsidRDefault="004C5874" w:rsidP="004F0EE3">
      <w:pPr>
        <w:spacing w:line="480" w:lineRule="auto"/>
        <w:rPr>
          <w:rFonts w:eastAsia="Times New Roman"/>
          <w:b/>
          <w:lang w:eastAsia="en-CA"/>
        </w:rPr>
      </w:pPr>
    </w:p>
    <w:p w14:paraId="2AC1B8F8" w14:textId="77777777" w:rsidR="004C5874" w:rsidRPr="009E14AC" w:rsidRDefault="004C5874" w:rsidP="004C5874">
      <w:pPr>
        <w:spacing w:line="480" w:lineRule="auto"/>
        <w:rPr>
          <w:rFonts w:eastAsia="Times New Roman"/>
          <w:b/>
          <w:lang w:eastAsia="en-CA"/>
        </w:rPr>
      </w:pPr>
      <w:r w:rsidRPr="00411100">
        <w:rPr>
          <w:rFonts w:eastAsia="Times New Roman"/>
          <w:b/>
          <w:bCs/>
          <w:lang w:eastAsia="en-CA"/>
        </w:rPr>
        <w:t xml:space="preserve">Figure 1.  Alpha and beta diversity of child fecal microbiomes. </w:t>
      </w:r>
      <w:r w:rsidRPr="00BD17F6">
        <w:rPr>
          <w:rFonts w:eastAsia="Times New Roman"/>
          <w:bCs/>
          <w:lang w:eastAsia="en-CA"/>
        </w:rPr>
        <w:t xml:space="preserve"> A</w:t>
      </w:r>
      <w:r>
        <w:rPr>
          <w:rFonts w:eastAsia="Times New Roman"/>
          <w:bCs/>
          <w:lang w:eastAsia="en-CA"/>
        </w:rPr>
        <w:t>-B</w:t>
      </w:r>
      <w:r w:rsidRPr="00BD17F6">
        <w:rPr>
          <w:rFonts w:eastAsia="Times New Roman"/>
          <w:bCs/>
          <w:lang w:eastAsia="en-CA"/>
        </w:rPr>
        <w:t xml:space="preserve">. Alpha diversity </w:t>
      </w:r>
      <w:r>
        <w:rPr>
          <w:rFonts w:eastAsia="Times New Roman"/>
          <w:bCs/>
          <w:lang w:eastAsia="en-CA"/>
        </w:rPr>
        <w:t xml:space="preserve">in cohorts from each country determined using observed richness (A) or Shannon Diversity (B). Statistics: Kruskal-Wallis test with Dunn’s post-test, p-values adjusted with the </w:t>
      </w:r>
      <w:proofErr w:type="spellStart"/>
      <w:r>
        <w:rPr>
          <w:rFonts w:eastAsia="Times New Roman"/>
          <w:bCs/>
          <w:lang w:eastAsia="en-CA"/>
        </w:rPr>
        <w:t>Benjamini</w:t>
      </w:r>
      <w:proofErr w:type="spellEnd"/>
      <w:r>
        <w:rPr>
          <w:rFonts w:eastAsia="Times New Roman"/>
          <w:bCs/>
          <w:lang w:eastAsia="en-CA"/>
        </w:rPr>
        <w:t xml:space="preserve">-Hochberg method. * adjusted p-value &lt; 0.05. C. Beta diversity based on </w:t>
      </w:r>
      <w:r w:rsidRPr="00BD17F6">
        <w:rPr>
          <w:rFonts w:eastAsia="Times New Roman"/>
          <w:bCs/>
          <w:lang w:eastAsia="en-CA"/>
        </w:rPr>
        <w:t>NMDS scaling</w:t>
      </w:r>
      <w:r>
        <w:rPr>
          <w:rFonts w:eastAsia="Times New Roman"/>
          <w:bCs/>
          <w:lang w:eastAsia="en-CA"/>
        </w:rPr>
        <w:t xml:space="preserve"> coded according to country of residence</w:t>
      </w:r>
      <w:r w:rsidRPr="00BD17F6">
        <w:rPr>
          <w:rFonts w:eastAsia="Times New Roman"/>
          <w:bCs/>
          <w:lang w:eastAsia="en-CA"/>
        </w:rPr>
        <w:t xml:space="preserve">.  </w:t>
      </w:r>
      <w:r>
        <w:rPr>
          <w:rFonts w:eastAsia="Times New Roman"/>
          <w:bCs/>
          <w:lang w:eastAsia="en-CA"/>
        </w:rPr>
        <w:t xml:space="preserve">D. Beta diversity based on </w:t>
      </w:r>
      <w:r w:rsidRPr="00BD17F6">
        <w:rPr>
          <w:rFonts w:eastAsia="Times New Roman"/>
          <w:bCs/>
          <w:lang w:eastAsia="en-CA"/>
        </w:rPr>
        <w:t>NMDS scaling</w:t>
      </w:r>
      <w:r>
        <w:rPr>
          <w:rFonts w:eastAsia="Times New Roman"/>
          <w:bCs/>
          <w:lang w:eastAsia="en-CA"/>
        </w:rPr>
        <w:t xml:space="preserve"> with Belgian children coded according to country of birth.</w:t>
      </w:r>
    </w:p>
    <w:p w14:paraId="64E1D6B0" w14:textId="77777777" w:rsidR="004C5874" w:rsidRDefault="004C5874" w:rsidP="004C5874">
      <w:pPr>
        <w:spacing w:line="480" w:lineRule="auto"/>
        <w:rPr>
          <w:rFonts w:eastAsia="Times New Roman"/>
          <w:lang w:eastAsia="en-CA"/>
        </w:rPr>
      </w:pPr>
    </w:p>
    <w:p w14:paraId="46F5FA8C" w14:textId="77777777" w:rsidR="004C5874" w:rsidRDefault="004C5874" w:rsidP="004C5874">
      <w:pPr>
        <w:spacing w:line="480" w:lineRule="auto"/>
        <w:rPr>
          <w:rFonts w:eastAsia="Times New Roman"/>
          <w:lang w:eastAsia="en-CA"/>
        </w:rPr>
      </w:pPr>
      <w:r w:rsidRPr="00411100">
        <w:rPr>
          <w:rFonts w:eastAsia="Times New Roman"/>
          <w:b/>
          <w:lang w:eastAsia="en-CA"/>
        </w:rPr>
        <w:t xml:space="preserve">Figure 2.  Taxonomic composition </w:t>
      </w:r>
      <w:r w:rsidRPr="00411100">
        <w:rPr>
          <w:rFonts w:eastAsia="Times New Roman"/>
          <w:b/>
          <w:bCs/>
          <w:lang w:eastAsia="en-CA"/>
        </w:rPr>
        <w:t>of child fecal microbiomes</w:t>
      </w:r>
      <w:r w:rsidRPr="00411100">
        <w:rPr>
          <w:rFonts w:eastAsia="Times New Roman"/>
          <w:b/>
          <w:lang w:eastAsia="en-CA"/>
        </w:rPr>
        <w:t>.</w:t>
      </w:r>
      <w:r w:rsidRPr="00E768C3">
        <w:rPr>
          <w:rFonts w:eastAsia="Times New Roman"/>
          <w:lang w:eastAsia="en-CA"/>
        </w:rPr>
        <w:t xml:space="preserve">  A. Top 10 most abundant </w:t>
      </w:r>
      <w:r>
        <w:rPr>
          <w:rFonts w:eastAsia="Times New Roman"/>
          <w:lang w:eastAsia="en-CA"/>
        </w:rPr>
        <w:t>genera</w:t>
      </w:r>
      <w:r w:rsidRPr="00E768C3">
        <w:rPr>
          <w:rFonts w:eastAsia="Times New Roman"/>
          <w:lang w:eastAsia="en-CA"/>
        </w:rPr>
        <w:t xml:space="preserve"> </w:t>
      </w:r>
      <w:r>
        <w:rPr>
          <w:rFonts w:eastAsia="Times New Roman"/>
          <w:bCs/>
          <w:lang w:eastAsia="en-CA"/>
        </w:rPr>
        <w:t>in members of cohorts from each country</w:t>
      </w:r>
      <w:r w:rsidRPr="00E768C3">
        <w:rPr>
          <w:rFonts w:eastAsia="Times New Roman"/>
          <w:lang w:eastAsia="en-CA"/>
        </w:rPr>
        <w:t xml:space="preserve"> ordered by relative abundance of </w:t>
      </w:r>
      <w:r w:rsidRPr="00A64E5F">
        <w:rPr>
          <w:rFonts w:eastAsia="Times New Roman"/>
          <w:i/>
          <w:lang w:eastAsia="en-CA"/>
        </w:rPr>
        <w:t>Bacteroides</w:t>
      </w:r>
      <w:r w:rsidRPr="00E768C3">
        <w:rPr>
          <w:rFonts w:eastAsia="Times New Roman"/>
          <w:lang w:eastAsia="en-CA"/>
        </w:rPr>
        <w:t>. B</w:t>
      </w:r>
      <w:r w:rsidRPr="00E768C3">
        <w:rPr>
          <w:rFonts w:eastAsia="Times New Roman"/>
          <w:b/>
          <w:bCs/>
          <w:lang w:eastAsia="en-CA"/>
        </w:rPr>
        <w:t xml:space="preserve">. </w:t>
      </w:r>
      <w:r>
        <w:rPr>
          <w:rFonts w:eastAsia="Times New Roman"/>
          <w:bCs/>
          <w:lang w:eastAsia="en-CA"/>
        </w:rPr>
        <w:t xml:space="preserve">Heatmap showing normalized abundance of the </w:t>
      </w:r>
      <w:r>
        <w:rPr>
          <w:rFonts w:eastAsia="Times New Roman"/>
          <w:lang w:eastAsia="en-CA"/>
        </w:rPr>
        <w:t>t</w:t>
      </w:r>
      <w:r w:rsidRPr="00E768C3">
        <w:rPr>
          <w:rFonts w:eastAsia="Times New Roman"/>
          <w:lang w:eastAsia="en-CA"/>
        </w:rPr>
        <w:t>op 50 taxa differentially abundant across all cohorts determined via DeSeq2 analysis (adjusted p &lt; 0.01) and fu</w:t>
      </w:r>
      <w:r>
        <w:rPr>
          <w:rFonts w:eastAsia="Times New Roman"/>
          <w:lang w:eastAsia="en-CA"/>
        </w:rPr>
        <w:t xml:space="preserve">rther selected by multivariate </w:t>
      </w:r>
      <w:r w:rsidRPr="00E768C3">
        <w:rPr>
          <w:rFonts w:eastAsia="Times New Roman"/>
          <w:lang w:eastAsia="en-CA"/>
        </w:rPr>
        <w:t xml:space="preserve">PLS-DA analysis. </w:t>
      </w:r>
      <w:r>
        <w:rPr>
          <w:rFonts w:eastAsia="Times New Roman"/>
          <w:lang w:eastAsia="en-CA"/>
        </w:rPr>
        <w:t>Hierarchal clustering of subjects according to abundance profiles of taxa (top) and of taxa according to their abundance profiles across subjects (left).</w:t>
      </w:r>
    </w:p>
    <w:p w14:paraId="6599BA2E" w14:textId="77777777" w:rsidR="004C5874" w:rsidRDefault="004C5874" w:rsidP="004C5874">
      <w:pPr>
        <w:spacing w:line="480" w:lineRule="auto"/>
        <w:rPr>
          <w:rFonts w:eastAsia="Times New Roman"/>
          <w:lang w:eastAsia="en-CA"/>
        </w:rPr>
      </w:pPr>
    </w:p>
    <w:p w14:paraId="55885113" w14:textId="77777777" w:rsidR="004C5874" w:rsidRDefault="004C5874" w:rsidP="004C5874">
      <w:pPr>
        <w:spacing w:line="480" w:lineRule="auto"/>
        <w:rPr>
          <w:rFonts w:eastAsia="Times New Roman"/>
          <w:lang w:eastAsia="en-CA"/>
        </w:rPr>
      </w:pPr>
      <w:r w:rsidRPr="00411100">
        <w:rPr>
          <w:rFonts w:eastAsia="Times New Roman"/>
          <w:b/>
          <w:bCs/>
          <w:lang w:eastAsia="en-CA"/>
        </w:rPr>
        <w:t xml:space="preserve">Figure 3.  Discriminatory cytokines for Canadian and Belgian children selected by </w:t>
      </w:r>
      <w:proofErr w:type="spellStart"/>
      <w:r w:rsidRPr="00411100">
        <w:rPr>
          <w:rFonts w:eastAsia="Times New Roman"/>
          <w:b/>
          <w:bCs/>
          <w:lang w:eastAsia="en-CA"/>
        </w:rPr>
        <w:t>sPLS</w:t>
      </w:r>
      <w:proofErr w:type="spellEnd"/>
      <w:r w:rsidRPr="00411100">
        <w:rPr>
          <w:rFonts w:eastAsia="Times New Roman"/>
          <w:b/>
          <w:bCs/>
          <w:lang w:eastAsia="en-CA"/>
        </w:rPr>
        <w:t>-DA.</w:t>
      </w:r>
      <w:r w:rsidRPr="00A213F0">
        <w:rPr>
          <w:rFonts w:eastAsia="Times New Roman"/>
          <w:bCs/>
          <w:lang w:eastAsia="en-CA"/>
        </w:rPr>
        <w:t xml:space="preserve">  A-B. </w:t>
      </w:r>
      <w:r w:rsidRPr="00A213F0">
        <w:rPr>
          <w:rFonts w:eastAsia="Times New Roman"/>
          <w:lang w:eastAsia="en-CA"/>
        </w:rPr>
        <w:t xml:space="preserve">Discriminatory features in component 1 with lower </w:t>
      </w:r>
      <w:r>
        <w:rPr>
          <w:rFonts w:eastAsia="Times New Roman"/>
          <w:lang w:eastAsia="en-CA"/>
        </w:rPr>
        <w:t>or</w:t>
      </w:r>
      <w:r w:rsidRPr="00A213F0">
        <w:rPr>
          <w:rFonts w:eastAsia="Times New Roman"/>
          <w:lang w:eastAsia="en-CA"/>
        </w:rPr>
        <w:t xml:space="preserve"> higher responses in Canadians.  </w:t>
      </w:r>
      <w:r w:rsidRPr="00A213F0">
        <w:rPr>
          <w:rFonts w:eastAsia="Times New Roman"/>
          <w:bCs/>
          <w:lang w:eastAsia="en-CA"/>
        </w:rPr>
        <w:t xml:space="preserve">C-D. </w:t>
      </w:r>
      <w:r w:rsidRPr="00A213F0">
        <w:rPr>
          <w:rFonts w:eastAsia="Times New Roman"/>
          <w:lang w:eastAsia="en-CA"/>
        </w:rPr>
        <w:t xml:space="preserve">Discriminatory features in component 2 with lower </w:t>
      </w:r>
      <w:r>
        <w:rPr>
          <w:rFonts w:eastAsia="Times New Roman"/>
          <w:lang w:eastAsia="en-CA"/>
        </w:rPr>
        <w:t>or</w:t>
      </w:r>
      <w:r w:rsidRPr="00A213F0">
        <w:rPr>
          <w:rFonts w:eastAsia="Times New Roman"/>
          <w:lang w:eastAsia="en-CA"/>
        </w:rPr>
        <w:t xml:space="preserve"> higher responses in Belgians</w:t>
      </w:r>
      <w:r>
        <w:rPr>
          <w:rFonts w:eastAsia="Times New Roman"/>
          <w:lang w:eastAsia="en-CA"/>
        </w:rPr>
        <w:t xml:space="preserve">. </w:t>
      </w:r>
      <w:r>
        <w:rPr>
          <w:rFonts w:eastAsia="Times New Roman"/>
          <w:bCs/>
          <w:lang w:eastAsia="en-CA"/>
        </w:rPr>
        <w:t>E</w:t>
      </w:r>
      <w:r w:rsidRPr="00353672">
        <w:rPr>
          <w:rFonts w:eastAsia="Times New Roman"/>
          <w:bCs/>
          <w:lang w:eastAsia="en-CA"/>
        </w:rPr>
        <w:t xml:space="preserve">. </w:t>
      </w:r>
      <w:proofErr w:type="spellStart"/>
      <w:r w:rsidRPr="00353672">
        <w:rPr>
          <w:rFonts w:eastAsia="Times New Roman"/>
          <w:lang w:eastAsia="en-CA"/>
        </w:rPr>
        <w:lastRenderedPageBreak/>
        <w:t>sPLS</w:t>
      </w:r>
      <w:proofErr w:type="spellEnd"/>
      <w:r w:rsidRPr="00353672">
        <w:rPr>
          <w:rFonts w:eastAsia="Times New Roman"/>
          <w:lang w:eastAsia="en-CA"/>
        </w:rPr>
        <w:t xml:space="preserve">-DA ordination of </w:t>
      </w:r>
      <w:r>
        <w:rPr>
          <w:rFonts w:eastAsia="Times New Roman"/>
          <w:lang w:eastAsia="en-CA"/>
        </w:rPr>
        <w:t>children based on cohort-defining cytokines</w:t>
      </w:r>
      <w:r w:rsidRPr="00353672">
        <w:rPr>
          <w:rFonts w:eastAsia="Times New Roman"/>
          <w:lang w:eastAsia="en-CA"/>
        </w:rPr>
        <w:t xml:space="preserve">. </w:t>
      </w:r>
      <w:r>
        <w:rPr>
          <w:rFonts w:eastAsia="Times New Roman"/>
          <w:bCs/>
          <w:lang w:eastAsia="en-CA"/>
        </w:rPr>
        <w:t>F</w:t>
      </w:r>
      <w:r w:rsidRPr="00353672">
        <w:rPr>
          <w:rFonts w:eastAsia="Times New Roman"/>
          <w:bCs/>
          <w:lang w:eastAsia="en-CA"/>
        </w:rPr>
        <w:t xml:space="preserve">.  </w:t>
      </w:r>
      <w:r w:rsidRPr="00353672">
        <w:rPr>
          <w:rFonts w:eastAsia="Times New Roman"/>
          <w:lang w:eastAsia="en-CA"/>
        </w:rPr>
        <w:t>Maximum error rates overall and per class show that BLG, CAD, and ECD are classified with an error rate of 18%, 10%, and 0% respectively, with a minimum overall error rate of 6.8%.</w:t>
      </w:r>
    </w:p>
    <w:p w14:paraId="699B21FD" w14:textId="77777777" w:rsidR="004C5874" w:rsidRDefault="004C5874" w:rsidP="004C5874">
      <w:pPr>
        <w:spacing w:line="480" w:lineRule="auto"/>
        <w:rPr>
          <w:rFonts w:eastAsia="Times New Roman"/>
          <w:lang w:eastAsia="en-CA"/>
        </w:rPr>
      </w:pPr>
    </w:p>
    <w:p w14:paraId="7F73C9D0" w14:textId="77777777" w:rsidR="004C5874" w:rsidRDefault="004C5874" w:rsidP="004C5874">
      <w:pPr>
        <w:spacing w:line="480" w:lineRule="auto"/>
        <w:rPr>
          <w:rFonts w:eastAsia="Times New Roman"/>
          <w:lang w:eastAsia="en-CA"/>
        </w:rPr>
      </w:pPr>
      <w:r w:rsidRPr="00411100">
        <w:rPr>
          <w:rFonts w:eastAsia="Times New Roman"/>
          <w:b/>
          <w:bCs/>
          <w:lang w:eastAsia="en-CA"/>
        </w:rPr>
        <w:t>Figure 4.  Cytokine-microbe correlations across multiple cohorts.</w:t>
      </w:r>
      <w:r w:rsidRPr="00A93753">
        <w:rPr>
          <w:rFonts w:eastAsia="Times New Roman"/>
          <w:bCs/>
          <w:lang w:eastAsia="en-CA"/>
        </w:rPr>
        <w:t xml:space="preserve">  A.  </w:t>
      </w:r>
      <w:r w:rsidRPr="00A93753">
        <w:rPr>
          <w:rFonts w:eastAsia="Times New Roman"/>
          <w:lang w:eastAsia="en-CA"/>
        </w:rPr>
        <w:t>Heatmap showing correlations between selected OTUs and cytokines</w:t>
      </w:r>
      <w:r>
        <w:rPr>
          <w:rFonts w:eastAsia="Times New Roman"/>
          <w:lang w:eastAsia="en-CA"/>
        </w:rPr>
        <w:t>, with hierarchical clustering of OTUs based on cytokine correlation profiles (left) and hierarchical clustering of cytokines based on OTU correlation profiles (top)</w:t>
      </w:r>
      <w:r w:rsidRPr="00A93753">
        <w:rPr>
          <w:rFonts w:eastAsia="Times New Roman"/>
          <w:lang w:eastAsia="en-CA"/>
        </w:rPr>
        <w:t>.</w:t>
      </w:r>
      <w:r>
        <w:rPr>
          <w:rFonts w:eastAsia="Times New Roman"/>
          <w:lang w:eastAsia="en-CA"/>
        </w:rPr>
        <w:t xml:space="preserve"> B</w:t>
      </w:r>
      <w:r w:rsidRPr="00DF1500">
        <w:rPr>
          <w:rFonts w:eastAsia="Times New Roman"/>
          <w:lang w:eastAsia="en-CA"/>
        </w:rPr>
        <w:t>.  Correlation circle plot</w:t>
      </w:r>
      <w:r>
        <w:rPr>
          <w:rFonts w:eastAsia="Times New Roman"/>
          <w:lang w:eastAsia="en-CA"/>
        </w:rPr>
        <w:t xml:space="preserve"> and C. Network</w:t>
      </w:r>
      <w:r w:rsidRPr="00DF1500">
        <w:rPr>
          <w:rFonts w:eastAsia="Times New Roman"/>
          <w:lang w:eastAsia="en-CA"/>
        </w:rPr>
        <w:t xml:space="preserve"> showing </w:t>
      </w:r>
      <w:r>
        <w:rPr>
          <w:rFonts w:eastAsia="Times New Roman"/>
          <w:lang w:eastAsia="en-CA"/>
        </w:rPr>
        <w:t>correlation structure among selected OTUs and cytokines. In circle plot, circles indicate OTUs and triangles indicate cytokines. Network edge colors</w:t>
      </w:r>
      <w:r w:rsidRPr="00DF1500">
        <w:rPr>
          <w:rFonts w:eastAsia="Times New Roman"/>
          <w:lang w:eastAsia="en-CA"/>
        </w:rPr>
        <w:t xml:space="preserve"> denote Pearson correlation strength and nodes are sized according to number of connections.</w:t>
      </w:r>
      <w:r>
        <w:rPr>
          <w:rFonts w:eastAsia="Times New Roman"/>
          <w:lang w:eastAsia="en-CA"/>
        </w:rPr>
        <w:t xml:space="preserve"> </w:t>
      </w:r>
      <w:r>
        <w:rPr>
          <w:rFonts w:eastAsia="Times New Roman"/>
          <w:bCs/>
          <w:lang w:eastAsia="en-CA"/>
        </w:rPr>
        <w:t>D</w:t>
      </w:r>
      <w:r w:rsidRPr="00A93753">
        <w:rPr>
          <w:rFonts w:eastAsia="Times New Roman"/>
          <w:bCs/>
          <w:lang w:eastAsia="en-CA"/>
        </w:rPr>
        <w:t xml:space="preserve">.  </w:t>
      </w:r>
      <w:r w:rsidRPr="00A93753">
        <w:rPr>
          <w:rFonts w:eastAsia="Times New Roman"/>
          <w:lang w:eastAsia="en-CA"/>
        </w:rPr>
        <w:t xml:space="preserve">Selected correlations between Bacteroides OTU_1 and cytokine responses to PAM3Cys stimulation (IL-10 and IP-10) and positive correlations between </w:t>
      </w:r>
      <w:proofErr w:type="spellStart"/>
      <w:r w:rsidRPr="00A93753">
        <w:rPr>
          <w:rFonts w:eastAsia="Times New Roman"/>
          <w:lang w:eastAsia="en-CA"/>
        </w:rPr>
        <w:t>Prevotella</w:t>
      </w:r>
      <w:proofErr w:type="spellEnd"/>
      <w:r w:rsidRPr="00A93753">
        <w:rPr>
          <w:rFonts w:eastAsia="Times New Roman"/>
          <w:lang w:eastAsia="en-CA"/>
        </w:rPr>
        <w:t xml:space="preserve"> OTU_2215 and </w:t>
      </w:r>
      <w:r>
        <w:rPr>
          <w:rFonts w:eastAsia="Times New Roman"/>
          <w:lang w:eastAsia="en-CA"/>
        </w:rPr>
        <w:t>the same</w:t>
      </w:r>
      <w:r w:rsidRPr="00A93753">
        <w:rPr>
          <w:rFonts w:eastAsia="Times New Roman"/>
          <w:lang w:eastAsia="en-CA"/>
        </w:rPr>
        <w:t xml:space="preserve"> responses</w:t>
      </w:r>
      <w:r>
        <w:rPr>
          <w:rFonts w:eastAsia="Times New Roman"/>
          <w:lang w:eastAsia="en-CA"/>
        </w:rPr>
        <w:t>, as observed across Belgian, Canadian and Ecuadorian cohorts (B) and in only the Ecuadorian cohort (C).</w:t>
      </w:r>
    </w:p>
    <w:p w14:paraId="181227C7" w14:textId="77777777" w:rsidR="004C5874" w:rsidRDefault="004C5874" w:rsidP="004C5874">
      <w:pPr>
        <w:spacing w:line="480" w:lineRule="auto"/>
        <w:rPr>
          <w:rFonts w:eastAsia="Times New Roman"/>
          <w:lang w:eastAsia="en-CA"/>
        </w:rPr>
      </w:pPr>
    </w:p>
    <w:p w14:paraId="0B8CB079" w14:textId="77777777" w:rsidR="004C5874" w:rsidRDefault="004C5874" w:rsidP="004C5874">
      <w:pPr>
        <w:spacing w:line="480" w:lineRule="auto"/>
        <w:rPr>
          <w:rFonts w:eastAsia="Times New Roman"/>
          <w:lang w:eastAsia="en-CA"/>
        </w:rPr>
      </w:pPr>
      <w:r w:rsidRPr="00411100">
        <w:rPr>
          <w:rFonts w:eastAsia="Times New Roman"/>
          <w:b/>
          <w:bCs/>
          <w:lang w:eastAsia="en-CA"/>
        </w:rPr>
        <w:t>Figure 5.  Cohort-specific integrations selected distinct cytokine-OTU relationships.</w:t>
      </w:r>
      <w:r w:rsidRPr="008613C9">
        <w:rPr>
          <w:rFonts w:eastAsia="Times New Roman"/>
          <w:bCs/>
          <w:lang w:eastAsia="en-CA"/>
        </w:rPr>
        <w:t xml:space="preserve">  Heatmaps </w:t>
      </w:r>
      <w:r>
        <w:rPr>
          <w:rFonts w:eastAsia="Times New Roman"/>
          <w:bCs/>
          <w:lang w:eastAsia="en-CA"/>
        </w:rPr>
        <w:t>show</w:t>
      </w:r>
      <w:r w:rsidRPr="008613C9">
        <w:rPr>
          <w:rFonts w:eastAsia="Times New Roman"/>
          <w:bCs/>
          <w:lang w:eastAsia="en-CA"/>
        </w:rPr>
        <w:t xml:space="preserve"> Pearson correlations between </w:t>
      </w:r>
      <w:proofErr w:type="spellStart"/>
      <w:r w:rsidRPr="008613C9">
        <w:rPr>
          <w:rFonts w:eastAsia="Times New Roman"/>
          <w:bCs/>
          <w:lang w:eastAsia="en-CA"/>
        </w:rPr>
        <w:t>sPLS</w:t>
      </w:r>
      <w:proofErr w:type="spellEnd"/>
      <w:r>
        <w:rPr>
          <w:rFonts w:eastAsia="Times New Roman"/>
          <w:bCs/>
          <w:lang w:eastAsia="en-CA"/>
        </w:rPr>
        <w:t>-</w:t>
      </w:r>
      <w:r w:rsidRPr="008613C9">
        <w:rPr>
          <w:rFonts w:eastAsia="Times New Roman"/>
          <w:bCs/>
          <w:lang w:eastAsia="en-CA"/>
        </w:rPr>
        <w:t xml:space="preserve">selected OTUs and cytokines in </w:t>
      </w:r>
      <w:r>
        <w:rPr>
          <w:rFonts w:eastAsia="Times New Roman"/>
          <w:bCs/>
          <w:lang w:eastAsia="en-CA"/>
        </w:rPr>
        <w:t xml:space="preserve">cohorts from </w:t>
      </w:r>
      <w:r w:rsidRPr="008613C9">
        <w:rPr>
          <w:rFonts w:eastAsia="Times New Roman"/>
          <w:bCs/>
          <w:lang w:eastAsia="en-CA"/>
        </w:rPr>
        <w:t xml:space="preserve">Belgium (A), Canada (B), Ecuador (C), and South Africa (D). </w:t>
      </w:r>
      <w:proofErr w:type="spellStart"/>
      <w:r>
        <w:rPr>
          <w:rFonts w:eastAsia="Times New Roman"/>
          <w:bCs/>
          <w:lang w:eastAsia="en-CA"/>
        </w:rPr>
        <w:t>Hierachical</w:t>
      </w:r>
      <w:proofErr w:type="spellEnd"/>
      <w:r>
        <w:rPr>
          <w:rFonts w:eastAsia="Times New Roman"/>
          <w:bCs/>
          <w:lang w:eastAsia="en-CA"/>
        </w:rPr>
        <w:t xml:space="preserve"> clustering as in Figure 4. OTU legend colors are assigned at the Family level for the top-8 represented families (or highest level of classification) in all analyses combined. The remaining OTUs are colored according to Phylum. E. </w:t>
      </w:r>
      <w:r>
        <w:rPr>
          <w:rFonts w:eastAsia="Times New Roman"/>
          <w:lang w:eastAsia="en-CA"/>
        </w:rPr>
        <w:t>Over-represented TLR ligand responses among all samples and within each cohort separately. F. Over-represented cytokine responses within cohorts from Ecuador and South Africa.</w:t>
      </w:r>
    </w:p>
    <w:p w14:paraId="2F5AC7C2" w14:textId="77777777" w:rsidR="004C5874" w:rsidRDefault="004C5874" w:rsidP="004C5874">
      <w:pPr>
        <w:spacing w:line="480" w:lineRule="auto"/>
        <w:rPr>
          <w:rFonts w:eastAsia="Times New Roman"/>
          <w:lang w:eastAsia="en-CA"/>
        </w:rPr>
      </w:pPr>
    </w:p>
    <w:p w14:paraId="48AE20FD" w14:textId="77777777" w:rsidR="004C5874" w:rsidRPr="009E14AC" w:rsidRDefault="004C5874" w:rsidP="004C5874">
      <w:pPr>
        <w:spacing w:line="480" w:lineRule="auto"/>
        <w:rPr>
          <w:rFonts w:eastAsia="Times New Roman"/>
          <w:bCs/>
          <w:lang w:eastAsia="en-CA"/>
        </w:rPr>
      </w:pPr>
      <w:r w:rsidRPr="00411100">
        <w:rPr>
          <w:rFonts w:eastAsia="Times New Roman"/>
          <w:b/>
          <w:bCs/>
          <w:lang w:eastAsia="en-CA"/>
        </w:rPr>
        <w:t>Figure 6. Human fecal transplantation into germ-free mice recapitulated immune signatures in human donors.</w:t>
      </w:r>
      <w:r w:rsidRPr="00AF4290">
        <w:rPr>
          <w:rFonts w:eastAsia="Times New Roman"/>
          <w:bCs/>
          <w:lang w:eastAsia="en-CA"/>
        </w:rPr>
        <w:t xml:space="preserve"> A.</w:t>
      </w:r>
      <w:r w:rsidRPr="00DA44EC">
        <w:rPr>
          <w:rFonts w:eastAsia="Times New Roman"/>
          <w:b/>
          <w:bCs/>
          <w:lang w:eastAsia="en-CA"/>
        </w:rPr>
        <w:t xml:space="preserve">  </w:t>
      </w:r>
      <w:r w:rsidRPr="00DA44EC">
        <w:rPr>
          <w:rFonts w:eastAsia="Times New Roman"/>
          <w:bCs/>
          <w:lang w:eastAsia="en-CA"/>
        </w:rPr>
        <w:t xml:space="preserve">Schematic of experimental design. </w:t>
      </w:r>
      <w:r w:rsidRPr="009542C8">
        <w:rPr>
          <w:rFonts w:eastAsia="Times New Roman"/>
          <w:bCs/>
          <w:lang w:eastAsia="en-CA"/>
        </w:rPr>
        <w:t xml:space="preserve">B-C. </w:t>
      </w:r>
      <w:r w:rsidRPr="00DA44EC">
        <w:rPr>
          <w:rFonts w:eastAsia="Times New Roman"/>
          <w:bCs/>
          <w:lang w:eastAsia="en-CA"/>
        </w:rPr>
        <w:t>Principal Components Analysis of cytokine responses by murine splenocytes: Principal Component 1 vs 2 (</w:t>
      </w:r>
      <w:r w:rsidRPr="009542C8">
        <w:rPr>
          <w:rFonts w:eastAsia="Times New Roman"/>
          <w:bCs/>
          <w:lang w:eastAsia="en-CA"/>
        </w:rPr>
        <w:t>B</w:t>
      </w:r>
      <w:r w:rsidRPr="00DA44EC">
        <w:rPr>
          <w:rFonts w:eastAsia="Times New Roman"/>
          <w:bCs/>
          <w:lang w:eastAsia="en-CA"/>
        </w:rPr>
        <w:t>), and 1 vs 3 (</w:t>
      </w:r>
      <w:r w:rsidRPr="009542C8">
        <w:rPr>
          <w:rFonts w:eastAsia="Times New Roman"/>
          <w:bCs/>
          <w:lang w:eastAsia="en-CA"/>
        </w:rPr>
        <w:t>C</w:t>
      </w:r>
      <w:r w:rsidRPr="00DA44EC">
        <w:rPr>
          <w:rFonts w:eastAsia="Times New Roman"/>
          <w:bCs/>
          <w:lang w:eastAsia="en-CA"/>
        </w:rPr>
        <w:t xml:space="preserve">) demonstrating </w:t>
      </w:r>
      <w:r>
        <w:rPr>
          <w:rFonts w:eastAsia="Times New Roman"/>
          <w:bCs/>
          <w:lang w:eastAsia="en-CA"/>
        </w:rPr>
        <w:t>clustering</w:t>
      </w:r>
      <w:r w:rsidRPr="00DA44EC">
        <w:rPr>
          <w:rFonts w:eastAsia="Times New Roman"/>
          <w:bCs/>
          <w:lang w:eastAsia="en-CA"/>
        </w:rPr>
        <w:t xml:space="preserve"> by stimulus, and by </w:t>
      </w:r>
      <w:r>
        <w:rPr>
          <w:rFonts w:eastAsia="Times New Roman"/>
          <w:bCs/>
          <w:lang w:eastAsia="en-CA"/>
        </w:rPr>
        <w:t>transplant</w:t>
      </w:r>
      <w:r w:rsidRPr="00DA44EC">
        <w:rPr>
          <w:rFonts w:eastAsia="Times New Roman"/>
          <w:bCs/>
          <w:lang w:eastAsia="en-CA"/>
        </w:rPr>
        <w:t xml:space="preserve"> </w:t>
      </w:r>
      <w:r>
        <w:rPr>
          <w:rFonts w:eastAsia="Times New Roman"/>
          <w:bCs/>
          <w:lang w:eastAsia="en-CA"/>
        </w:rPr>
        <w:t xml:space="preserve">donor </w:t>
      </w:r>
      <w:r w:rsidRPr="00DA44EC">
        <w:rPr>
          <w:rFonts w:eastAsia="Times New Roman"/>
          <w:bCs/>
          <w:lang w:eastAsia="en-CA"/>
        </w:rPr>
        <w:t xml:space="preserve">cohort.  </w:t>
      </w:r>
      <w:r w:rsidRPr="009542C8">
        <w:rPr>
          <w:rFonts w:eastAsia="Times New Roman"/>
          <w:bCs/>
          <w:lang w:eastAsia="en-CA"/>
        </w:rPr>
        <w:t>D.</w:t>
      </w:r>
      <w:r w:rsidRPr="00DA44EC">
        <w:rPr>
          <w:rFonts w:eastAsia="Times New Roman"/>
          <w:b/>
          <w:bCs/>
          <w:lang w:eastAsia="en-CA"/>
        </w:rPr>
        <w:t xml:space="preserve"> </w:t>
      </w:r>
      <w:r w:rsidRPr="00DA44EC">
        <w:rPr>
          <w:rFonts w:eastAsia="Times New Roman"/>
          <w:bCs/>
          <w:lang w:eastAsia="en-CA"/>
        </w:rPr>
        <w:t xml:space="preserve">Cytokine responses to TLR stimulation that significantly differed between mice </w:t>
      </w:r>
      <w:proofErr w:type="spellStart"/>
      <w:r w:rsidRPr="00DA44EC">
        <w:rPr>
          <w:rFonts w:eastAsia="Times New Roman"/>
          <w:bCs/>
          <w:lang w:eastAsia="en-CA"/>
        </w:rPr>
        <w:t>gavaged</w:t>
      </w:r>
      <w:proofErr w:type="spellEnd"/>
      <w:r w:rsidRPr="00DA44EC">
        <w:rPr>
          <w:rFonts w:eastAsia="Times New Roman"/>
          <w:bCs/>
          <w:lang w:eastAsia="en-CA"/>
        </w:rPr>
        <w:t xml:space="preserve"> with Canadian </w:t>
      </w:r>
      <w:r>
        <w:rPr>
          <w:rFonts w:eastAsia="Times New Roman"/>
          <w:bCs/>
          <w:lang w:eastAsia="en-CA"/>
        </w:rPr>
        <w:t>versus</w:t>
      </w:r>
      <w:r w:rsidRPr="00DA44EC">
        <w:rPr>
          <w:rFonts w:eastAsia="Times New Roman"/>
          <w:bCs/>
          <w:lang w:eastAsia="en-CA"/>
        </w:rPr>
        <w:t xml:space="preserve"> South African child stools. Statistical Analyses</w:t>
      </w:r>
      <w:r>
        <w:rPr>
          <w:rFonts w:eastAsia="Times New Roman"/>
          <w:bCs/>
          <w:lang w:eastAsia="en-CA"/>
        </w:rPr>
        <w:t>:</w:t>
      </w:r>
      <w:r w:rsidRPr="00DA44EC">
        <w:rPr>
          <w:rFonts w:eastAsia="Times New Roman"/>
          <w:bCs/>
          <w:lang w:eastAsia="en-CA"/>
        </w:rPr>
        <w:t xml:space="preserve"> Wilcoxon Rank-Sum test, p-values adjusted via </w:t>
      </w:r>
      <w:proofErr w:type="spellStart"/>
      <w:r w:rsidRPr="00DA44EC">
        <w:rPr>
          <w:rFonts w:eastAsia="Times New Roman"/>
          <w:bCs/>
          <w:lang w:eastAsia="en-CA"/>
        </w:rPr>
        <w:t>Benjamini</w:t>
      </w:r>
      <w:proofErr w:type="spellEnd"/>
      <w:r w:rsidRPr="00DA44EC">
        <w:rPr>
          <w:rFonts w:eastAsia="Times New Roman"/>
          <w:bCs/>
          <w:lang w:eastAsia="en-CA"/>
        </w:rPr>
        <w:t>-Hochberg method with q &lt; 0.1 considered significant</w:t>
      </w:r>
      <w:r>
        <w:rPr>
          <w:rFonts w:eastAsia="Times New Roman"/>
          <w:bCs/>
          <w:lang w:eastAsia="en-CA"/>
        </w:rPr>
        <w:t>;</w:t>
      </w:r>
      <w:r w:rsidRPr="00DA44EC">
        <w:rPr>
          <w:rFonts w:eastAsia="Times New Roman"/>
          <w:bCs/>
          <w:lang w:eastAsia="en-CA"/>
        </w:rPr>
        <w:t xml:space="preserve"> *q &lt; 0.05, + q &lt; 0.1 (all nominally significant)</w:t>
      </w:r>
      <w:r>
        <w:rPr>
          <w:rFonts w:eastAsia="Times New Roman"/>
          <w:bCs/>
          <w:lang w:eastAsia="en-CA"/>
        </w:rPr>
        <w:t>;</w:t>
      </w:r>
      <w:r w:rsidRPr="00DA44EC">
        <w:rPr>
          <w:rFonts w:eastAsia="Times New Roman"/>
          <w:bCs/>
          <w:lang w:eastAsia="en-CA"/>
        </w:rPr>
        <w:t xml:space="preserve"> </w:t>
      </w:r>
      <w:r>
        <w:rPr>
          <w:rFonts w:eastAsia="Times New Roman"/>
          <w:bCs/>
          <w:lang w:eastAsia="en-CA"/>
        </w:rPr>
        <w:t>b</w:t>
      </w:r>
      <w:r w:rsidRPr="00DA44EC">
        <w:rPr>
          <w:rFonts w:eastAsia="Times New Roman"/>
          <w:bCs/>
          <w:lang w:eastAsia="en-CA"/>
        </w:rPr>
        <w:t>oxplots indicate medians with first and third quartiles (25% to 75%)</w:t>
      </w:r>
      <w:r>
        <w:rPr>
          <w:rFonts w:eastAsia="Times New Roman"/>
          <w:bCs/>
          <w:lang w:eastAsia="en-CA"/>
        </w:rPr>
        <w:t>;</w:t>
      </w:r>
      <w:r w:rsidRPr="00DA44EC">
        <w:rPr>
          <w:rFonts w:eastAsia="Times New Roman"/>
          <w:bCs/>
          <w:lang w:eastAsia="en-CA"/>
        </w:rPr>
        <w:t xml:space="preserve"> </w:t>
      </w:r>
      <w:r>
        <w:rPr>
          <w:rFonts w:eastAsia="Times New Roman"/>
          <w:bCs/>
          <w:lang w:eastAsia="en-CA"/>
        </w:rPr>
        <w:t>w</w:t>
      </w:r>
      <w:r w:rsidRPr="00DA44EC">
        <w:rPr>
          <w:rFonts w:eastAsia="Times New Roman"/>
          <w:bCs/>
          <w:lang w:eastAsia="en-CA"/>
        </w:rPr>
        <w:t xml:space="preserve">hiskers extend no further than 1.5*IQR from the hinge. </w:t>
      </w:r>
      <w:r w:rsidRPr="009542C8">
        <w:rPr>
          <w:rFonts w:eastAsia="Times New Roman"/>
          <w:bCs/>
          <w:lang w:eastAsia="en-CA"/>
        </w:rPr>
        <w:t>E.</w:t>
      </w:r>
      <w:r w:rsidRPr="00DA44EC">
        <w:rPr>
          <w:rFonts w:eastAsia="Times New Roman"/>
          <w:b/>
          <w:bCs/>
          <w:lang w:eastAsia="en-CA"/>
        </w:rPr>
        <w:t xml:space="preserve"> </w:t>
      </w:r>
      <w:r w:rsidRPr="00DA44EC">
        <w:rPr>
          <w:rFonts w:eastAsia="Times New Roman"/>
          <w:bCs/>
          <w:lang w:eastAsia="en-CA"/>
        </w:rPr>
        <w:t xml:space="preserve">NMDS </w:t>
      </w:r>
      <w:r>
        <w:rPr>
          <w:rFonts w:eastAsia="Times New Roman"/>
          <w:bCs/>
          <w:lang w:eastAsia="en-CA"/>
        </w:rPr>
        <w:t>of</w:t>
      </w:r>
      <w:r w:rsidRPr="00DA44EC">
        <w:rPr>
          <w:rFonts w:eastAsia="Times New Roman"/>
          <w:bCs/>
          <w:lang w:eastAsia="en-CA"/>
        </w:rPr>
        <w:t xml:space="preserve"> Bray-Curtis distance showing similarity of microb</w:t>
      </w:r>
      <w:r>
        <w:rPr>
          <w:rFonts w:eastAsia="Times New Roman"/>
          <w:bCs/>
          <w:lang w:eastAsia="en-CA"/>
        </w:rPr>
        <w:t>i</w:t>
      </w:r>
      <w:r w:rsidRPr="00DA44EC">
        <w:rPr>
          <w:rFonts w:eastAsia="Times New Roman"/>
          <w:bCs/>
          <w:lang w:eastAsia="en-CA"/>
        </w:rPr>
        <w:t xml:space="preserve">omes in mouse feces, ileum, and </w:t>
      </w:r>
      <w:proofErr w:type="spellStart"/>
      <w:r w:rsidRPr="00DA44EC">
        <w:rPr>
          <w:rFonts w:eastAsia="Times New Roman"/>
          <w:bCs/>
          <w:lang w:eastAsia="en-CA"/>
        </w:rPr>
        <w:t>jenunum</w:t>
      </w:r>
      <w:proofErr w:type="spellEnd"/>
      <w:r w:rsidRPr="00DA44EC">
        <w:rPr>
          <w:rFonts w:eastAsia="Times New Roman"/>
          <w:bCs/>
          <w:lang w:eastAsia="en-CA"/>
        </w:rPr>
        <w:t xml:space="preserve"> and human feces. </w:t>
      </w:r>
      <w:r w:rsidRPr="009542C8">
        <w:rPr>
          <w:rFonts w:eastAsia="Times New Roman"/>
          <w:bCs/>
          <w:lang w:eastAsia="en-CA"/>
        </w:rPr>
        <w:t>F.</w:t>
      </w:r>
      <w:r w:rsidRPr="00DA44EC">
        <w:rPr>
          <w:rFonts w:eastAsia="Times New Roman"/>
          <w:b/>
          <w:bCs/>
          <w:lang w:eastAsia="en-CA"/>
        </w:rPr>
        <w:t xml:space="preserve">  </w:t>
      </w:r>
      <w:r w:rsidRPr="00DA44EC">
        <w:rPr>
          <w:rFonts w:eastAsia="Times New Roman"/>
          <w:bCs/>
          <w:lang w:eastAsia="en-CA"/>
        </w:rPr>
        <w:t xml:space="preserve">NMDS </w:t>
      </w:r>
      <w:r>
        <w:rPr>
          <w:rFonts w:eastAsia="Times New Roman"/>
          <w:bCs/>
          <w:lang w:eastAsia="en-CA"/>
        </w:rPr>
        <w:t>of</w:t>
      </w:r>
      <w:r w:rsidRPr="00DA44EC">
        <w:rPr>
          <w:rFonts w:eastAsia="Times New Roman"/>
          <w:bCs/>
          <w:lang w:eastAsia="en-CA"/>
        </w:rPr>
        <w:t xml:space="preserve"> Bray-Curtis distance showing community compositi</w:t>
      </w:r>
      <w:r>
        <w:rPr>
          <w:rFonts w:eastAsia="Times New Roman"/>
          <w:bCs/>
          <w:lang w:eastAsia="en-CA"/>
        </w:rPr>
        <w:t>o</w:t>
      </w:r>
      <w:r w:rsidRPr="00DA44EC">
        <w:rPr>
          <w:rFonts w:eastAsia="Times New Roman"/>
          <w:bCs/>
          <w:lang w:eastAsia="en-CA"/>
        </w:rPr>
        <w:t xml:space="preserve">n of microbiomes in mouse feces, Ileum, and jejunum separately, with statistics indicating variance contributed by stool </w:t>
      </w:r>
      <w:r>
        <w:rPr>
          <w:rFonts w:eastAsia="Times New Roman"/>
          <w:bCs/>
          <w:lang w:eastAsia="en-CA"/>
        </w:rPr>
        <w:t xml:space="preserve">donor </w:t>
      </w:r>
      <w:r w:rsidRPr="00DA44EC">
        <w:rPr>
          <w:rFonts w:eastAsia="Times New Roman"/>
          <w:bCs/>
          <w:lang w:eastAsia="en-CA"/>
        </w:rPr>
        <w:t xml:space="preserve">cohort.  </w:t>
      </w:r>
      <w:r w:rsidRPr="009542C8">
        <w:rPr>
          <w:rFonts w:eastAsia="Times New Roman"/>
          <w:bCs/>
          <w:lang w:eastAsia="en-CA"/>
        </w:rPr>
        <w:t>G.</w:t>
      </w:r>
      <w:r w:rsidRPr="00DA44EC">
        <w:rPr>
          <w:rFonts w:eastAsia="Times New Roman"/>
          <w:b/>
          <w:bCs/>
          <w:lang w:eastAsia="en-CA"/>
        </w:rPr>
        <w:t xml:space="preserve">  </w:t>
      </w:r>
      <w:r w:rsidRPr="00DA44EC">
        <w:rPr>
          <w:rFonts w:eastAsia="Times New Roman"/>
          <w:bCs/>
          <w:lang w:eastAsia="en-CA"/>
        </w:rPr>
        <w:t>Lactulose-mannitol ratios of mice given SAF vs CAD child stools; the groups are significantly different (p &lt; 0.01, student’s t-test)</w:t>
      </w:r>
      <w:r>
        <w:rPr>
          <w:rFonts w:eastAsia="Times New Roman"/>
          <w:bCs/>
          <w:lang w:eastAsia="en-CA"/>
        </w:rPr>
        <w:t>.</w:t>
      </w:r>
    </w:p>
    <w:p w14:paraId="5B3456A3" w14:textId="77777777" w:rsidR="004C5874" w:rsidRDefault="004C5874" w:rsidP="004C5874">
      <w:pPr>
        <w:spacing w:after="160" w:line="259" w:lineRule="auto"/>
        <w:rPr>
          <w:rFonts w:eastAsia="Times New Roman"/>
          <w:lang w:eastAsia="en-CA"/>
        </w:rPr>
      </w:pPr>
      <w:r>
        <w:rPr>
          <w:rFonts w:eastAsia="Times New Roman"/>
          <w:lang w:eastAsia="en-CA"/>
        </w:rPr>
        <w:br w:type="page"/>
      </w:r>
    </w:p>
    <w:p w14:paraId="37269A3B" w14:textId="79937CAB" w:rsidR="00411100" w:rsidRDefault="004C5874" w:rsidP="004F0EE3">
      <w:pPr>
        <w:spacing w:line="480" w:lineRule="auto"/>
        <w:rPr>
          <w:rFonts w:eastAsia="Times New Roman"/>
          <w:b/>
          <w:lang w:eastAsia="en-CA"/>
        </w:rPr>
      </w:pPr>
      <w:r>
        <w:rPr>
          <w:rFonts w:eastAsia="Times New Roman"/>
          <w:b/>
          <w:lang w:eastAsia="en-CA"/>
        </w:rPr>
        <w:lastRenderedPageBreak/>
        <w:t>Supplementary Information</w:t>
      </w:r>
    </w:p>
    <w:p w14:paraId="2A229DF0" w14:textId="47F278C4" w:rsidR="004C5874" w:rsidRDefault="004C5874" w:rsidP="004F0EE3">
      <w:pPr>
        <w:spacing w:line="480" w:lineRule="auto"/>
        <w:rPr>
          <w:rFonts w:eastAsia="Times New Roman"/>
          <w:b/>
          <w:lang w:eastAsia="en-CA"/>
        </w:rPr>
      </w:pPr>
    </w:p>
    <w:p w14:paraId="0AA3843F" w14:textId="77777777" w:rsidR="004C5874" w:rsidRPr="009E14AC" w:rsidRDefault="004C5874" w:rsidP="004C5874">
      <w:pPr>
        <w:spacing w:line="480" w:lineRule="auto"/>
        <w:rPr>
          <w:rFonts w:eastAsia="Times New Roman"/>
          <w:lang w:eastAsia="en-CA"/>
        </w:rPr>
      </w:pPr>
      <w:r>
        <w:rPr>
          <w:rFonts w:eastAsia="Times New Roman"/>
          <w:b/>
          <w:lang w:eastAsia="en-CA"/>
        </w:rPr>
        <w:t xml:space="preserve">Supplementary Methods. </w:t>
      </w:r>
      <w:r>
        <w:rPr>
          <w:rFonts w:eastAsia="Times New Roman"/>
          <w:lang w:eastAsia="en-CA"/>
        </w:rPr>
        <w:t>The supplement includes detailed information for human stool sample collection, DNA extraction, and V6-16S amplicon sequencing (library preparation and sequencing). For germ-free mouse experiments, supplementary methods include further details describing mice used for the experiment, human fecal transplantation, and measuring the lactulose to mannitol ratio in mouse urine samples. For the immunological experiments performed for germ-free mice, further details of splenocyte stimulation with TLR agonists and measurements of supernatant cytokines is supplied. Further details are also given for V4-16S amplicon sequencing of germ-free mouse intestinal and fecal samples. For statistical analysis, steps taken to prepare amplicon sequencing and immune data for analysis, and detail for all analyses performed throughout the manuscript are supplied.</w:t>
      </w:r>
    </w:p>
    <w:p w14:paraId="3C0FCA73" w14:textId="77777777" w:rsidR="004C5874" w:rsidRDefault="004C5874" w:rsidP="004F0EE3">
      <w:pPr>
        <w:spacing w:line="480" w:lineRule="auto"/>
        <w:rPr>
          <w:rFonts w:eastAsia="Times New Roman"/>
          <w:b/>
          <w:lang w:eastAsia="en-CA"/>
        </w:rPr>
      </w:pPr>
    </w:p>
    <w:p w14:paraId="7ACD4F24" w14:textId="598B1A93" w:rsidR="00411100" w:rsidRDefault="00411100" w:rsidP="004F0EE3">
      <w:pPr>
        <w:spacing w:line="480" w:lineRule="auto"/>
        <w:rPr>
          <w:rFonts w:eastAsia="Times New Roman"/>
          <w:b/>
          <w:lang w:eastAsia="en-CA"/>
        </w:rPr>
      </w:pPr>
      <w:r>
        <w:rPr>
          <w:rFonts w:eastAsia="Times New Roman"/>
          <w:b/>
          <w:lang w:eastAsia="en-CA"/>
        </w:rPr>
        <w:t>Supplementary Figure</w:t>
      </w:r>
      <w:r w:rsidR="004C5874">
        <w:rPr>
          <w:rFonts w:eastAsia="Times New Roman"/>
          <w:b/>
          <w:lang w:eastAsia="en-CA"/>
        </w:rPr>
        <w:t>s</w:t>
      </w:r>
    </w:p>
    <w:p w14:paraId="736A2DCC" w14:textId="77777777" w:rsidR="004C5874" w:rsidRDefault="004C5874" w:rsidP="004F0EE3">
      <w:pPr>
        <w:spacing w:line="480" w:lineRule="auto"/>
        <w:rPr>
          <w:rFonts w:eastAsia="Times New Roman"/>
          <w:b/>
          <w:lang w:eastAsia="en-CA"/>
        </w:rPr>
      </w:pPr>
    </w:p>
    <w:p w14:paraId="6B4A2D42" w14:textId="081C2D6F" w:rsidR="00FC2241" w:rsidRPr="00FC2241" w:rsidRDefault="00FC2241" w:rsidP="004F0EE3">
      <w:pPr>
        <w:spacing w:line="480" w:lineRule="auto"/>
        <w:rPr>
          <w:rFonts w:eastAsia="Times New Roman"/>
          <w:b/>
          <w:lang w:eastAsia="en-CA"/>
        </w:rPr>
      </w:pPr>
      <w:r>
        <w:rPr>
          <w:rFonts w:eastAsia="Times New Roman"/>
          <w:b/>
          <w:lang w:eastAsia="en-CA"/>
        </w:rPr>
        <w:t>Supplementary Figure 1. Time between blood draw and stool sample collection.</w:t>
      </w:r>
      <w:r>
        <w:rPr>
          <w:rFonts w:eastAsia="Times New Roman"/>
          <w:lang w:eastAsia="en-CA"/>
        </w:rPr>
        <w:t xml:space="preserve"> Days between blood and stool sample collection for Belgian, Canadian, Ecuadorean, and South African children for whom both immune and microbiome data were available. Negative values denote stool sample collected prior to blood sample.  Missing data: Belgium n = 6, no missing data points for Canadian, Ecuadorean, or South African cohorts.</w:t>
      </w:r>
    </w:p>
    <w:p w14:paraId="538AC6E1" w14:textId="5FBEDF07" w:rsidR="00FC2241" w:rsidRDefault="00FC2241" w:rsidP="004F0EE3">
      <w:pPr>
        <w:spacing w:line="480" w:lineRule="auto"/>
        <w:rPr>
          <w:rFonts w:eastAsia="Times New Roman"/>
          <w:b/>
          <w:bCs/>
          <w:lang w:eastAsia="en-CA"/>
        </w:rPr>
      </w:pPr>
    </w:p>
    <w:p w14:paraId="74E1C96F" w14:textId="60B67A9D" w:rsidR="00411100" w:rsidRDefault="00411100" w:rsidP="004F0EE3">
      <w:pPr>
        <w:spacing w:line="480" w:lineRule="auto"/>
        <w:rPr>
          <w:rFonts w:eastAsia="Times New Roman"/>
          <w:bCs/>
          <w:lang w:eastAsia="en-CA"/>
        </w:rPr>
      </w:pPr>
      <w:r w:rsidRPr="00411100">
        <w:rPr>
          <w:rFonts w:eastAsia="Times New Roman"/>
          <w:b/>
          <w:bCs/>
          <w:lang w:eastAsia="en-CA"/>
        </w:rPr>
        <w:t xml:space="preserve">Supplementary Figure </w:t>
      </w:r>
      <w:r w:rsidR="00FC2241">
        <w:rPr>
          <w:rFonts w:eastAsia="Times New Roman"/>
          <w:b/>
          <w:bCs/>
          <w:lang w:eastAsia="en-CA"/>
        </w:rPr>
        <w:t>2</w:t>
      </w:r>
      <w:r w:rsidRPr="00411100">
        <w:rPr>
          <w:rFonts w:eastAsia="Times New Roman"/>
          <w:b/>
          <w:bCs/>
          <w:lang w:eastAsia="en-CA"/>
        </w:rPr>
        <w:t>. Interactions between host factors and fecal microbiome alpha diversity.</w:t>
      </w:r>
      <w:r w:rsidRPr="005219DE">
        <w:rPr>
          <w:rFonts w:eastAsia="Times New Roman"/>
          <w:bCs/>
          <w:lang w:eastAsia="en-CA"/>
        </w:rPr>
        <w:t xml:space="preserve"> A.  </w:t>
      </w:r>
      <w:r>
        <w:rPr>
          <w:rFonts w:eastAsia="Times New Roman"/>
          <w:bCs/>
          <w:lang w:eastAsia="en-CA"/>
        </w:rPr>
        <w:t xml:space="preserve">Relationship of diversity and delivery mode in Canadian and Ecuadorian cohorts.  </w:t>
      </w:r>
      <w:r w:rsidRPr="005219DE">
        <w:rPr>
          <w:rFonts w:eastAsia="Times New Roman"/>
          <w:bCs/>
          <w:lang w:eastAsia="en-CA"/>
        </w:rPr>
        <w:lastRenderedPageBreak/>
        <w:t xml:space="preserve">B.  </w:t>
      </w:r>
      <w:r>
        <w:rPr>
          <w:rFonts w:eastAsia="Times New Roman"/>
          <w:bCs/>
          <w:lang w:eastAsia="en-CA"/>
        </w:rPr>
        <w:t xml:space="preserve">Correlation of diversity and maternal age in Canadian and Ecuadorian cohorts.  </w:t>
      </w:r>
      <w:r w:rsidRPr="005219DE">
        <w:rPr>
          <w:rFonts w:eastAsia="Times New Roman"/>
          <w:bCs/>
          <w:lang w:eastAsia="en-CA"/>
        </w:rPr>
        <w:t xml:space="preserve">C.  </w:t>
      </w:r>
      <w:r>
        <w:rPr>
          <w:rFonts w:eastAsia="Times New Roman"/>
          <w:bCs/>
          <w:lang w:eastAsia="en-CA"/>
        </w:rPr>
        <w:t xml:space="preserve">Quadratic relationship between </w:t>
      </w:r>
      <w:r>
        <w:rPr>
          <w:rFonts w:eastAsia="Times New Roman"/>
          <w:lang w:eastAsia="en-CA"/>
        </w:rPr>
        <w:t>diversity</w:t>
      </w:r>
      <w:r w:rsidRPr="005219DE">
        <w:rPr>
          <w:rFonts w:eastAsia="Times New Roman"/>
          <w:lang w:eastAsia="en-CA"/>
        </w:rPr>
        <w:t xml:space="preserve"> </w:t>
      </w:r>
      <w:r>
        <w:rPr>
          <w:rFonts w:eastAsia="Times New Roman"/>
          <w:bCs/>
          <w:lang w:eastAsia="en-CA"/>
        </w:rPr>
        <w:t>and maternal age in combined Canadian and Ecuadorian cohorts.</w:t>
      </w:r>
    </w:p>
    <w:p w14:paraId="501A7443" w14:textId="7AB884D4" w:rsidR="00411100" w:rsidRDefault="00411100" w:rsidP="004F0EE3">
      <w:pPr>
        <w:spacing w:line="480" w:lineRule="auto"/>
        <w:rPr>
          <w:rFonts w:eastAsia="Times New Roman"/>
          <w:b/>
          <w:lang w:eastAsia="en-CA"/>
        </w:rPr>
      </w:pPr>
    </w:p>
    <w:p w14:paraId="13CCA058" w14:textId="5C5AA96B" w:rsidR="00411100" w:rsidRDefault="00411100" w:rsidP="004F0EE3">
      <w:pPr>
        <w:spacing w:line="480" w:lineRule="auto"/>
        <w:rPr>
          <w:rFonts w:eastAsia="Times New Roman"/>
          <w:lang w:eastAsia="en-CA"/>
        </w:rPr>
      </w:pPr>
      <w:r w:rsidRPr="00411100">
        <w:rPr>
          <w:rFonts w:eastAsia="Times New Roman"/>
          <w:b/>
          <w:lang w:eastAsia="en-CA"/>
        </w:rPr>
        <w:t xml:space="preserve">Supplementary Figure </w:t>
      </w:r>
      <w:r w:rsidR="00FC2241">
        <w:rPr>
          <w:rFonts w:eastAsia="Times New Roman"/>
          <w:b/>
          <w:lang w:eastAsia="en-CA"/>
        </w:rPr>
        <w:t>3</w:t>
      </w:r>
      <w:r w:rsidRPr="00411100">
        <w:rPr>
          <w:rFonts w:eastAsia="Times New Roman"/>
          <w:b/>
          <w:lang w:eastAsia="en-CA"/>
        </w:rPr>
        <w:t xml:space="preserve">. </w:t>
      </w:r>
      <w:proofErr w:type="spellStart"/>
      <w:r w:rsidRPr="00411100">
        <w:rPr>
          <w:rFonts w:eastAsia="Times New Roman"/>
          <w:b/>
          <w:lang w:eastAsia="en-CA"/>
        </w:rPr>
        <w:t>sPLS</w:t>
      </w:r>
      <w:proofErr w:type="spellEnd"/>
      <w:r w:rsidRPr="00411100">
        <w:rPr>
          <w:rFonts w:eastAsia="Times New Roman"/>
          <w:b/>
          <w:lang w:eastAsia="en-CA"/>
        </w:rPr>
        <w:t xml:space="preserve"> integration performed with all children or only Belgian, Canadian and Ecuadorean children. </w:t>
      </w:r>
      <w:r>
        <w:rPr>
          <w:rFonts w:eastAsia="Times New Roman"/>
          <w:lang w:eastAsia="en-CA"/>
        </w:rPr>
        <w:t>A-B. Percent of significantly co-varying cytokines to OTUs selected (A) or OTUs significantly co-varying with selected cytokines (B) by both models. Lines denote 30% cutoff for selected feature retention among all children (blue) and BLG,CAD,ECD children (red).C. Heatmap showing correlations between selected OTUs and cytokines that correlate with at least 30% of features of the complimentary data type  D. Network of cytokine-OTU correlations between selected cytokines and OTUs. Edge colors denote Pearson correlation strengths. E-F. Correlations between Bacteroides OTUs and cytokine responses to PAM among all children (E) and BCG,CAD,ECD children only (F). r statistics and p-values computed via Pearson correlation.</w:t>
      </w:r>
    </w:p>
    <w:p w14:paraId="21333D0E" w14:textId="3D495E2A" w:rsidR="00411100" w:rsidRDefault="00411100" w:rsidP="004F0EE3">
      <w:pPr>
        <w:spacing w:line="480" w:lineRule="auto"/>
        <w:rPr>
          <w:rFonts w:eastAsia="Times New Roman"/>
          <w:b/>
          <w:lang w:eastAsia="en-CA"/>
        </w:rPr>
      </w:pPr>
    </w:p>
    <w:p w14:paraId="42AE330C" w14:textId="51D7D6F4" w:rsidR="00411100" w:rsidRDefault="00411100" w:rsidP="004F0EE3">
      <w:pPr>
        <w:spacing w:line="480" w:lineRule="auto"/>
        <w:rPr>
          <w:rFonts w:eastAsia="Times New Roman"/>
          <w:lang w:eastAsia="en-CA"/>
        </w:rPr>
      </w:pPr>
      <w:r w:rsidRPr="00411100">
        <w:rPr>
          <w:rFonts w:eastAsia="Times New Roman"/>
          <w:b/>
          <w:lang w:eastAsia="en-CA"/>
        </w:rPr>
        <w:t xml:space="preserve">Supplementary Figure </w:t>
      </w:r>
      <w:r w:rsidR="00FC2241">
        <w:rPr>
          <w:rFonts w:eastAsia="Times New Roman"/>
          <w:b/>
          <w:lang w:eastAsia="en-CA"/>
        </w:rPr>
        <w:t>4</w:t>
      </w:r>
      <w:r w:rsidRPr="00411100">
        <w:rPr>
          <w:rFonts w:eastAsia="Times New Roman"/>
          <w:b/>
          <w:lang w:eastAsia="en-CA"/>
        </w:rPr>
        <w:t>A.  Belgian cohort-specific integrations.</w:t>
      </w:r>
      <w:r w:rsidRPr="00DF1500">
        <w:rPr>
          <w:rFonts w:eastAsia="Times New Roman"/>
          <w:lang w:eastAsia="en-CA"/>
        </w:rPr>
        <w:t xml:space="preserve"> A.  Correlation circle plot</w:t>
      </w:r>
      <w:r>
        <w:rPr>
          <w:rFonts w:eastAsia="Times New Roman"/>
          <w:lang w:eastAsia="en-CA"/>
        </w:rPr>
        <w:t xml:space="preserve"> and B. Network showing correlation structure between selected OTUs and cytokines. Network edge colors represent Pearson correlation strength. C. Examples of </w:t>
      </w:r>
      <w:proofErr w:type="spellStart"/>
      <w:r w:rsidRPr="00DF1500">
        <w:rPr>
          <w:rFonts w:eastAsia="Times New Roman"/>
          <w:lang w:eastAsia="en-CA"/>
        </w:rPr>
        <w:t>sPLS</w:t>
      </w:r>
      <w:proofErr w:type="spellEnd"/>
      <w:r w:rsidRPr="00DF1500">
        <w:rPr>
          <w:rFonts w:eastAsia="Times New Roman"/>
          <w:lang w:eastAsia="en-CA"/>
        </w:rPr>
        <w:t xml:space="preserve">-selected </w:t>
      </w:r>
      <w:r>
        <w:rPr>
          <w:rFonts w:eastAsia="Times New Roman"/>
          <w:lang w:eastAsia="en-CA"/>
        </w:rPr>
        <w:t>OTUs correlating to cytokines in response to PAM (TLR2:6 stimulation). Statistics: Pearson correlation strength and significance.</w:t>
      </w:r>
    </w:p>
    <w:p w14:paraId="2DC6F317" w14:textId="1186E410" w:rsidR="00411100" w:rsidRDefault="00411100" w:rsidP="004F0EE3">
      <w:pPr>
        <w:spacing w:line="480" w:lineRule="auto"/>
        <w:rPr>
          <w:rFonts w:eastAsia="Times New Roman"/>
          <w:b/>
          <w:lang w:eastAsia="en-CA"/>
        </w:rPr>
      </w:pPr>
    </w:p>
    <w:p w14:paraId="7EE7EEEF" w14:textId="39BF335F" w:rsidR="00411100" w:rsidRPr="00FC2241" w:rsidRDefault="00411100" w:rsidP="004F0EE3">
      <w:pPr>
        <w:spacing w:line="480" w:lineRule="auto"/>
        <w:rPr>
          <w:rFonts w:eastAsia="Times New Roman"/>
          <w:b/>
          <w:lang w:eastAsia="en-CA"/>
        </w:rPr>
      </w:pPr>
      <w:r w:rsidRPr="00411100">
        <w:rPr>
          <w:rFonts w:eastAsia="Times New Roman"/>
          <w:b/>
          <w:lang w:eastAsia="en-CA"/>
        </w:rPr>
        <w:t xml:space="preserve">Supplementary Figure </w:t>
      </w:r>
      <w:r w:rsidR="00FC2241">
        <w:rPr>
          <w:rFonts w:eastAsia="Times New Roman"/>
          <w:b/>
          <w:lang w:eastAsia="en-CA"/>
        </w:rPr>
        <w:t>4</w:t>
      </w:r>
      <w:r>
        <w:rPr>
          <w:rFonts w:eastAsia="Times New Roman"/>
          <w:b/>
          <w:lang w:eastAsia="en-CA"/>
        </w:rPr>
        <w:t>B</w:t>
      </w:r>
      <w:r w:rsidRPr="00411100">
        <w:rPr>
          <w:rFonts w:eastAsia="Times New Roman"/>
          <w:b/>
          <w:lang w:eastAsia="en-CA"/>
        </w:rPr>
        <w:t>. Canadian cohort-specific integrations.</w:t>
      </w:r>
      <w:r w:rsidRPr="00DF1500">
        <w:rPr>
          <w:rFonts w:eastAsia="Times New Roman"/>
          <w:lang w:eastAsia="en-CA"/>
        </w:rPr>
        <w:t xml:space="preserve"> A.  Correlation circle plot</w:t>
      </w:r>
      <w:r>
        <w:rPr>
          <w:rFonts w:eastAsia="Times New Roman"/>
          <w:lang w:eastAsia="en-CA"/>
        </w:rPr>
        <w:t xml:space="preserve"> and B. Network showing correlation structure between selected OTUs and cytokines. Network edge colors represent Pearson correlation strength. C. Examples of </w:t>
      </w:r>
      <w:proofErr w:type="spellStart"/>
      <w:r w:rsidRPr="00DF1500">
        <w:rPr>
          <w:rFonts w:eastAsia="Times New Roman"/>
          <w:lang w:eastAsia="en-CA"/>
        </w:rPr>
        <w:t>sPLS</w:t>
      </w:r>
      <w:proofErr w:type="spellEnd"/>
      <w:r w:rsidRPr="00DF1500">
        <w:rPr>
          <w:rFonts w:eastAsia="Times New Roman"/>
          <w:lang w:eastAsia="en-CA"/>
        </w:rPr>
        <w:t xml:space="preserve">-selected </w:t>
      </w:r>
      <w:r>
        <w:rPr>
          <w:rFonts w:eastAsia="Times New Roman"/>
          <w:lang w:eastAsia="en-CA"/>
        </w:rPr>
        <w:t xml:space="preserve">OTUs </w:t>
      </w:r>
      <w:r>
        <w:rPr>
          <w:rFonts w:eastAsia="Times New Roman"/>
          <w:lang w:eastAsia="en-CA"/>
        </w:rPr>
        <w:lastRenderedPageBreak/>
        <w:t>correlating to cytokines in response to PAM (TLR2:6 stimulation). Statistics: Pearson correlation strength and significance.</w:t>
      </w:r>
    </w:p>
    <w:p w14:paraId="094BE99A" w14:textId="6EEB4184" w:rsidR="00411100" w:rsidRDefault="00411100" w:rsidP="004F0EE3">
      <w:pPr>
        <w:spacing w:line="480" w:lineRule="auto"/>
        <w:rPr>
          <w:rFonts w:eastAsia="Times New Roman"/>
          <w:b/>
          <w:lang w:eastAsia="en-CA"/>
        </w:rPr>
      </w:pPr>
    </w:p>
    <w:p w14:paraId="523D4AEE" w14:textId="7F5B8519" w:rsidR="00411100" w:rsidRDefault="00411100" w:rsidP="004F0EE3">
      <w:pPr>
        <w:spacing w:line="480" w:lineRule="auto"/>
        <w:rPr>
          <w:rFonts w:eastAsia="Times New Roman"/>
          <w:lang w:eastAsia="en-CA"/>
        </w:rPr>
      </w:pPr>
      <w:r w:rsidRPr="00411100">
        <w:rPr>
          <w:rFonts w:eastAsia="Times New Roman"/>
          <w:b/>
          <w:lang w:eastAsia="en-CA"/>
        </w:rPr>
        <w:t xml:space="preserve">Supplementary Figure </w:t>
      </w:r>
      <w:r w:rsidR="00FC2241">
        <w:rPr>
          <w:rFonts w:eastAsia="Times New Roman"/>
          <w:b/>
          <w:lang w:eastAsia="en-CA"/>
        </w:rPr>
        <w:t>4</w:t>
      </w:r>
      <w:r w:rsidRPr="00411100">
        <w:rPr>
          <w:rFonts w:eastAsia="Times New Roman"/>
          <w:b/>
          <w:lang w:eastAsia="en-CA"/>
        </w:rPr>
        <w:t>C. Ecuadorean cohort-specific integrations.</w:t>
      </w:r>
      <w:r w:rsidRPr="00DF1500">
        <w:rPr>
          <w:rFonts w:eastAsia="Times New Roman"/>
          <w:lang w:eastAsia="en-CA"/>
        </w:rPr>
        <w:t xml:space="preserve"> A.  Correlation circle plot</w:t>
      </w:r>
      <w:r>
        <w:rPr>
          <w:rFonts w:eastAsia="Times New Roman"/>
          <w:lang w:eastAsia="en-CA"/>
        </w:rPr>
        <w:t xml:space="preserve"> and B. Network showing correlation structure between selected OTUs and cytokines. Network edge colors represent Pearson correlation strength. C. Examples of </w:t>
      </w:r>
      <w:proofErr w:type="spellStart"/>
      <w:r w:rsidRPr="00DF1500">
        <w:rPr>
          <w:rFonts w:eastAsia="Times New Roman"/>
          <w:lang w:eastAsia="en-CA"/>
        </w:rPr>
        <w:t>sPLS</w:t>
      </w:r>
      <w:proofErr w:type="spellEnd"/>
      <w:r w:rsidRPr="00DF1500">
        <w:rPr>
          <w:rFonts w:eastAsia="Times New Roman"/>
          <w:lang w:eastAsia="en-CA"/>
        </w:rPr>
        <w:t xml:space="preserve">-selected </w:t>
      </w:r>
      <w:r>
        <w:rPr>
          <w:rFonts w:eastAsia="Times New Roman"/>
          <w:lang w:eastAsia="en-CA"/>
        </w:rPr>
        <w:t>OTUs correlating to cytokines in response to PGN (TLR2:6 and NOD stimulation). Statistics: Pearson correlation strength and significance.</w:t>
      </w:r>
    </w:p>
    <w:p w14:paraId="750E063E" w14:textId="77777777" w:rsidR="004C5874" w:rsidRPr="00FC2241" w:rsidRDefault="004C5874" w:rsidP="004F0EE3">
      <w:pPr>
        <w:spacing w:line="480" w:lineRule="auto"/>
        <w:rPr>
          <w:rFonts w:eastAsia="Times New Roman"/>
          <w:b/>
          <w:lang w:eastAsia="en-CA"/>
        </w:rPr>
      </w:pPr>
    </w:p>
    <w:p w14:paraId="2A4BE664" w14:textId="591F4A63" w:rsidR="00411100" w:rsidRDefault="00411100" w:rsidP="004F0EE3">
      <w:pPr>
        <w:spacing w:line="480" w:lineRule="auto"/>
        <w:rPr>
          <w:rFonts w:eastAsia="Times New Roman"/>
          <w:lang w:eastAsia="en-CA"/>
        </w:rPr>
      </w:pPr>
      <w:r w:rsidRPr="00411100">
        <w:rPr>
          <w:rFonts w:eastAsia="Times New Roman"/>
          <w:b/>
          <w:lang w:eastAsia="en-CA"/>
        </w:rPr>
        <w:t xml:space="preserve">Supplementary Figure </w:t>
      </w:r>
      <w:r w:rsidR="00FC2241">
        <w:rPr>
          <w:rFonts w:eastAsia="Times New Roman"/>
          <w:b/>
          <w:lang w:eastAsia="en-CA"/>
        </w:rPr>
        <w:t>4</w:t>
      </w:r>
      <w:r w:rsidRPr="00411100">
        <w:rPr>
          <w:rFonts w:eastAsia="Times New Roman"/>
          <w:b/>
          <w:lang w:eastAsia="en-CA"/>
        </w:rPr>
        <w:t>D. South African cohort-specific integrations.</w:t>
      </w:r>
      <w:r w:rsidRPr="00DF1500">
        <w:rPr>
          <w:rFonts w:eastAsia="Times New Roman"/>
          <w:lang w:eastAsia="en-CA"/>
        </w:rPr>
        <w:t xml:space="preserve"> A</w:t>
      </w:r>
      <w:r>
        <w:rPr>
          <w:rFonts w:eastAsia="Times New Roman"/>
          <w:lang w:eastAsia="en-CA"/>
        </w:rPr>
        <w:t>-B</w:t>
      </w:r>
      <w:r w:rsidRPr="00DF1500">
        <w:rPr>
          <w:rFonts w:eastAsia="Times New Roman"/>
          <w:lang w:eastAsia="en-CA"/>
        </w:rPr>
        <w:t>.  Correlation circle plot</w:t>
      </w:r>
      <w:r>
        <w:rPr>
          <w:rFonts w:eastAsia="Times New Roman"/>
          <w:lang w:eastAsia="en-CA"/>
        </w:rPr>
        <w:t xml:space="preserve">s and C. Network showing correlation structure between selected OTUs and cytokines. Network edge colors represent Pearson correlation strength. D. Examples of </w:t>
      </w:r>
      <w:proofErr w:type="spellStart"/>
      <w:r w:rsidRPr="00DF1500">
        <w:rPr>
          <w:rFonts w:eastAsia="Times New Roman"/>
          <w:lang w:eastAsia="en-CA"/>
        </w:rPr>
        <w:t>sPLS</w:t>
      </w:r>
      <w:proofErr w:type="spellEnd"/>
      <w:r w:rsidRPr="00DF1500">
        <w:rPr>
          <w:rFonts w:eastAsia="Times New Roman"/>
          <w:lang w:eastAsia="en-CA"/>
        </w:rPr>
        <w:t xml:space="preserve">-selected </w:t>
      </w:r>
      <w:r>
        <w:rPr>
          <w:rFonts w:eastAsia="Times New Roman"/>
          <w:lang w:eastAsia="en-CA"/>
        </w:rPr>
        <w:t>OTUs correlating to cytokines in response to PGN (TLR2:6 and NOD stimulation). Statistics: Pearson correlation strength and significance.</w:t>
      </w:r>
    </w:p>
    <w:p w14:paraId="1C51241E" w14:textId="3C46D337" w:rsidR="00411100" w:rsidRDefault="00411100" w:rsidP="004F0EE3">
      <w:pPr>
        <w:spacing w:line="480" w:lineRule="auto"/>
        <w:rPr>
          <w:rFonts w:eastAsia="Times New Roman"/>
          <w:b/>
          <w:lang w:eastAsia="en-CA"/>
        </w:rPr>
      </w:pPr>
    </w:p>
    <w:p w14:paraId="724623CF" w14:textId="4BF12729" w:rsidR="00411100" w:rsidRPr="00411100" w:rsidRDefault="00411100" w:rsidP="004F0EE3">
      <w:pPr>
        <w:spacing w:line="480" w:lineRule="auto"/>
        <w:rPr>
          <w:rFonts w:eastAsia="Times New Roman"/>
          <w:b/>
          <w:lang w:eastAsia="en-CA"/>
        </w:rPr>
      </w:pPr>
      <w:r>
        <w:rPr>
          <w:b/>
        </w:rPr>
        <w:t xml:space="preserve">Supplementary Figure </w:t>
      </w:r>
      <w:r w:rsidR="00FC2241">
        <w:rPr>
          <w:b/>
        </w:rPr>
        <w:t>5</w:t>
      </w:r>
      <w:r>
        <w:rPr>
          <w:b/>
        </w:rPr>
        <w:t>. Associations between breast feeding and the microbiome</w:t>
      </w:r>
      <w:r w:rsidRPr="00B00982">
        <w:rPr>
          <w:b/>
        </w:rPr>
        <w:t>.</w:t>
      </w:r>
      <w:r>
        <w:rPr>
          <w:b/>
        </w:rPr>
        <w:t xml:space="preserve"> </w:t>
      </w:r>
      <w:r>
        <w:t xml:space="preserve">A. Duration of breast feeding for Canadian and Ecuadorean children. B. Heat map indicating significant indicating significant correlations between time since breast feeding, breast feeding duration, and microbes along the second model component.  C-D. Correlations between time since </w:t>
      </w:r>
      <w:proofErr w:type="spellStart"/>
      <w:r>
        <w:t>breasteeding</w:t>
      </w:r>
      <w:proofErr w:type="spellEnd"/>
      <w:r>
        <w:t xml:space="preserve"> and </w:t>
      </w:r>
      <w:proofErr w:type="spellStart"/>
      <w:r>
        <w:t>Roseburia</w:t>
      </w:r>
      <w:proofErr w:type="spellEnd"/>
      <w:r>
        <w:t xml:space="preserve"> (C) and </w:t>
      </w:r>
      <w:proofErr w:type="spellStart"/>
      <w:r>
        <w:t>Lachnospiraceae</w:t>
      </w:r>
      <w:proofErr w:type="spellEnd"/>
      <w:r>
        <w:t xml:space="preserve"> (D) among Canadian and Ecuadorean children.</w:t>
      </w:r>
    </w:p>
    <w:p w14:paraId="776E8E31" w14:textId="0380C1E4" w:rsidR="00411100" w:rsidRDefault="00411100" w:rsidP="004F0EE3">
      <w:pPr>
        <w:spacing w:line="480" w:lineRule="auto"/>
        <w:rPr>
          <w:rFonts w:eastAsia="Times New Roman"/>
          <w:lang w:eastAsia="en-CA"/>
        </w:rPr>
      </w:pPr>
    </w:p>
    <w:p w14:paraId="7D9AF42F" w14:textId="13162D66" w:rsidR="00411100" w:rsidRPr="00FC2241" w:rsidRDefault="00411100" w:rsidP="004F0EE3">
      <w:pPr>
        <w:spacing w:line="480" w:lineRule="auto"/>
        <w:rPr>
          <w:rFonts w:eastAsia="Times New Roman"/>
          <w:b/>
          <w:lang w:eastAsia="en-CA"/>
        </w:rPr>
      </w:pPr>
      <w:r>
        <w:rPr>
          <w:rFonts w:eastAsia="Times New Roman"/>
          <w:b/>
          <w:lang w:eastAsia="en-CA"/>
        </w:rPr>
        <w:lastRenderedPageBreak/>
        <w:t xml:space="preserve">Supplementary Figure </w:t>
      </w:r>
      <w:r w:rsidR="00FC2241">
        <w:rPr>
          <w:rFonts w:eastAsia="Times New Roman"/>
          <w:b/>
          <w:lang w:eastAsia="en-CA"/>
        </w:rPr>
        <w:t>6</w:t>
      </w:r>
      <w:r>
        <w:rPr>
          <w:rFonts w:eastAsia="Times New Roman"/>
          <w:b/>
          <w:lang w:eastAsia="en-CA"/>
        </w:rPr>
        <w:t xml:space="preserve">. </w:t>
      </w:r>
      <w:r w:rsidRPr="00B00982">
        <w:rPr>
          <w:b/>
        </w:rPr>
        <w:t>Block-</w:t>
      </w:r>
      <w:proofErr w:type="spellStart"/>
      <w:r w:rsidRPr="00B00982">
        <w:rPr>
          <w:b/>
        </w:rPr>
        <w:t>sPLS</w:t>
      </w:r>
      <w:proofErr w:type="spellEnd"/>
      <w:r w:rsidRPr="00B00982">
        <w:rPr>
          <w:b/>
        </w:rPr>
        <w:t xml:space="preserve"> integration of microbiome, immune, and microbiome data among </w:t>
      </w:r>
      <w:r>
        <w:rPr>
          <w:b/>
        </w:rPr>
        <w:t xml:space="preserve">Canadian and Ecuadorean children separately. </w:t>
      </w:r>
      <w:r>
        <w:t xml:space="preserve">A-D. Heat map indicating significant correlations between host factors, OTUs, and cytokines for the first and third model components for Canadian children (A-B) and between delivery mode along the first, and maternal age along the second model components for Ecuadorean children (C-D). E-G. Boxplots indicating significant correlations between delivery mode (E), child sex (F), and WAZ, WLZ scores (G) and </w:t>
      </w:r>
      <w:proofErr w:type="spellStart"/>
      <w:r>
        <w:t>sPLS</w:t>
      </w:r>
      <w:proofErr w:type="spellEnd"/>
      <w:r>
        <w:t xml:space="preserve">-selected OTUs and cytokines among Canadian children. H-I. Boxplots indicating significant correlations between delivery mode, OTUs, and responses to R848 stimulation (H) and plots indicating negative correlations between maternal age and </w:t>
      </w:r>
      <w:proofErr w:type="spellStart"/>
      <w:r>
        <w:rPr>
          <w:i/>
        </w:rPr>
        <w:t>Prevotella</w:t>
      </w:r>
      <w:proofErr w:type="spellEnd"/>
      <w:r>
        <w:t xml:space="preserve"> OTUs (I) among Ecuadorean children.</w:t>
      </w:r>
    </w:p>
    <w:p w14:paraId="1F186FA5" w14:textId="15E98459" w:rsidR="00411100" w:rsidRDefault="00411100" w:rsidP="004F0EE3">
      <w:pPr>
        <w:spacing w:line="480" w:lineRule="auto"/>
        <w:rPr>
          <w:rFonts w:eastAsia="Times New Roman"/>
          <w:lang w:eastAsia="en-CA"/>
        </w:rPr>
      </w:pPr>
    </w:p>
    <w:p w14:paraId="3A87048D" w14:textId="43DC4941" w:rsidR="00411100" w:rsidRDefault="00411100" w:rsidP="004F0EE3">
      <w:pPr>
        <w:spacing w:line="480" w:lineRule="auto"/>
      </w:pPr>
      <w:r>
        <w:rPr>
          <w:rFonts w:eastAsia="Times New Roman"/>
          <w:b/>
          <w:lang w:eastAsia="en-CA"/>
        </w:rPr>
        <w:t xml:space="preserve">Supplementary Figure </w:t>
      </w:r>
      <w:r w:rsidR="00FC2241">
        <w:rPr>
          <w:rFonts w:eastAsia="Times New Roman"/>
          <w:b/>
          <w:lang w:eastAsia="en-CA"/>
        </w:rPr>
        <w:t>7</w:t>
      </w:r>
      <w:r>
        <w:rPr>
          <w:rFonts w:eastAsia="Times New Roman"/>
          <w:b/>
          <w:lang w:eastAsia="en-CA"/>
        </w:rPr>
        <w:t xml:space="preserve">. </w:t>
      </w:r>
      <w:r w:rsidRPr="00B00982">
        <w:rPr>
          <w:b/>
        </w:rPr>
        <w:t>Block-</w:t>
      </w:r>
      <w:proofErr w:type="spellStart"/>
      <w:r w:rsidRPr="00B00982">
        <w:rPr>
          <w:b/>
        </w:rPr>
        <w:t>sPLS</w:t>
      </w:r>
      <w:proofErr w:type="spellEnd"/>
      <w:r w:rsidRPr="00B00982">
        <w:rPr>
          <w:b/>
        </w:rPr>
        <w:t xml:space="preserve"> integration of microbiome, immune, and microbiome data among Canadian and Ecuadorean children.</w:t>
      </w:r>
      <w:r>
        <w:rPr>
          <w:b/>
        </w:rPr>
        <w:t xml:space="preserve"> </w:t>
      </w:r>
      <w:r>
        <w:t xml:space="preserve">A-C. Heatmaps depicting correlation strength between demographic factors and host features selected by </w:t>
      </w:r>
      <w:proofErr w:type="spellStart"/>
      <w:r>
        <w:t>sPLS</w:t>
      </w:r>
      <w:proofErr w:type="spellEnd"/>
      <w:r>
        <w:t xml:space="preserve"> among both cohorts (A), Canadian children only (B), and Ecuadorean children only (C). D-E: plots depicting significant correlations between maternal age, HAZ, Bacteroides, and </w:t>
      </w:r>
      <w:proofErr w:type="spellStart"/>
      <w:r>
        <w:t>Prevotella</w:t>
      </w:r>
      <w:proofErr w:type="spellEnd"/>
      <w:r>
        <w:t xml:space="preserve"> OTUs among all children (D), but not significant among Canadian or Ecuadorean children separately (D-E).</w:t>
      </w:r>
    </w:p>
    <w:p w14:paraId="74F3140F" w14:textId="77777777" w:rsidR="004C5874" w:rsidRPr="00FC2241" w:rsidRDefault="004C5874" w:rsidP="004F0EE3">
      <w:pPr>
        <w:spacing w:line="480" w:lineRule="auto"/>
        <w:rPr>
          <w:rFonts w:eastAsia="Times New Roman"/>
          <w:b/>
          <w:lang w:eastAsia="en-CA"/>
        </w:rPr>
      </w:pPr>
    </w:p>
    <w:p w14:paraId="13242F48" w14:textId="12823104" w:rsidR="00411100" w:rsidRDefault="00411100" w:rsidP="004F0EE3">
      <w:pPr>
        <w:spacing w:line="480" w:lineRule="auto"/>
        <w:rPr>
          <w:rFonts w:eastAsia="Times New Roman"/>
          <w:lang w:eastAsia="en-CA"/>
        </w:rPr>
      </w:pPr>
      <w:r w:rsidRPr="00437B25">
        <w:rPr>
          <w:rFonts w:eastAsia="Times New Roman"/>
          <w:b/>
          <w:lang w:eastAsia="en-CA"/>
        </w:rPr>
        <w:t xml:space="preserve">Supplementary Figure </w:t>
      </w:r>
      <w:r w:rsidR="00FC2241">
        <w:rPr>
          <w:rFonts w:eastAsia="Times New Roman"/>
          <w:b/>
          <w:lang w:eastAsia="en-CA"/>
        </w:rPr>
        <w:t>8</w:t>
      </w:r>
      <w:r w:rsidRPr="00407F09">
        <w:rPr>
          <w:rFonts w:eastAsia="Times New Roman"/>
          <w:lang w:eastAsia="en-CA"/>
        </w:rPr>
        <w:t xml:space="preserve">.  </w:t>
      </w:r>
      <w:r>
        <w:rPr>
          <w:rFonts w:eastAsia="Times New Roman"/>
          <w:lang w:eastAsia="en-CA"/>
        </w:rPr>
        <w:t xml:space="preserve">A. </w:t>
      </w:r>
      <w:r w:rsidRPr="00DA44EC">
        <w:rPr>
          <w:rFonts w:eastAsia="Times New Roman"/>
          <w:lang w:eastAsia="en-CA"/>
        </w:rPr>
        <w:t>Cytokine responses to TLR stimulation in germ free mice</w:t>
      </w:r>
      <w:r>
        <w:rPr>
          <w:rFonts w:eastAsia="Times New Roman"/>
          <w:lang w:eastAsia="en-CA"/>
        </w:rPr>
        <w:t xml:space="preserve"> inoculated with Canadian or South African feces</w:t>
      </w:r>
      <w:r w:rsidRPr="00DA44EC">
        <w:rPr>
          <w:rFonts w:eastAsia="Times New Roman"/>
          <w:lang w:eastAsia="en-CA"/>
        </w:rPr>
        <w:t xml:space="preserve">.  Statistical analysis: Wilcoxon Rank-Sum test, p-values adjusted using the </w:t>
      </w:r>
      <w:proofErr w:type="spellStart"/>
      <w:r w:rsidRPr="00DA44EC">
        <w:rPr>
          <w:rFonts w:eastAsia="Times New Roman"/>
          <w:lang w:eastAsia="en-CA"/>
        </w:rPr>
        <w:t>Benjamini</w:t>
      </w:r>
      <w:proofErr w:type="spellEnd"/>
      <w:r w:rsidRPr="00DA44EC">
        <w:rPr>
          <w:rFonts w:eastAsia="Times New Roman"/>
          <w:lang w:eastAsia="en-CA"/>
        </w:rPr>
        <w:t>-Hochberg method. *q &lt;= 0.05, + q &lt;= 0</w:t>
      </w:r>
      <w:r>
        <w:rPr>
          <w:rFonts w:eastAsia="Times New Roman"/>
          <w:lang w:eastAsia="en-CA"/>
        </w:rPr>
        <w:t>.</w:t>
      </w:r>
      <w:r w:rsidRPr="00DA44EC">
        <w:rPr>
          <w:rFonts w:eastAsia="Times New Roman"/>
          <w:lang w:eastAsia="en-CA"/>
        </w:rPr>
        <w:t>1, ns q &gt; 0.1.</w:t>
      </w:r>
      <w:r>
        <w:rPr>
          <w:rFonts w:eastAsia="Times New Roman"/>
          <w:lang w:eastAsia="en-CA"/>
        </w:rPr>
        <w:t xml:space="preserve"> </w:t>
      </w:r>
      <w:r w:rsidRPr="00407F09">
        <w:rPr>
          <w:rFonts w:eastAsia="Times New Roman"/>
          <w:lang w:eastAsia="en-CA"/>
        </w:rPr>
        <w:t xml:space="preserve">OTUs differentially abundant between mice inoculated with </w:t>
      </w:r>
      <w:r>
        <w:rPr>
          <w:rFonts w:eastAsia="Times New Roman"/>
          <w:lang w:eastAsia="en-CA"/>
        </w:rPr>
        <w:t>CAD</w:t>
      </w:r>
      <w:r w:rsidRPr="00407F09">
        <w:rPr>
          <w:rFonts w:eastAsia="Times New Roman"/>
          <w:lang w:eastAsia="en-CA"/>
        </w:rPr>
        <w:t xml:space="preserve"> versus </w:t>
      </w:r>
      <w:r>
        <w:rPr>
          <w:rFonts w:eastAsia="Times New Roman"/>
          <w:lang w:eastAsia="en-CA"/>
        </w:rPr>
        <w:t>SAF</w:t>
      </w:r>
      <w:r w:rsidRPr="00407F09">
        <w:rPr>
          <w:rFonts w:eastAsia="Times New Roman"/>
          <w:lang w:eastAsia="en-CA"/>
        </w:rPr>
        <w:t xml:space="preserve"> </w:t>
      </w:r>
      <w:r>
        <w:rPr>
          <w:rFonts w:eastAsia="Times New Roman"/>
          <w:lang w:eastAsia="en-CA"/>
        </w:rPr>
        <w:t xml:space="preserve">child </w:t>
      </w:r>
      <w:r w:rsidRPr="00407F09">
        <w:rPr>
          <w:rFonts w:eastAsia="Times New Roman"/>
          <w:lang w:eastAsia="en-CA"/>
        </w:rPr>
        <w:t xml:space="preserve">fecal microbiomes.  A-C.  Differentially abundant OTUs in the </w:t>
      </w:r>
      <w:proofErr w:type="spellStart"/>
      <w:r w:rsidRPr="00407F09">
        <w:rPr>
          <w:rFonts w:eastAsia="Times New Roman"/>
          <w:lang w:eastAsia="en-CA"/>
        </w:rPr>
        <w:t>jejunim</w:t>
      </w:r>
      <w:proofErr w:type="spellEnd"/>
      <w:r w:rsidRPr="00407F09">
        <w:rPr>
          <w:rFonts w:eastAsia="Times New Roman"/>
          <w:lang w:eastAsia="en-CA"/>
        </w:rPr>
        <w:t xml:space="preserve"> (A),</w:t>
      </w:r>
      <w:r>
        <w:rPr>
          <w:rFonts w:eastAsia="Times New Roman"/>
          <w:lang w:eastAsia="en-CA"/>
        </w:rPr>
        <w:t xml:space="preserve"> </w:t>
      </w:r>
      <w:r w:rsidRPr="00407F09">
        <w:rPr>
          <w:rFonts w:eastAsia="Times New Roman"/>
          <w:lang w:eastAsia="en-CA"/>
        </w:rPr>
        <w:t xml:space="preserve">ileum (B), and </w:t>
      </w:r>
      <w:r>
        <w:rPr>
          <w:rFonts w:eastAsia="Times New Roman"/>
          <w:lang w:eastAsia="en-CA"/>
        </w:rPr>
        <w:t>feces</w:t>
      </w:r>
      <w:r w:rsidRPr="00407F09">
        <w:rPr>
          <w:rFonts w:eastAsia="Times New Roman"/>
          <w:lang w:eastAsia="en-CA"/>
        </w:rPr>
        <w:t xml:space="preserve"> (C).  </w:t>
      </w:r>
      <w:r>
        <w:rPr>
          <w:rFonts w:eastAsia="Times New Roman"/>
          <w:lang w:eastAsia="en-CA"/>
        </w:rPr>
        <w:lastRenderedPageBreak/>
        <w:t xml:space="preserve">D. </w:t>
      </w:r>
      <w:r w:rsidRPr="00407F09">
        <w:rPr>
          <w:rFonts w:eastAsia="Times New Roman"/>
          <w:lang w:eastAsia="en-CA"/>
        </w:rPr>
        <w:t xml:space="preserve">Four OTUs enriched in SAF inoculated mice </w:t>
      </w:r>
      <w:r>
        <w:rPr>
          <w:rFonts w:eastAsia="Times New Roman"/>
          <w:lang w:eastAsia="en-CA"/>
        </w:rPr>
        <w:t xml:space="preserve">that </w:t>
      </w:r>
      <w:r w:rsidRPr="00407F09">
        <w:rPr>
          <w:rFonts w:eastAsia="Times New Roman"/>
          <w:lang w:eastAsia="en-CA"/>
        </w:rPr>
        <w:t xml:space="preserve">were </w:t>
      </w:r>
      <w:r>
        <w:rPr>
          <w:rFonts w:eastAsia="Times New Roman"/>
          <w:lang w:eastAsia="en-CA"/>
        </w:rPr>
        <w:t>enriched</w:t>
      </w:r>
      <w:r w:rsidRPr="00407F09">
        <w:rPr>
          <w:rFonts w:eastAsia="Times New Roman"/>
          <w:lang w:eastAsia="en-CA"/>
        </w:rPr>
        <w:t xml:space="preserve"> in South African</w:t>
      </w:r>
      <w:r>
        <w:rPr>
          <w:rFonts w:eastAsia="Times New Roman"/>
          <w:lang w:eastAsia="en-CA"/>
        </w:rPr>
        <w:t xml:space="preserve"> donor stools</w:t>
      </w:r>
      <w:r w:rsidRPr="00407F09">
        <w:rPr>
          <w:rFonts w:eastAsia="Times New Roman"/>
          <w:lang w:eastAsia="en-CA"/>
        </w:rPr>
        <w:t xml:space="preserve">.  </w:t>
      </w:r>
      <w:r>
        <w:rPr>
          <w:rFonts w:eastAsia="Times New Roman"/>
          <w:lang w:eastAsia="en-CA"/>
        </w:rPr>
        <w:t xml:space="preserve">E. </w:t>
      </w:r>
      <w:r w:rsidRPr="00407F09">
        <w:rPr>
          <w:rFonts w:eastAsia="Times New Roman"/>
          <w:lang w:eastAsia="en-CA"/>
        </w:rPr>
        <w:t xml:space="preserve">Two OTUs enriched in CAD inoculated mice </w:t>
      </w:r>
      <w:r>
        <w:rPr>
          <w:rFonts w:eastAsia="Times New Roman"/>
          <w:lang w:eastAsia="en-CA"/>
        </w:rPr>
        <w:t xml:space="preserve">that </w:t>
      </w:r>
      <w:r w:rsidRPr="00407F09">
        <w:rPr>
          <w:rFonts w:eastAsia="Times New Roman"/>
          <w:lang w:eastAsia="en-CA"/>
        </w:rPr>
        <w:t xml:space="preserve">were </w:t>
      </w:r>
      <w:r>
        <w:rPr>
          <w:rFonts w:eastAsia="Times New Roman"/>
          <w:lang w:eastAsia="en-CA"/>
        </w:rPr>
        <w:t>enriched in Canadian donor stools</w:t>
      </w:r>
      <w:r w:rsidRPr="00407F09">
        <w:rPr>
          <w:rFonts w:eastAsia="Times New Roman"/>
          <w:lang w:eastAsia="en-CA"/>
        </w:rPr>
        <w:t>.</w:t>
      </w:r>
      <w:r>
        <w:rPr>
          <w:rFonts w:eastAsia="Times New Roman"/>
          <w:lang w:eastAsia="en-CA"/>
        </w:rPr>
        <w:t xml:space="preserve"> All OTUs presented in D and E were significant after correction using the DeSeq2 test. </w:t>
      </w:r>
      <w:r w:rsidRPr="00DA44EC">
        <w:rPr>
          <w:rFonts w:eastAsia="Times New Roman"/>
          <w:lang w:eastAsia="en-CA"/>
        </w:rPr>
        <w:t>Boxplots indicate medians with first and third quartiles (25% to 75%). Whiskers extend no further than 1.5*IQR from the hinge.</w:t>
      </w:r>
    </w:p>
    <w:p w14:paraId="7100648E" w14:textId="77777777" w:rsidR="00411100" w:rsidRDefault="00411100" w:rsidP="004F0EE3">
      <w:pPr>
        <w:spacing w:line="480" w:lineRule="auto"/>
        <w:rPr>
          <w:rFonts w:eastAsia="Times New Roman"/>
          <w:lang w:eastAsia="en-CA"/>
        </w:rPr>
      </w:pPr>
    </w:p>
    <w:p w14:paraId="2458D2D4" w14:textId="61B09498" w:rsidR="00A52275" w:rsidRPr="00EA20E6" w:rsidRDefault="008579E5" w:rsidP="00EA20E6">
      <w:pPr>
        <w:spacing w:line="480" w:lineRule="auto"/>
        <w:outlineLvl w:val="0"/>
        <w:rPr>
          <w:rFonts w:eastAsia="Times New Roman"/>
          <w:b/>
          <w:lang w:eastAsia="en-CA"/>
        </w:rPr>
      </w:pPr>
      <w:r w:rsidRPr="008579E5">
        <w:rPr>
          <w:rFonts w:eastAsia="Times New Roman"/>
          <w:b/>
          <w:lang w:eastAsia="en-CA"/>
        </w:rPr>
        <w:t>References</w:t>
      </w:r>
      <w:r w:rsidR="005E6A7B" w:rsidRPr="008579E5">
        <w:rPr>
          <w:rFonts w:eastAsia="Times New Roman"/>
          <w:b/>
          <w:lang w:eastAsia="en-CA"/>
        </w:rPr>
        <w:tab/>
      </w:r>
    </w:p>
    <w:p w14:paraId="61B2964F" w14:textId="77777777" w:rsidR="00EC0D0A" w:rsidRPr="00EC0D0A" w:rsidRDefault="00A52275" w:rsidP="00EC0D0A">
      <w:pPr>
        <w:pStyle w:val="EndNoteBibliography"/>
        <w:ind w:left="720" w:hanging="720"/>
        <w:rPr>
          <w:noProof/>
        </w:rPr>
      </w:pPr>
      <w:r>
        <w:rPr>
          <w:rFonts w:eastAsia="Times New Roman"/>
          <w:lang w:eastAsia="en-CA"/>
        </w:rPr>
        <w:fldChar w:fldCharType="begin"/>
      </w:r>
      <w:r>
        <w:rPr>
          <w:rFonts w:eastAsia="Times New Roman"/>
          <w:lang w:eastAsia="en-CA"/>
        </w:rPr>
        <w:instrText xml:space="preserve"> ADDIN EN.REFLIST </w:instrText>
      </w:r>
      <w:r>
        <w:rPr>
          <w:rFonts w:eastAsia="Times New Roman"/>
          <w:lang w:eastAsia="en-CA"/>
        </w:rPr>
        <w:fldChar w:fldCharType="separate"/>
      </w:r>
      <w:r w:rsidR="00EC0D0A" w:rsidRPr="00EC0D0A">
        <w:rPr>
          <w:noProof/>
        </w:rPr>
        <w:t>1.</w:t>
      </w:r>
      <w:r w:rsidR="00EC0D0A" w:rsidRPr="00EC0D0A">
        <w:rPr>
          <w:noProof/>
        </w:rPr>
        <w:tab/>
        <w:t>Thaiss CA, Zmora N, Levy M, Elinav E. The microbiome and innate immunity. Nature 2016; 535:65-74.</w:t>
      </w:r>
    </w:p>
    <w:p w14:paraId="7C44B6DE" w14:textId="77777777" w:rsidR="00EC0D0A" w:rsidRPr="00EC0D0A" w:rsidRDefault="00EC0D0A" w:rsidP="00EC0D0A">
      <w:pPr>
        <w:pStyle w:val="EndNoteBibliography"/>
        <w:ind w:left="720" w:hanging="720"/>
        <w:rPr>
          <w:noProof/>
        </w:rPr>
      </w:pPr>
      <w:r w:rsidRPr="00EC0D0A">
        <w:rPr>
          <w:noProof/>
        </w:rPr>
        <w:t>2.</w:t>
      </w:r>
      <w:r w:rsidRPr="00EC0D0A">
        <w:rPr>
          <w:noProof/>
        </w:rPr>
        <w:tab/>
        <w:t>De Filippo C, Cavalieri D, Di Paola M, Ramazzotti M, Poullet JB, Massart S, Collini S, Pieraccini G, Lionetti P. Impact of diet in shaping gut microbiota revealed by a comparative study in children from Europe and rural Africa. Proc Natl Acad Sci U S A 2010; 107:14691-6.</w:t>
      </w:r>
    </w:p>
    <w:p w14:paraId="241FCB23" w14:textId="77777777" w:rsidR="00EC0D0A" w:rsidRPr="00EC0D0A" w:rsidRDefault="00EC0D0A" w:rsidP="00EC0D0A">
      <w:pPr>
        <w:pStyle w:val="EndNoteBibliography"/>
        <w:ind w:left="720" w:hanging="720"/>
        <w:rPr>
          <w:noProof/>
        </w:rPr>
      </w:pPr>
      <w:r w:rsidRPr="00EC0D0A">
        <w:rPr>
          <w:noProof/>
        </w:rPr>
        <w:t>3.</w:t>
      </w:r>
      <w:r w:rsidRPr="00EC0D0A">
        <w:rPr>
          <w:noProof/>
        </w:rPr>
        <w:tab/>
        <w:t>Yatsunenko T, Rey FE, Manary MJ, Trehan I, Dominguez-Bello MG, Contreras M, Magris M, Hidalgo G, Baldassano RN, Anokhin AP, Heath AC, Warner B, Reeder J, Kuczynski J, Caporaso JG, Lozupone CA, Lauber C, Clemente JC, Knights D, Knight R, Gordon JI. Human gut microbiome viewed across age and geography. Nature 2012; 486:222-7.</w:t>
      </w:r>
    </w:p>
    <w:p w14:paraId="4BF879D4" w14:textId="77777777" w:rsidR="00EC0D0A" w:rsidRPr="00EC0D0A" w:rsidRDefault="00EC0D0A" w:rsidP="00EC0D0A">
      <w:pPr>
        <w:pStyle w:val="EndNoteBibliography"/>
        <w:ind w:left="720" w:hanging="720"/>
        <w:rPr>
          <w:noProof/>
        </w:rPr>
      </w:pPr>
      <w:r w:rsidRPr="00EC0D0A">
        <w:rPr>
          <w:noProof/>
        </w:rPr>
        <w:t>4.</w:t>
      </w:r>
      <w:r w:rsidRPr="00EC0D0A">
        <w:rPr>
          <w:noProof/>
        </w:rPr>
        <w:tab/>
        <w:t>Lin A, Bik EM, Costello EK, Dethlefsen L, Haque R, Relman DA, Singh U. Distinct distal gut microbiome diversity and composition in healthy children from Bangladesh and the United States. PLoS One 2013; 8:e53838.</w:t>
      </w:r>
    </w:p>
    <w:p w14:paraId="0B2A0023" w14:textId="77777777" w:rsidR="00EC0D0A" w:rsidRPr="00EC0D0A" w:rsidRDefault="00EC0D0A" w:rsidP="00EC0D0A">
      <w:pPr>
        <w:pStyle w:val="EndNoteBibliography"/>
        <w:ind w:left="720" w:hanging="720"/>
        <w:rPr>
          <w:noProof/>
        </w:rPr>
      </w:pPr>
      <w:r w:rsidRPr="00EC0D0A">
        <w:rPr>
          <w:noProof/>
        </w:rPr>
        <w:t>5.</w:t>
      </w:r>
      <w:r w:rsidRPr="00EC0D0A">
        <w:rPr>
          <w:noProof/>
        </w:rPr>
        <w:tab/>
        <w:t>Kollmann TR. Variation between Populations in the Innate Immune Response to Vaccine Adjuvants. Front Immunol 2013; 4:81.</w:t>
      </w:r>
    </w:p>
    <w:p w14:paraId="1831CFC7" w14:textId="77777777" w:rsidR="00EC0D0A" w:rsidRPr="00EC0D0A" w:rsidRDefault="00EC0D0A" w:rsidP="00EC0D0A">
      <w:pPr>
        <w:pStyle w:val="EndNoteBibliography"/>
        <w:ind w:left="720" w:hanging="720"/>
        <w:rPr>
          <w:noProof/>
        </w:rPr>
      </w:pPr>
      <w:r w:rsidRPr="00EC0D0A">
        <w:rPr>
          <w:noProof/>
        </w:rPr>
        <w:t>6.</w:t>
      </w:r>
      <w:r w:rsidRPr="00EC0D0A">
        <w:rPr>
          <w:noProof/>
        </w:rPr>
        <w:tab/>
        <w:t>Smolen KK, Ruck CE, Fortuno ES, 3rd, Ho K, Dimitriu P, Mohn WW, Speert DP, Cooper PJ, Esser M, Goetghebuer T, Marchant A, Kollmann TR. Pattern recognition receptor-mediated cytokine response in infants across 4 continents. J Allergy Clin Immunol 2014; 133:818-26.e4.</w:t>
      </w:r>
    </w:p>
    <w:p w14:paraId="71F1EEB4" w14:textId="77777777" w:rsidR="00EC0D0A" w:rsidRPr="00EC0D0A" w:rsidRDefault="00EC0D0A" w:rsidP="00EC0D0A">
      <w:pPr>
        <w:pStyle w:val="EndNoteBibliography"/>
        <w:ind w:left="720" w:hanging="720"/>
        <w:rPr>
          <w:noProof/>
        </w:rPr>
      </w:pPr>
      <w:r w:rsidRPr="00EC0D0A">
        <w:rPr>
          <w:noProof/>
        </w:rPr>
        <w:t>7.</w:t>
      </w:r>
      <w:r w:rsidRPr="00EC0D0A">
        <w:rPr>
          <w:noProof/>
        </w:rPr>
        <w:tab/>
        <w:t>Sjogren YM, Tomicic S, Lundberg A, Bottcher MF, Bjorksten B, Sverremark-Ekstrom E, Jenmalm MC. Influence of early gut microbiota on the maturation of childhood mucosal and systemic immune responses. Clin Exp Allergy 2009; 39:1842-51.</w:t>
      </w:r>
    </w:p>
    <w:p w14:paraId="771B5CBC" w14:textId="77777777" w:rsidR="00EC0D0A" w:rsidRPr="00EC0D0A" w:rsidRDefault="00EC0D0A" w:rsidP="00EC0D0A">
      <w:pPr>
        <w:pStyle w:val="EndNoteBibliography"/>
        <w:ind w:left="720" w:hanging="720"/>
        <w:rPr>
          <w:noProof/>
        </w:rPr>
      </w:pPr>
      <w:r w:rsidRPr="00EC0D0A">
        <w:rPr>
          <w:noProof/>
        </w:rPr>
        <w:t>8.</w:t>
      </w:r>
      <w:r w:rsidRPr="00EC0D0A">
        <w:rPr>
          <w:noProof/>
        </w:rPr>
        <w:tab/>
        <w:t>Schirmer M, Smeekens SP, Vlamakis H, Jaeger M, Oosting M, Franzosa EA, Jansen T, Jacobs L, Bonder MJ, Kurilshikov A, Fu J, Joosten LA, Zhernakova A, Huttenhower C, Wijmenga C, Netea MG, Xavier RJ. Linking the Human Gut Microbiome to Inflammatory Cytokine Production Capacity. Cell 2016; 167:1125-36.e8.</w:t>
      </w:r>
    </w:p>
    <w:p w14:paraId="7985DC8F" w14:textId="77777777" w:rsidR="00EC0D0A" w:rsidRPr="00EC0D0A" w:rsidRDefault="00EC0D0A" w:rsidP="00EC0D0A">
      <w:pPr>
        <w:pStyle w:val="EndNoteBibliography"/>
        <w:ind w:left="720" w:hanging="720"/>
        <w:rPr>
          <w:noProof/>
        </w:rPr>
      </w:pPr>
      <w:r w:rsidRPr="00EC0D0A">
        <w:rPr>
          <w:noProof/>
        </w:rPr>
        <w:t>9.</w:t>
      </w:r>
      <w:r w:rsidRPr="00EC0D0A">
        <w:rPr>
          <w:noProof/>
        </w:rPr>
        <w:tab/>
        <w:t>Neff CP, Krueger O, Xiong K, Arif S, Nusbacher N, Schneider JM, Cunningham AW, Armstrong A, Li S, McCarter MD, Campbell TB, Lozupone CA, Palmer BE. Fecal Microbiota Composition Drives Immune Activation in HIV-infected Individuals. EBioMedicine 2018; 30:192-202.</w:t>
      </w:r>
    </w:p>
    <w:p w14:paraId="587C954E" w14:textId="77777777" w:rsidR="00EC0D0A" w:rsidRPr="00EC0D0A" w:rsidRDefault="00EC0D0A" w:rsidP="00EC0D0A">
      <w:pPr>
        <w:pStyle w:val="EndNoteBibliography"/>
        <w:ind w:left="720" w:hanging="720"/>
        <w:rPr>
          <w:noProof/>
        </w:rPr>
      </w:pPr>
      <w:r w:rsidRPr="00EC0D0A">
        <w:rPr>
          <w:noProof/>
        </w:rPr>
        <w:lastRenderedPageBreak/>
        <w:t>10.</w:t>
      </w:r>
      <w:r w:rsidRPr="00EC0D0A">
        <w:rPr>
          <w:noProof/>
        </w:rPr>
        <w:tab/>
        <w:t>Le Cao KA, Costello ME, Lakis VA, Bartolo F, Chua XY, Brazeilles R, Rondeau P. MixMC: A Multivariate Statistical Framework to Gain Insight into Microbial Communities. PLoS One 2016; 11:e0160169.</w:t>
      </w:r>
    </w:p>
    <w:p w14:paraId="45D20BA4" w14:textId="77777777" w:rsidR="00EC0D0A" w:rsidRPr="00EC0D0A" w:rsidRDefault="00EC0D0A" w:rsidP="00EC0D0A">
      <w:pPr>
        <w:pStyle w:val="EndNoteBibliography"/>
        <w:ind w:left="720" w:hanging="720"/>
        <w:rPr>
          <w:noProof/>
        </w:rPr>
      </w:pPr>
      <w:r w:rsidRPr="00EC0D0A">
        <w:rPr>
          <w:noProof/>
        </w:rPr>
        <w:t>11.</w:t>
      </w:r>
      <w:r w:rsidRPr="00EC0D0A">
        <w:rPr>
          <w:noProof/>
        </w:rPr>
        <w:tab/>
        <w:t>Amenyogbe N, Dimitriu P, Cho P, Ruck C, Fortuno ES, 3rd, Cai B, Alimenti A, Côté HCF, Maan EJ, Slogrove AL, Esser M, Marchant A, Goetghebuer T, Shannon CP, Tebbutt SJ, Kollmann TR, Mohn WW, Smolen KK. Innate Immune Responses and Gut Microbiomes Distinguish HIV-Exposed from HIV-Unexposed Children in a Population-Specific Manner. J Immunol 2020.</w:t>
      </w:r>
    </w:p>
    <w:p w14:paraId="5B33B407" w14:textId="77777777" w:rsidR="00EC0D0A" w:rsidRPr="00EC0D0A" w:rsidRDefault="00EC0D0A" w:rsidP="00EC0D0A">
      <w:pPr>
        <w:pStyle w:val="EndNoteBibliography"/>
        <w:ind w:left="720" w:hanging="720"/>
        <w:rPr>
          <w:noProof/>
        </w:rPr>
      </w:pPr>
      <w:r w:rsidRPr="00EC0D0A">
        <w:rPr>
          <w:noProof/>
        </w:rPr>
        <w:t>12.</w:t>
      </w:r>
      <w:r w:rsidRPr="00EC0D0A">
        <w:rPr>
          <w:noProof/>
        </w:rPr>
        <w:tab/>
        <w:t>Le Cao KA, Martin PG, Robert-Granie C, Besse P. Sparse canonical methods for biological data integration: application to a cross-platform study. BMC Bioinformatics 2009; 10:34.</w:t>
      </w:r>
    </w:p>
    <w:p w14:paraId="0554597A" w14:textId="77777777" w:rsidR="00EC0D0A" w:rsidRPr="00EC0D0A" w:rsidRDefault="00EC0D0A" w:rsidP="00EC0D0A">
      <w:pPr>
        <w:pStyle w:val="EndNoteBibliography"/>
        <w:ind w:left="720" w:hanging="720"/>
        <w:rPr>
          <w:noProof/>
        </w:rPr>
      </w:pPr>
      <w:r w:rsidRPr="00EC0D0A">
        <w:rPr>
          <w:noProof/>
        </w:rPr>
        <w:t>13.</w:t>
      </w:r>
      <w:r w:rsidRPr="00EC0D0A">
        <w:rPr>
          <w:noProof/>
        </w:rPr>
        <w:tab/>
        <w:t>Kollmann TR, Crabtree J, Rein-Weston A, Blimkie D, Thommai F, Wang XY, Lavoie PM, Furlong J, Fortuno ES, 3rd, Hajjar AM, Hawkins NR, Self SG, Wilson CB. Neonatal innate TLR-mediated responses are distinct from those of adults. J Immunol 2009; 183:7150-60.</w:t>
      </w:r>
    </w:p>
    <w:p w14:paraId="395C7E48" w14:textId="77777777" w:rsidR="00EC0D0A" w:rsidRPr="00EC0D0A" w:rsidRDefault="00EC0D0A" w:rsidP="00EC0D0A">
      <w:pPr>
        <w:pStyle w:val="EndNoteBibliography"/>
        <w:ind w:left="720" w:hanging="720"/>
        <w:rPr>
          <w:noProof/>
        </w:rPr>
      </w:pPr>
      <w:r w:rsidRPr="00EC0D0A">
        <w:rPr>
          <w:noProof/>
        </w:rPr>
        <w:t>14.</w:t>
      </w:r>
      <w:r w:rsidRPr="00EC0D0A">
        <w:rPr>
          <w:noProof/>
        </w:rPr>
        <w:tab/>
        <w:t>Cooper PJ, Chico ME, Guadalupe I, Sandoval CA, Mitre E, Platts-Mills TA, Barreto ML, Rodrigues LC, Strachan DP, Griffin GE. Impact of early life exposures to geohelminth infections on the development of vaccine immunity, allergic sensitization, and allergic inflammatory diseases in children living in tropical Ecuador: the ECUAVIDA birth cohort study. BMC Infect Dis 2011; 11:184.</w:t>
      </w:r>
    </w:p>
    <w:p w14:paraId="6FF56635" w14:textId="77777777" w:rsidR="00EC0D0A" w:rsidRPr="00EC0D0A" w:rsidRDefault="00EC0D0A" w:rsidP="00EC0D0A">
      <w:pPr>
        <w:pStyle w:val="EndNoteBibliography"/>
        <w:ind w:left="720" w:hanging="720"/>
        <w:rPr>
          <w:noProof/>
        </w:rPr>
      </w:pPr>
      <w:r w:rsidRPr="00EC0D0A">
        <w:rPr>
          <w:noProof/>
        </w:rPr>
        <w:t>15.</w:t>
      </w:r>
      <w:r w:rsidRPr="00EC0D0A">
        <w:rPr>
          <w:noProof/>
        </w:rPr>
        <w:tab/>
        <w:t>Reikie BA, Adams RC, Leligdowicz A, Ho K, Naidoo S, Ruck CE, de Beer C, Preiser W, Cotton MF, Speert DP, Esser M, Kollmann TR. Altered innate immune development in HIV-exposed uninfected infants. J Acquir Immune Defic Syndr 2014; 66:245-55.</w:t>
      </w:r>
    </w:p>
    <w:p w14:paraId="4B78FD4E" w14:textId="77777777" w:rsidR="00EC0D0A" w:rsidRPr="00EC0D0A" w:rsidRDefault="00EC0D0A" w:rsidP="00EC0D0A">
      <w:pPr>
        <w:pStyle w:val="EndNoteBibliography"/>
        <w:ind w:left="720" w:hanging="720"/>
        <w:rPr>
          <w:noProof/>
        </w:rPr>
      </w:pPr>
      <w:r w:rsidRPr="00EC0D0A">
        <w:rPr>
          <w:noProof/>
        </w:rPr>
        <w:t>16.</w:t>
      </w:r>
      <w:r w:rsidRPr="00EC0D0A">
        <w:rPr>
          <w:noProof/>
        </w:rPr>
        <w:tab/>
        <w:t>Slogrove A, Reikie B, Naidoo S, De Beer C, Ho K, Cotton M, Bettinger J, Speert D, Esser M, Kollmann T. HIV-exposed uninfected infants are at increased risk for severe infections in the first year of life. J Trop Pediatr 2012; 58:505-8.</w:t>
      </w:r>
    </w:p>
    <w:p w14:paraId="3A5CDE0E" w14:textId="77777777" w:rsidR="00EC0D0A" w:rsidRPr="00EC0D0A" w:rsidRDefault="00EC0D0A" w:rsidP="00EC0D0A">
      <w:pPr>
        <w:pStyle w:val="EndNoteBibliography"/>
        <w:ind w:left="720" w:hanging="720"/>
        <w:rPr>
          <w:noProof/>
        </w:rPr>
      </w:pPr>
      <w:r w:rsidRPr="00EC0D0A">
        <w:rPr>
          <w:noProof/>
        </w:rPr>
        <w:t>17.</w:t>
      </w:r>
      <w:r w:rsidRPr="00EC0D0A">
        <w:rPr>
          <w:noProof/>
        </w:rPr>
        <w:tab/>
        <w:t>Gloor GB, Hummelen R, Macklaim JM, Dickson RJ, Fernandes AD, MacPhee R, Reid G. Microbiome profiling by illumina sequencing of combinatorial sequence-tagged PCR products. PLoS One 2010; 5:e15406.</w:t>
      </w:r>
    </w:p>
    <w:p w14:paraId="2E31F890" w14:textId="77777777" w:rsidR="00EC0D0A" w:rsidRPr="00EC0D0A" w:rsidRDefault="00EC0D0A" w:rsidP="00EC0D0A">
      <w:pPr>
        <w:pStyle w:val="EndNoteBibliography"/>
        <w:ind w:left="720" w:hanging="720"/>
        <w:rPr>
          <w:noProof/>
        </w:rPr>
      </w:pPr>
      <w:r w:rsidRPr="00EC0D0A">
        <w:rPr>
          <w:noProof/>
        </w:rPr>
        <w:t>18.</w:t>
      </w:r>
      <w:r w:rsidRPr="00EC0D0A">
        <w:rPr>
          <w:noProof/>
        </w:rPr>
        <w:tab/>
        <w:t>Love MI, Huber W, Anders S. Moderated estimation of fold change and dispersion for RNA-seq data with DESeq2. Genome Biol 2014; 15:550.</w:t>
      </w:r>
    </w:p>
    <w:p w14:paraId="25717BB4" w14:textId="77777777" w:rsidR="00EC0D0A" w:rsidRPr="00EC0D0A" w:rsidRDefault="00EC0D0A" w:rsidP="00EC0D0A">
      <w:pPr>
        <w:pStyle w:val="EndNoteBibliography"/>
        <w:ind w:left="720" w:hanging="720"/>
        <w:rPr>
          <w:noProof/>
        </w:rPr>
      </w:pPr>
      <w:r w:rsidRPr="00EC0D0A">
        <w:rPr>
          <w:noProof/>
        </w:rPr>
        <w:t>19.</w:t>
      </w:r>
      <w:r w:rsidRPr="00EC0D0A">
        <w:rPr>
          <w:noProof/>
        </w:rPr>
        <w:tab/>
        <w:t>Le Cao KA, Boitard S, Besse P. Sparse PLS discriminant analysis: biologically relevant feature selection and graphical displays for multiclass problems. BMC Bioinformatics 2011; 12:253.</w:t>
      </w:r>
    </w:p>
    <w:p w14:paraId="7F7A2051" w14:textId="77777777" w:rsidR="00EC0D0A" w:rsidRPr="00EC0D0A" w:rsidRDefault="00EC0D0A" w:rsidP="00EC0D0A">
      <w:pPr>
        <w:pStyle w:val="EndNoteBibliography"/>
        <w:ind w:left="720" w:hanging="720"/>
        <w:rPr>
          <w:noProof/>
        </w:rPr>
      </w:pPr>
      <w:r w:rsidRPr="00EC0D0A">
        <w:rPr>
          <w:noProof/>
        </w:rPr>
        <w:t>20.</w:t>
      </w:r>
      <w:r w:rsidRPr="00EC0D0A">
        <w:rPr>
          <w:noProof/>
        </w:rPr>
        <w:tab/>
        <w:t>Arrieta MC, Stiemsma LT, Dimitriu PA, Thorson L, Russell S, Yurist-Doutsch S, Kuzeljevic B, Gold MJ, Britton HM, Lefebvre DL, Subbarao P, Mandhane P, Becker A, McNagny KM, Sears MR, Kollmann T, Mohn WW, Turvey SE, Finlay BB. Early infancy microbial and metabolic alterations affect risk of childhood asthma. Sci Transl Med 2015; 7:307ra152.</w:t>
      </w:r>
    </w:p>
    <w:p w14:paraId="5BFB1666" w14:textId="77777777" w:rsidR="00EC0D0A" w:rsidRPr="00EC0D0A" w:rsidRDefault="00EC0D0A" w:rsidP="00EC0D0A">
      <w:pPr>
        <w:pStyle w:val="EndNoteBibliography"/>
        <w:ind w:left="720" w:hanging="720"/>
        <w:rPr>
          <w:noProof/>
        </w:rPr>
      </w:pPr>
      <w:r w:rsidRPr="00EC0D0A">
        <w:rPr>
          <w:noProof/>
        </w:rPr>
        <w:t>21.</w:t>
      </w:r>
      <w:r w:rsidRPr="00EC0D0A">
        <w:rPr>
          <w:noProof/>
        </w:rPr>
        <w:tab/>
        <w:t>Blanton LV, Charbonneau MR, Salih T, Barratt MJ, Venkatesh S, Ilkaveya O, Subramanian S, Manary MJ, Trehan I, Jorgensen JM, Fan YM, Henrissat B, Leyn SA, Rodionov DA, Osterman AL, Maleta KM, Newgard CB, Ashorn P, Dewey KG, Gordon JI. Gut bacteria that prevent growth impairments transmitted by microbiota from malnourished children. Science 2016; 351.</w:t>
      </w:r>
    </w:p>
    <w:p w14:paraId="0F7A24E5" w14:textId="77777777" w:rsidR="00EC0D0A" w:rsidRPr="00EC0D0A" w:rsidRDefault="00EC0D0A" w:rsidP="00EC0D0A">
      <w:pPr>
        <w:pStyle w:val="EndNoteBibliography"/>
        <w:ind w:left="720" w:hanging="720"/>
        <w:rPr>
          <w:noProof/>
        </w:rPr>
      </w:pPr>
      <w:r w:rsidRPr="00EC0D0A">
        <w:rPr>
          <w:noProof/>
        </w:rPr>
        <w:t>22.</w:t>
      </w:r>
      <w:r w:rsidRPr="00EC0D0A">
        <w:rPr>
          <w:noProof/>
        </w:rPr>
        <w:tab/>
        <w:t xml:space="preserve">De Filippo C, Di Paola M, Ramazzotti M, Albanese D, Pieraccini G, Banci E, Miglietta F, Cavalieri D, Lionetti P. Diet, Environments, and Gut Microbiota. A Preliminary </w:t>
      </w:r>
      <w:r w:rsidRPr="00EC0D0A">
        <w:rPr>
          <w:noProof/>
        </w:rPr>
        <w:lastRenderedPageBreak/>
        <w:t>Investigation in Children Living in Rural and Urban Burkina Faso and Italy. Front Microbiol 2017; 8:1979.</w:t>
      </w:r>
    </w:p>
    <w:p w14:paraId="3DB6552F" w14:textId="77777777" w:rsidR="00EC0D0A" w:rsidRPr="00EC0D0A" w:rsidRDefault="00EC0D0A" w:rsidP="00EC0D0A">
      <w:pPr>
        <w:pStyle w:val="EndNoteBibliography"/>
        <w:ind w:left="720" w:hanging="720"/>
        <w:rPr>
          <w:noProof/>
        </w:rPr>
      </w:pPr>
      <w:r w:rsidRPr="00EC0D0A">
        <w:rPr>
          <w:noProof/>
        </w:rPr>
        <w:t>23.</w:t>
      </w:r>
      <w:r w:rsidRPr="00EC0D0A">
        <w:rPr>
          <w:noProof/>
        </w:rPr>
        <w:tab/>
        <w:t>Ayeni FA, Biagi E, Rampelli S, Fiori J, Soverini M, Audu HJ, Cristino S, Caporali L, Schnorr SL, Carelli V, Brigidi P, Candela M, Turroni S. Infant and Adult Gut Microbiome and Metabolome in Rural Bassa and Urban Settlers from Nigeria. Cell Rep 2018; 23:3056-67.</w:t>
      </w:r>
    </w:p>
    <w:p w14:paraId="3D816DCA" w14:textId="77777777" w:rsidR="00EC0D0A" w:rsidRPr="00EC0D0A" w:rsidRDefault="00EC0D0A" w:rsidP="00EC0D0A">
      <w:pPr>
        <w:pStyle w:val="EndNoteBibliography"/>
        <w:ind w:left="720" w:hanging="720"/>
        <w:rPr>
          <w:noProof/>
        </w:rPr>
      </w:pPr>
      <w:r w:rsidRPr="00EC0D0A">
        <w:rPr>
          <w:noProof/>
        </w:rPr>
        <w:t>24.</w:t>
      </w:r>
      <w:r w:rsidRPr="00EC0D0A">
        <w:rPr>
          <w:noProof/>
        </w:rPr>
        <w:tab/>
        <w:t>Weng YH, Yang CY, Chiu YW. Risk Assessment of Adverse Birth Outcomes in Relation to Maternal Age. PLoS One 2014; 9:e114843.</w:t>
      </w:r>
    </w:p>
    <w:p w14:paraId="38CFCC82" w14:textId="77777777" w:rsidR="00EC0D0A" w:rsidRPr="00EC0D0A" w:rsidRDefault="00EC0D0A" w:rsidP="00EC0D0A">
      <w:pPr>
        <w:pStyle w:val="EndNoteBibliography"/>
        <w:ind w:left="720" w:hanging="720"/>
        <w:rPr>
          <w:noProof/>
        </w:rPr>
      </w:pPr>
      <w:r w:rsidRPr="00EC0D0A">
        <w:rPr>
          <w:noProof/>
        </w:rPr>
        <w:t>25.</w:t>
      </w:r>
      <w:r w:rsidRPr="00EC0D0A">
        <w:rPr>
          <w:noProof/>
        </w:rPr>
        <w:tab/>
        <w:t>Fall CH, Sachdev HS, Osmond C, Restrepo-Mendez MC, Victora C, Martorell R, Stein AD, Sinha S, Tandon N, Adair L, Bas I, Norris S, Richter LM. Association between maternal age at childbirth and child and adult outcomes in the offspring: a prospective study in five low-income and middle-income countries (COHORTS collaboration). Lancet Glob Health 2015; 3:e366-77.</w:t>
      </w:r>
    </w:p>
    <w:p w14:paraId="0E4AB8A3" w14:textId="77777777" w:rsidR="00EC0D0A" w:rsidRPr="00EC0D0A" w:rsidRDefault="00EC0D0A" w:rsidP="00EC0D0A">
      <w:pPr>
        <w:pStyle w:val="EndNoteBibliography"/>
        <w:ind w:left="720" w:hanging="720"/>
        <w:rPr>
          <w:noProof/>
        </w:rPr>
      </w:pPr>
      <w:r w:rsidRPr="00EC0D0A">
        <w:rPr>
          <w:noProof/>
        </w:rPr>
        <w:t>26.</w:t>
      </w:r>
      <w:r w:rsidRPr="00EC0D0A">
        <w:rPr>
          <w:noProof/>
        </w:rPr>
        <w:tab/>
        <w:t>de Aquino SG, Abdollahi-Roodsaz S, Koenders MI, van de Loo FA, Pruijn GJ, Marijnissen RJ, Walgreen B, Helsen MM, van den Bersselaar LA, de Molon RS, Avila Campos MJ, Cunha FQ, Cirelli JA, van den Berg WB. Periodontal pathogens directly promote autoimmune experimental arthritis by inducing a TLR2- and IL-1-driven Th17 response. J Immunol 2014; 192:4103-11.</w:t>
      </w:r>
    </w:p>
    <w:p w14:paraId="17D1C37C" w14:textId="77777777" w:rsidR="00EC0D0A" w:rsidRPr="00EC0D0A" w:rsidRDefault="00EC0D0A" w:rsidP="00EC0D0A">
      <w:pPr>
        <w:pStyle w:val="EndNoteBibliography"/>
        <w:ind w:left="720" w:hanging="720"/>
        <w:rPr>
          <w:noProof/>
        </w:rPr>
      </w:pPr>
      <w:r w:rsidRPr="00EC0D0A">
        <w:rPr>
          <w:noProof/>
        </w:rPr>
        <w:t>27.</w:t>
      </w:r>
      <w:r w:rsidRPr="00EC0D0A">
        <w:rPr>
          <w:noProof/>
        </w:rPr>
        <w:tab/>
        <w:t>Maeda Y, Kurakawa T, Umemoto E, Motooka D, Ito Y, Gotoh K, Hirota K, Matsushita M, Furuta Y, Narazaki M, Sakaguchi N, Kayama H, Nakamura S, Iida T, Saeki Y, Kumanogoh A, Sakaguchi S, Takeda K. Dysbiosis Contributes to Arthritis Development via Activation of Autoreactive T Cells in the Intestine. Arthritis Rheumatol 2016; 68:2646-61.</w:t>
      </w:r>
    </w:p>
    <w:p w14:paraId="5CDB0C86" w14:textId="77777777" w:rsidR="00EC0D0A" w:rsidRPr="00EC0D0A" w:rsidRDefault="00EC0D0A" w:rsidP="00EC0D0A">
      <w:pPr>
        <w:pStyle w:val="EndNoteBibliography"/>
        <w:ind w:left="720" w:hanging="720"/>
        <w:rPr>
          <w:noProof/>
        </w:rPr>
      </w:pPr>
      <w:r w:rsidRPr="00EC0D0A">
        <w:rPr>
          <w:noProof/>
        </w:rPr>
        <w:t>28.</w:t>
      </w:r>
      <w:r w:rsidRPr="00EC0D0A">
        <w:rPr>
          <w:noProof/>
        </w:rPr>
        <w:tab/>
        <w:t>Scher JU, Ubeda C, Equinda M, Khanin R, Buischi Y, Viale A, Lipuma L, Attur M, Pillinger MH, Weissmann G, Littman DR, Pamer EG, Bretz WA, Abramson SB. Periodontal disease and the oral microbiota in new-onset rheumatoid arthritis. Arthritis Rheum 2012; 64:3083-94.</w:t>
      </w:r>
    </w:p>
    <w:p w14:paraId="4C8C3A72" w14:textId="77777777" w:rsidR="00EC0D0A" w:rsidRPr="00EC0D0A" w:rsidRDefault="00EC0D0A" w:rsidP="00EC0D0A">
      <w:pPr>
        <w:pStyle w:val="EndNoteBibliography"/>
        <w:ind w:left="720" w:hanging="720"/>
        <w:rPr>
          <w:noProof/>
        </w:rPr>
      </w:pPr>
      <w:r w:rsidRPr="00EC0D0A">
        <w:rPr>
          <w:noProof/>
        </w:rPr>
        <w:t>29.</w:t>
      </w:r>
      <w:r w:rsidRPr="00EC0D0A">
        <w:rPr>
          <w:noProof/>
        </w:rPr>
        <w:tab/>
        <w:t>Pianta A, Arvikar S, Strle K, Drouin EE, Wang Q, Costello CE, Steere AC. Evidence of the Immune Relevance of Prevotella copri, a Gut Microbe, in Patients With Rheumatoid Arthritis. Arthritis Rheumatol 2017; 69:964-75.</w:t>
      </w:r>
    </w:p>
    <w:p w14:paraId="4E086486" w14:textId="77777777" w:rsidR="00EC0D0A" w:rsidRPr="00EC0D0A" w:rsidRDefault="00EC0D0A" w:rsidP="00EC0D0A">
      <w:pPr>
        <w:pStyle w:val="EndNoteBibliography"/>
        <w:ind w:left="720" w:hanging="720"/>
        <w:rPr>
          <w:noProof/>
        </w:rPr>
      </w:pPr>
      <w:r w:rsidRPr="00EC0D0A">
        <w:rPr>
          <w:noProof/>
        </w:rPr>
        <w:t>30.</w:t>
      </w:r>
      <w:r w:rsidRPr="00EC0D0A">
        <w:rPr>
          <w:noProof/>
        </w:rPr>
        <w:tab/>
        <w:t>Deng ZL, Szafranski SP, Jarek M, Bhuju S, Wagner-Dobler I. Dysbiosis in chronic periodontitis: Key microbial players and interactions with the human host. Sci Rep 2017; 7:3703.</w:t>
      </w:r>
    </w:p>
    <w:p w14:paraId="41C3F5E7" w14:textId="77777777" w:rsidR="00EC0D0A" w:rsidRPr="00EC0D0A" w:rsidRDefault="00EC0D0A" w:rsidP="00EC0D0A">
      <w:pPr>
        <w:pStyle w:val="EndNoteBibliography"/>
        <w:ind w:left="720" w:hanging="720"/>
        <w:rPr>
          <w:noProof/>
        </w:rPr>
      </w:pPr>
      <w:r w:rsidRPr="00EC0D0A">
        <w:rPr>
          <w:noProof/>
        </w:rPr>
        <w:t>31.</w:t>
      </w:r>
      <w:r w:rsidRPr="00EC0D0A">
        <w:rPr>
          <w:noProof/>
        </w:rPr>
        <w:tab/>
        <w:t>Cohen-Poradosu R, McLoughlin RM, Lee JC, Kasper DL. Bacteroides fragilis-stimulated interleukin-10 contains expanding disease. J Infect Dis 2011; 204:363-71.</w:t>
      </w:r>
    </w:p>
    <w:p w14:paraId="7ECD4803" w14:textId="77777777" w:rsidR="00EC0D0A" w:rsidRPr="00EC0D0A" w:rsidRDefault="00EC0D0A" w:rsidP="00EC0D0A">
      <w:pPr>
        <w:pStyle w:val="EndNoteBibliography"/>
        <w:ind w:left="720" w:hanging="720"/>
        <w:rPr>
          <w:noProof/>
        </w:rPr>
      </w:pPr>
      <w:r w:rsidRPr="00EC0D0A">
        <w:rPr>
          <w:noProof/>
        </w:rPr>
        <w:t>32.</w:t>
      </w:r>
      <w:r w:rsidRPr="00EC0D0A">
        <w:rPr>
          <w:noProof/>
        </w:rPr>
        <w:tab/>
        <w:t>Dasgupta S, Erturk-Hasdemir D, Ochoa-Reparaz J, Reinecker HC, Kasper DL. Plasmacytoid dendritic cells mediate anti-inflammatory responses to a gut commensal molecule via both innate and adaptive mechanisms. Cell Host Microbe 2014; 15:413-23.</w:t>
      </w:r>
    </w:p>
    <w:p w14:paraId="6CFEA0C5" w14:textId="77777777" w:rsidR="00EC0D0A" w:rsidRPr="00EC0D0A" w:rsidRDefault="00EC0D0A" w:rsidP="00EC0D0A">
      <w:pPr>
        <w:pStyle w:val="EndNoteBibliography"/>
        <w:ind w:left="720" w:hanging="720"/>
        <w:rPr>
          <w:noProof/>
        </w:rPr>
      </w:pPr>
      <w:r w:rsidRPr="00EC0D0A">
        <w:rPr>
          <w:noProof/>
        </w:rPr>
        <w:t>33.</w:t>
      </w:r>
      <w:r w:rsidRPr="00EC0D0A">
        <w:rPr>
          <w:noProof/>
        </w:rPr>
        <w:tab/>
        <w:t>Chang YC, Ching YH, Chiu CC, Liu JY, Hung SW, Huang WC, Huang YT, Chuang HL. TLR2 and interleukin-10 are involved in Bacteroides fragilis-mediated prevention of DSS-induced colitis in gnotobiotic mice. PLoS One 2017; 12:e0180025.</w:t>
      </w:r>
    </w:p>
    <w:p w14:paraId="5F7A19F3" w14:textId="77777777" w:rsidR="00EC0D0A" w:rsidRPr="00EC0D0A" w:rsidRDefault="00EC0D0A" w:rsidP="00EC0D0A">
      <w:pPr>
        <w:pStyle w:val="EndNoteBibliography"/>
        <w:ind w:left="720" w:hanging="720"/>
        <w:rPr>
          <w:noProof/>
        </w:rPr>
      </w:pPr>
      <w:r w:rsidRPr="00EC0D0A">
        <w:rPr>
          <w:noProof/>
        </w:rPr>
        <w:t>34.</w:t>
      </w:r>
      <w:r w:rsidRPr="00EC0D0A">
        <w:rPr>
          <w:noProof/>
        </w:rPr>
        <w:tab/>
        <w:t xml:space="preserve">Tett A, Huang KD, Asnicar F, Fehlner-Peach H, Pasolli E, Karcher N, Armanini F, Manghi P, Bonham K, Zolfo M, De Filippis F, Magnabosco C, Bonneau R, Lusingu J, Amuasi J, Reinhard K, Rattei T, Boulund F, Engstrand L, Zink A, Collado MC, Littman DR, Eibach D, Ercolini D, Rota-Stabelli O, Huttenhower C, Maixner F, Segata N. The </w:t>
      </w:r>
      <w:r w:rsidRPr="00EC0D0A">
        <w:rPr>
          <w:noProof/>
        </w:rPr>
        <w:lastRenderedPageBreak/>
        <w:t>Prevotella copri Complex Comprises Four Distinct Clades Underrepresented in Westernized Populations. Cell Host Microbe 2019; 26:666-79.e7.</w:t>
      </w:r>
    </w:p>
    <w:p w14:paraId="4102BE00" w14:textId="77777777" w:rsidR="00EC0D0A" w:rsidRPr="00EC0D0A" w:rsidRDefault="00EC0D0A" w:rsidP="00EC0D0A">
      <w:pPr>
        <w:pStyle w:val="EndNoteBibliography"/>
        <w:ind w:left="720" w:hanging="720"/>
        <w:rPr>
          <w:noProof/>
        </w:rPr>
      </w:pPr>
      <w:r w:rsidRPr="00EC0D0A">
        <w:rPr>
          <w:noProof/>
        </w:rPr>
        <w:t>35.</w:t>
      </w:r>
      <w:r w:rsidRPr="00EC0D0A">
        <w:rPr>
          <w:noProof/>
        </w:rPr>
        <w:tab/>
        <w:t>Wu GD, Chen J, Hoffmann C, Bittinger K, Chen YY, Keilbaugh SA, Bewtra M, Knights D, Walters WA, Knight R, Sinha R, Gilroy E, Gupta K, Baldassano R, Nessel L, Li H, Bushman FD, Lewis JD. Linking long-term dietary patterns with gut microbial enterotypes. Science 2011; 334:105-8.</w:t>
      </w:r>
    </w:p>
    <w:p w14:paraId="14E9B772" w14:textId="77777777" w:rsidR="00EC0D0A" w:rsidRPr="00EC0D0A" w:rsidRDefault="00EC0D0A" w:rsidP="00EC0D0A">
      <w:pPr>
        <w:pStyle w:val="EndNoteBibliography"/>
        <w:ind w:left="720" w:hanging="720"/>
        <w:rPr>
          <w:noProof/>
        </w:rPr>
      </w:pPr>
      <w:r w:rsidRPr="00EC0D0A">
        <w:rPr>
          <w:noProof/>
        </w:rPr>
        <w:t>36.</w:t>
      </w:r>
      <w:r w:rsidRPr="00EC0D0A">
        <w:rPr>
          <w:noProof/>
        </w:rPr>
        <w:tab/>
        <w:t>Kovatcheva-Datchary P, Nilsson A, Akrami R, Lee YS, De Vadder F, Arora T, Hallen A, Martens E, Bjorck I, Backhed F. Dietary Fiber-Induced Improvement in Glucose Metabolism Is Associated with Increased Abundance of Prevotella. Cell Metab 2015; 22:971-82.</w:t>
      </w:r>
    </w:p>
    <w:p w14:paraId="5FE223CB" w14:textId="77777777" w:rsidR="00EC0D0A" w:rsidRPr="00EC0D0A" w:rsidRDefault="00EC0D0A" w:rsidP="00EC0D0A">
      <w:pPr>
        <w:pStyle w:val="EndNoteBibliography"/>
        <w:ind w:left="720" w:hanging="720"/>
        <w:rPr>
          <w:noProof/>
        </w:rPr>
      </w:pPr>
      <w:r w:rsidRPr="00EC0D0A">
        <w:rPr>
          <w:noProof/>
        </w:rPr>
        <w:t>37.</w:t>
      </w:r>
      <w:r w:rsidRPr="00EC0D0A">
        <w:rPr>
          <w:noProof/>
        </w:rPr>
        <w:tab/>
        <w:t>Andreas NJ, Kampmann B, Mehring Le-Doare K. Human breast milk: A review on its composition and bioactivity. Early Hum Dev 2015; 91:629-35.</w:t>
      </w:r>
    </w:p>
    <w:p w14:paraId="269C5C56" w14:textId="77777777" w:rsidR="00EC0D0A" w:rsidRPr="00EC0D0A" w:rsidRDefault="00EC0D0A" w:rsidP="00EC0D0A">
      <w:pPr>
        <w:pStyle w:val="EndNoteBibliography"/>
        <w:ind w:left="720" w:hanging="720"/>
        <w:rPr>
          <w:noProof/>
        </w:rPr>
      </w:pPr>
      <w:r w:rsidRPr="00EC0D0A">
        <w:rPr>
          <w:noProof/>
        </w:rPr>
        <w:t>38.</w:t>
      </w:r>
      <w:r w:rsidRPr="00EC0D0A">
        <w:rPr>
          <w:noProof/>
        </w:rPr>
        <w:tab/>
        <w:t>McGuire MK, Meehan CL, McGuire MA, Williams JE, Foster J, Sellen DW, Kamau-Mbuthia EW, Kamundia EW, Mbugua S, Moore SE, Prentice AM, Kvist LJ, Otoo GE, Brooker SL, Price WJ, Shafii B, Placek C, Lackey KA, Robertson B, Manzano S, Ruíz L, Rodríguez JM, Pareja RG, Bode L. What's normal? Oligosaccharide concentrations and profiles in milk produced by healthy women vary geographically. Am J Clin Nutr 2017; 105:1086-100.</w:t>
      </w:r>
    </w:p>
    <w:p w14:paraId="2333AB50" w14:textId="77777777" w:rsidR="00EC0D0A" w:rsidRPr="00EC0D0A" w:rsidRDefault="00EC0D0A" w:rsidP="00EC0D0A">
      <w:pPr>
        <w:pStyle w:val="EndNoteBibliography"/>
        <w:ind w:left="720" w:hanging="720"/>
        <w:rPr>
          <w:noProof/>
        </w:rPr>
      </w:pPr>
      <w:r w:rsidRPr="00EC0D0A">
        <w:rPr>
          <w:noProof/>
        </w:rPr>
        <w:t>39.</w:t>
      </w:r>
      <w:r w:rsidRPr="00EC0D0A">
        <w:rPr>
          <w:noProof/>
        </w:rPr>
        <w:tab/>
        <w:t>Azad MB, Robertson B, Atakora F, Becker AB, Subbarao P, Moraes TJ, Mandhane PJ, Turvey SE, Lefebvre DL, Sears MR, Bode L. Human Milk Oligosaccharide Concentrations Are Associated with Multiple Fixed and Modifiable Maternal Characteristics, Environmental Factors, and Feeding Practices. J Nutr 2018; 148:1733-42.</w:t>
      </w:r>
    </w:p>
    <w:p w14:paraId="13FCA0F7" w14:textId="77777777" w:rsidR="00EC0D0A" w:rsidRPr="00EC0D0A" w:rsidRDefault="00EC0D0A" w:rsidP="00EC0D0A">
      <w:pPr>
        <w:pStyle w:val="EndNoteBibliography"/>
        <w:ind w:left="720" w:hanging="720"/>
        <w:rPr>
          <w:noProof/>
        </w:rPr>
      </w:pPr>
      <w:r w:rsidRPr="00EC0D0A">
        <w:rPr>
          <w:noProof/>
        </w:rPr>
        <w:t>40.</w:t>
      </w:r>
      <w:r w:rsidRPr="00EC0D0A">
        <w:rPr>
          <w:noProof/>
        </w:rPr>
        <w:tab/>
        <w:t>Marcobal A, Sonnenburg JL. Human milk oligosaccharide consumption by intestinal microbiota. Clin Microbiol Infect 2012; 18 Suppl 4:12-5.</w:t>
      </w:r>
    </w:p>
    <w:p w14:paraId="624B0CEB" w14:textId="77777777" w:rsidR="00EC0D0A" w:rsidRPr="00EC0D0A" w:rsidRDefault="00EC0D0A" w:rsidP="00EC0D0A">
      <w:pPr>
        <w:pStyle w:val="EndNoteBibliography"/>
        <w:ind w:left="720" w:hanging="720"/>
        <w:rPr>
          <w:noProof/>
        </w:rPr>
      </w:pPr>
      <w:r w:rsidRPr="00EC0D0A">
        <w:rPr>
          <w:noProof/>
        </w:rPr>
        <w:t>41.</w:t>
      </w:r>
      <w:r w:rsidRPr="00EC0D0A">
        <w:rPr>
          <w:noProof/>
        </w:rPr>
        <w:tab/>
        <w:t>Young W, Egert M, Bassett SA, Bibiloni R. Detection of sialic acid-utilising bacteria in a caecal community batch culture using RNA-based stable isotope probing. Nutrients 2015; 7:2109-24.</w:t>
      </w:r>
    </w:p>
    <w:p w14:paraId="34646A78" w14:textId="6F4C6EFF" w:rsidR="004B442E" w:rsidRPr="004B442E" w:rsidRDefault="00A52275" w:rsidP="00931FF7">
      <w:pPr>
        <w:spacing w:line="480" w:lineRule="auto"/>
        <w:rPr>
          <w:rFonts w:eastAsia="Times New Roman"/>
          <w:lang w:eastAsia="en-CA"/>
        </w:rPr>
      </w:pPr>
      <w:r>
        <w:rPr>
          <w:rFonts w:eastAsia="Times New Roman"/>
          <w:lang w:eastAsia="en-CA"/>
        </w:rPr>
        <w:fldChar w:fldCharType="end"/>
      </w:r>
    </w:p>
    <w:sectPr w:rsidR="004B442E" w:rsidRPr="004B442E" w:rsidSect="00542A00">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91335" w14:textId="77777777" w:rsidR="00567B8F" w:rsidRDefault="00567B8F" w:rsidP="00553124">
      <w:r>
        <w:separator/>
      </w:r>
    </w:p>
  </w:endnote>
  <w:endnote w:type="continuationSeparator" w:id="0">
    <w:p w14:paraId="4908642B" w14:textId="77777777" w:rsidR="00567B8F" w:rsidRDefault="00567B8F" w:rsidP="00553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9940A" w14:textId="77777777" w:rsidR="00B36ACF" w:rsidRDefault="00B36ACF" w:rsidP="00B857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6D42D0" w14:textId="77777777" w:rsidR="00B36ACF" w:rsidRDefault="00B36ACF" w:rsidP="009542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12051" w14:textId="77777777" w:rsidR="00B36ACF" w:rsidRDefault="00B36ACF" w:rsidP="00B857B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9</w:t>
    </w:r>
    <w:r>
      <w:rPr>
        <w:rStyle w:val="PageNumber"/>
      </w:rPr>
      <w:fldChar w:fldCharType="end"/>
    </w:r>
  </w:p>
  <w:p w14:paraId="7075C7FC" w14:textId="77777777" w:rsidR="00B36ACF" w:rsidRDefault="00B36ACF" w:rsidP="009542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F28F9" w14:textId="77777777" w:rsidR="00567B8F" w:rsidRDefault="00567B8F" w:rsidP="00553124">
      <w:r>
        <w:separator/>
      </w:r>
    </w:p>
  </w:footnote>
  <w:footnote w:type="continuationSeparator" w:id="0">
    <w:p w14:paraId="3EA1166B" w14:textId="77777777" w:rsidR="00567B8F" w:rsidRDefault="00567B8F" w:rsidP="00553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57C8"/>
    <w:multiLevelType w:val="hybridMultilevel"/>
    <w:tmpl w:val="46F22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A7FC6"/>
    <w:multiLevelType w:val="hybridMultilevel"/>
    <w:tmpl w:val="9368AB12"/>
    <w:lvl w:ilvl="0" w:tplc="A62203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912287"/>
    <w:multiLevelType w:val="hybridMultilevel"/>
    <w:tmpl w:val="8B8E5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6C4EA5"/>
    <w:multiLevelType w:val="hybridMultilevel"/>
    <w:tmpl w:val="46F22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5B3FCA"/>
    <w:multiLevelType w:val="hybridMultilevel"/>
    <w:tmpl w:val="DF6CBA28"/>
    <w:lvl w:ilvl="0" w:tplc="09044614">
      <w:start w:val="1"/>
      <w:numFmt w:val="bullet"/>
      <w:lvlText w:val="•"/>
      <w:lvlJc w:val="left"/>
      <w:pPr>
        <w:tabs>
          <w:tab w:val="num" w:pos="720"/>
        </w:tabs>
        <w:ind w:left="720" w:hanging="360"/>
      </w:pPr>
      <w:rPr>
        <w:rFonts w:ascii="Arial" w:hAnsi="Arial" w:hint="default"/>
      </w:rPr>
    </w:lvl>
    <w:lvl w:ilvl="1" w:tplc="DA5691B0" w:tentative="1">
      <w:start w:val="1"/>
      <w:numFmt w:val="bullet"/>
      <w:lvlText w:val="•"/>
      <w:lvlJc w:val="left"/>
      <w:pPr>
        <w:tabs>
          <w:tab w:val="num" w:pos="1440"/>
        </w:tabs>
        <w:ind w:left="1440" w:hanging="360"/>
      </w:pPr>
      <w:rPr>
        <w:rFonts w:ascii="Arial" w:hAnsi="Arial" w:hint="default"/>
      </w:rPr>
    </w:lvl>
    <w:lvl w:ilvl="2" w:tplc="7700BA86" w:tentative="1">
      <w:start w:val="1"/>
      <w:numFmt w:val="bullet"/>
      <w:lvlText w:val="•"/>
      <w:lvlJc w:val="left"/>
      <w:pPr>
        <w:tabs>
          <w:tab w:val="num" w:pos="2160"/>
        </w:tabs>
        <w:ind w:left="2160" w:hanging="360"/>
      </w:pPr>
      <w:rPr>
        <w:rFonts w:ascii="Arial" w:hAnsi="Arial" w:hint="default"/>
      </w:rPr>
    </w:lvl>
    <w:lvl w:ilvl="3" w:tplc="1F3EDD9C" w:tentative="1">
      <w:start w:val="1"/>
      <w:numFmt w:val="bullet"/>
      <w:lvlText w:val="•"/>
      <w:lvlJc w:val="left"/>
      <w:pPr>
        <w:tabs>
          <w:tab w:val="num" w:pos="2880"/>
        </w:tabs>
        <w:ind w:left="2880" w:hanging="360"/>
      </w:pPr>
      <w:rPr>
        <w:rFonts w:ascii="Arial" w:hAnsi="Arial" w:hint="default"/>
      </w:rPr>
    </w:lvl>
    <w:lvl w:ilvl="4" w:tplc="3E9A054E" w:tentative="1">
      <w:start w:val="1"/>
      <w:numFmt w:val="bullet"/>
      <w:lvlText w:val="•"/>
      <w:lvlJc w:val="left"/>
      <w:pPr>
        <w:tabs>
          <w:tab w:val="num" w:pos="3600"/>
        </w:tabs>
        <w:ind w:left="3600" w:hanging="360"/>
      </w:pPr>
      <w:rPr>
        <w:rFonts w:ascii="Arial" w:hAnsi="Arial" w:hint="default"/>
      </w:rPr>
    </w:lvl>
    <w:lvl w:ilvl="5" w:tplc="CD363AC8" w:tentative="1">
      <w:start w:val="1"/>
      <w:numFmt w:val="bullet"/>
      <w:lvlText w:val="•"/>
      <w:lvlJc w:val="left"/>
      <w:pPr>
        <w:tabs>
          <w:tab w:val="num" w:pos="4320"/>
        </w:tabs>
        <w:ind w:left="4320" w:hanging="360"/>
      </w:pPr>
      <w:rPr>
        <w:rFonts w:ascii="Arial" w:hAnsi="Arial" w:hint="default"/>
      </w:rPr>
    </w:lvl>
    <w:lvl w:ilvl="6" w:tplc="7C7068AA" w:tentative="1">
      <w:start w:val="1"/>
      <w:numFmt w:val="bullet"/>
      <w:lvlText w:val="•"/>
      <w:lvlJc w:val="left"/>
      <w:pPr>
        <w:tabs>
          <w:tab w:val="num" w:pos="5040"/>
        </w:tabs>
        <w:ind w:left="5040" w:hanging="360"/>
      </w:pPr>
      <w:rPr>
        <w:rFonts w:ascii="Arial" w:hAnsi="Arial" w:hint="default"/>
      </w:rPr>
    </w:lvl>
    <w:lvl w:ilvl="7" w:tplc="CDFE1E8A" w:tentative="1">
      <w:start w:val="1"/>
      <w:numFmt w:val="bullet"/>
      <w:lvlText w:val="•"/>
      <w:lvlJc w:val="left"/>
      <w:pPr>
        <w:tabs>
          <w:tab w:val="num" w:pos="5760"/>
        </w:tabs>
        <w:ind w:left="5760" w:hanging="360"/>
      </w:pPr>
      <w:rPr>
        <w:rFonts w:ascii="Arial" w:hAnsi="Arial" w:hint="default"/>
      </w:rPr>
    </w:lvl>
    <w:lvl w:ilvl="8" w:tplc="FA1458E2"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8"/>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1BB0"/>
    <w:rsid w:val="00000248"/>
    <w:rsid w:val="00000277"/>
    <w:rsid w:val="000020C6"/>
    <w:rsid w:val="0000227A"/>
    <w:rsid w:val="0000310B"/>
    <w:rsid w:val="00005390"/>
    <w:rsid w:val="00006194"/>
    <w:rsid w:val="00010045"/>
    <w:rsid w:val="00010C4B"/>
    <w:rsid w:val="00011272"/>
    <w:rsid w:val="0001137E"/>
    <w:rsid w:val="000115DD"/>
    <w:rsid w:val="00011E69"/>
    <w:rsid w:val="000136EF"/>
    <w:rsid w:val="000141FB"/>
    <w:rsid w:val="00017EE7"/>
    <w:rsid w:val="00020E3B"/>
    <w:rsid w:val="00021D5A"/>
    <w:rsid w:val="00021DA2"/>
    <w:rsid w:val="00022F0A"/>
    <w:rsid w:val="00023D62"/>
    <w:rsid w:val="0002403E"/>
    <w:rsid w:val="00025A66"/>
    <w:rsid w:val="00026370"/>
    <w:rsid w:val="00027B89"/>
    <w:rsid w:val="0003124B"/>
    <w:rsid w:val="0003329E"/>
    <w:rsid w:val="00033623"/>
    <w:rsid w:val="000339EB"/>
    <w:rsid w:val="0003418B"/>
    <w:rsid w:val="000366AC"/>
    <w:rsid w:val="00037B5C"/>
    <w:rsid w:val="00041FE1"/>
    <w:rsid w:val="00042D87"/>
    <w:rsid w:val="00044888"/>
    <w:rsid w:val="000454BA"/>
    <w:rsid w:val="0004645C"/>
    <w:rsid w:val="000465A8"/>
    <w:rsid w:val="00047C70"/>
    <w:rsid w:val="000517B6"/>
    <w:rsid w:val="0005248F"/>
    <w:rsid w:val="000529BA"/>
    <w:rsid w:val="00053219"/>
    <w:rsid w:val="000539AD"/>
    <w:rsid w:val="0005765B"/>
    <w:rsid w:val="000607E1"/>
    <w:rsid w:val="000611F4"/>
    <w:rsid w:val="00061C25"/>
    <w:rsid w:val="00062718"/>
    <w:rsid w:val="00063668"/>
    <w:rsid w:val="00064791"/>
    <w:rsid w:val="00065369"/>
    <w:rsid w:val="000664EF"/>
    <w:rsid w:val="00067E3A"/>
    <w:rsid w:val="00067E95"/>
    <w:rsid w:val="0007021E"/>
    <w:rsid w:val="000719EF"/>
    <w:rsid w:val="000728DA"/>
    <w:rsid w:val="00072939"/>
    <w:rsid w:val="00072ADE"/>
    <w:rsid w:val="000741C2"/>
    <w:rsid w:val="00075BBD"/>
    <w:rsid w:val="00075C71"/>
    <w:rsid w:val="0007709A"/>
    <w:rsid w:val="0008081A"/>
    <w:rsid w:val="00080D7F"/>
    <w:rsid w:val="000810FB"/>
    <w:rsid w:val="000816AE"/>
    <w:rsid w:val="00082915"/>
    <w:rsid w:val="00082F28"/>
    <w:rsid w:val="00083262"/>
    <w:rsid w:val="00084493"/>
    <w:rsid w:val="000845FE"/>
    <w:rsid w:val="00084BD6"/>
    <w:rsid w:val="00086E0C"/>
    <w:rsid w:val="00087126"/>
    <w:rsid w:val="00087CB1"/>
    <w:rsid w:val="00087DE7"/>
    <w:rsid w:val="0009573D"/>
    <w:rsid w:val="00096BF4"/>
    <w:rsid w:val="000A23A3"/>
    <w:rsid w:val="000A2D8C"/>
    <w:rsid w:val="000A3851"/>
    <w:rsid w:val="000A3CBD"/>
    <w:rsid w:val="000A477E"/>
    <w:rsid w:val="000A5082"/>
    <w:rsid w:val="000B3606"/>
    <w:rsid w:val="000B4699"/>
    <w:rsid w:val="000B75F2"/>
    <w:rsid w:val="000C0423"/>
    <w:rsid w:val="000C0943"/>
    <w:rsid w:val="000C0E13"/>
    <w:rsid w:val="000C2224"/>
    <w:rsid w:val="000C27F3"/>
    <w:rsid w:val="000C2884"/>
    <w:rsid w:val="000C3699"/>
    <w:rsid w:val="000C5195"/>
    <w:rsid w:val="000C53D3"/>
    <w:rsid w:val="000C61D2"/>
    <w:rsid w:val="000C6BC7"/>
    <w:rsid w:val="000C71DB"/>
    <w:rsid w:val="000C72A1"/>
    <w:rsid w:val="000C7479"/>
    <w:rsid w:val="000C7B11"/>
    <w:rsid w:val="000D27AC"/>
    <w:rsid w:val="000D509B"/>
    <w:rsid w:val="000D7317"/>
    <w:rsid w:val="000D76D6"/>
    <w:rsid w:val="000E1C69"/>
    <w:rsid w:val="000E1C97"/>
    <w:rsid w:val="000E2C1E"/>
    <w:rsid w:val="000E2D26"/>
    <w:rsid w:val="000E2E21"/>
    <w:rsid w:val="000E52FF"/>
    <w:rsid w:val="000E5E83"/>
    <w:rsid w:val="000E6332"/>
    <w:rsid w:val="000E6D62"/>
    <w:rsid w:val="000E74B6"/>
    <w:rsid w:val="000F1498"/>
    <w:rsid w:val="000F23F6"/>
    <w:rsid w:val="000F29F5"/>
    <w:rsid w:val="000F3B0B"/>
    <w:rsid w:val="000F4764"/>
    <w:rsid w:val="000F6463"/>
    <w:rsid w:val="000F74D9"/>
    <w:rsid w:val="00100242"/>
    <w:rsid w:val="00102306"/>
    <w:rsid w:val="00102F58"/>
    <w:rsid w:val="001040ED"/>
    <w:rsid w:val="0010596A"/>
    <w:rsid w:val="001060CB"/>
    <w:rsid w:val="001101F7"/>
    <w:rsid w:val="00110E4F"/>
    <w:rsid w:val="00111CD5"/>
    <w:rsid w:val="00111FD9"/>
    <w:rsid w:val="00112C73"/>
    <w:rsid w:val="00112F70"/>
    <w:rsid w:val="00114571"/>
    <w:rsid w:val="00115354"/>
    <w:rsid w:val="001161AB"/>
    <w:rsid w:val="001162ED"/>
    <w:rsid w:val="00117024"/>
    <w:rsid w:val="001218F1"/>
    <w:rsid w:val="00123DB4"/>
    <w:rsid w:val="00124084"/>
    <w:rsid w:val="00125852"/>
    <w:rsid w:val="001273EE"/>
    <w:rsid w:val="00131353"/>
    <w:rsid w:val="00131888"/>
    <w:rsid w:val="00132168"/>
    <w:rsid w:val="00135662"/>
    <w:rsid w:val="00137742"/>
    <w:rsid w:val="0014518E"/>
    <w:rsid w:val="001464AE"/>
    <w:rsid w:val="0014740B"/>
    <w:rsid w:val="00147F5F"/>
    <w:rsid w:val="00150D4A"/>
    <w:rsid w:val="00152A72"/>
    <w:rsid w:val="00153278"/>
    <w:rsid w:val="001534C7"/>
    <w:rsid w:val="00153C41"/>
    <w:rsid w:val="00153D9E"/>
    <w:rsid w:val="00154941"/>
    <w:rsid w:val="00155E37"/>
    <w:rsid w:val="001577C5"/>
    <w:rsid w:val="00157F13"/>
    <w:rsid w:val="001605C5"/>
    <w:rsid w:val="00162655"/>
    <w:rsid w:val="0016398B"/>
    <w:rsid w:val="001644DE"/>
    <w:rsid w:val="00164643"/>
    <w:rsid w:val="00165853"/>
    <w:rsid w:val="0016796D"/>
    <w:rsid w:val="00167CB9"/>
    <w:rsid w:val="00170104"/>
    <w:rsid w:val="00170A20"/>
    <w:rsid w:val="001718F1"/>
    <w:rsid w:val="00171FA5"/>
    <w:rsid w:val="00172D96"/>
    <w:rsid w:val="001732B2"/>
    <w:rsid w:val="0017337B"/>
    <w:rsid w:val="001744D6"/>
    <w:rsid w:val="00175D7F"/>
    <w:rsid w:val="00176FD6"/>
    <w:rsid w:val="00177C70"/>
    <w:rsid w:val="0018009D"/>
    <w:rsid w:val="00180A36"/>
    <w:rsid w:val="0018111F"/>
    <w:rsid w:val="00182489"/>
    <w:rsid w:val="001832F8"/>
    <w:rsid w:val="00183A4B"/>
    <w:rsid w:val="0018553E"/>
    <w:rsid w:val="00185C4B"/>
    <w:rsid w:val="0018664C"/>
    <w:rsid w:val="00187525"/>
    <w:rsid w:val="00190B2D"/>
    <w:rsid w:val="00193CDF"/>
    <w:rsid w:val="001942D6"/>
    <w:rsid w:val="00195622"/>
    <w:rsid w:val="0019619F"/>
    <w:rsid w:val="001966B5"/>
    <w:rsid w:val="00197965"/>
    <w:rsid w:val="001A1594"/>
    <w:rsid w:val="001A36EF"/>
    <w:rsid w:val="001A3C59"/>
    <w:rsid w:val="001A437E"/>
    <w:rsid w:val="001A4495"/>
    <w:rsid w:val="001A4601"/>
    <w:rsid w:val="001A4848"/>
    <w:rsid w:val="001A4CDC"/>
    <w:rsid w:val="001A51EF"/>
    <w:rsid w:val="001A596B"/>
    <w:rsid w:val="001A5CD5"/>
    <w:rsid w:val="001A6FCC"/>
    <w:rsid w:val="001A7625"/>
    <w:rsid w:val="001B07D3"/>
    <w:rsid w:val="001B0E1E"/>
    <w:rsid w:val="001B0E8F"/>
    <w:rsid w:val="001B40A7"/>
    <w:rsid w:val="001B4A05"/>
    <w:rsid w:val="001B645F"/>
    <w:rsid w:val="001B6761"/>
    <w:rsid w:val="001B73D3"/>
    <w:rsid w:val="001B7A06"/>
    <w:rsid w:val="001C0028"/>
    <w:rsid w:val="001C0DED"/>
    <w:rsid w:val="001C1BBB"/>
    <w:rsid w:val="001C23EB"/>
    <w:rsid w:val="001C256A"/>
    <w:rsid w:val="001C3623"/>
    <w:rsid w:val="001C5519"/>
    <w:rsid w:val="001C716F"/>
    <w:rsid w:val="001C74B3"/>
    <w:rsid w:val="001D0BD6"/>
    <w:rsid w:val="001D135F"/>
    <w:rsid w:val="001D1BE2"/>
    <w:rsid w:val="001D2143"/>
    <w:rsid w:val="001D3C49"/>
    <w:rsid w:val="001D55D5"/>
    <w:rsid w:val="001D5B5F"/>
    <w:rsid w:val="001D5E84"/>
    <w:rsid w:val="001D6AE1"/>
    <w:rsid w:val="001D74FC"/>
    <w:rsid w:val="001E1B94"/>
    <w:rsid w:val="001E1C94"/>
    <w:rsid w:val="001E47D5"/>
    <w:rsid w:val="001E5670"/>
    <w:rsid w:val="001F22E9"/>
    <w:rsid w:val="001F4651"/>
    <w:rsid w:val="001F52E4"/>
    <w:rsid w:val="001F6424"/>
    <w:rsid w:val="001F65F4"/>
    <w:rsid w:val="0020015C"/>
    <w:rsid w:val="00200B7E"/>
    <w:rsid w:val="0020143C"/>
    <w:rsid w:val="00201C5B"/>
    <w:rsid w:val="00201F7E"/>
    <w:rsid w:val="00203AAC"/>
    <w:rsid w:val="002041C4"/>
    <w:rsid w:val="00205701"/>
    <w:rsid w:val="00207125"/>
    <w:rsid w:val="00210C65"/>
    <w:rsid w:val="00210C87"/>
    <w:rsid w:val="00211185"/>
    <w:rsid w:val="00211B6E"/>
    <w:rsid w:val="00211EEB"/>
    <w:rsid w:val="00212BB0"/>
    <w:rsid w:val="002148F7"/>
    <w:rsid w:val="00216270"/>
    <w:rsid w:val="00217D65"/>
    <w:rsid w:val="0022046F"/>
    <w:rsid w:val="00223879"/>
    <w:rsid w:val="00223D1C"/>
    <w:rsid w:val="002253FD"/>
    <w:rsid w:val="00226016"/>
    <w:rsid w:val="0022714E"/>
    <w:rsid w:val="00230E41"/>
    <w:rsid w:val="00232574"/>
    <w:rsid w:val="00234135"/>
    <w:rsid w:val="00234B68"/>
    <w:rsid w:val="00234CD0"/>
    <w:rsid w:val="00237379"/>
    <w:rsid w:val="00241081"/>
    <w:rsid w:val="00241578"/>
    <w:rsid w:val="002416F4"/>
    <w:rsid w:val="00241A0A"/>
    <w:rsid w:val="00242BB3"/>
    <w:rsid w:val="00242F98"/>
    <w:rsid w:val="00243BD9"/>
    <w:rsid w:val="00244179"/>
    <w:rsid w:val="00246157"/>
    <w:rsid w:val="00247FCE"/>
    <w:rsid w:val="002502BE"/>
    <w:rsid w:val="002517CD"/>
    <w:rsid w:val="00251C3A"/>
    <w:rsid w:val="00254690"/>
    <w:rsid w:val="002550F1"/>
    <w:rsid w:val="00256956"/>
    <w:rsid w:val="002600DD"/>
    <w:rsid w:val="00260EE5"/>
    <w:rsid w:val="00261322"/>
    <w:rsid w:val="002617F1"/>
    <w:rsid w:val="00263DE9"/>
    <w:rsid w:val="002648D6"/>
    <w:rsid w:val="002667D1"/>
    <w:rsid w:val="00270B8A"/>
    <w:rsid w:val="00273456"/>
    <w:rsid w:val="00273E29"/>
    <w:rsid w:val="00273E2B"/>
    <w:rsid w:val="0027417E"/>
    <w:rsid w:val="002747C3"/>
    <w:rsid w:val="00276197"/>
    <w:rsid w:val="00277A62"/>
    <w:rsid w:val="00280F6D"/>
    <w:rsid w:val="00281615"/>
    <w:rsid w:val="00282DBC"/>
    <w:rsid w:val="002840F7"/>
    <w:rsid w:val="002842CC"/>
    <w:rsid w:val="0028467F"/>
    <w:rsid w:val="0028564C"/>
    <w:rsid w:val="0028578F"/>
    <w:rsid w:val="00290D38"/>
    <w:rsid w:val="00290DBE"/>
    <w:rsid w:val="002911A8"/>
    <w:rsid w:val="002918DE"/>
    <w:rsid w:val="00291BFA"/>
    <w:rsid w:val="00291C7F"/>
    <w:rsid w:val="00293DED"/>
    <w:rsid w:val="00293EC0"/>
    <w:rsid w:val="00294BE3"/>
    <w:rsid w:val="0029558D"/>
    <w:rsid w:val="00295B95"/>
    <w:rsid w:val="00296382"/>
    <w:rsid w:val="002965F9"/>
    <w:rsid w:val="002967E3"/>
    <w:rsid w:val="00296EB8"/>
    <w:rsid w:val="00297E01"/>
    <w:rsid w:val="00297FCB"/>
    <w:rsid w:val="002A070A"/>
    <w:rsid w:val="002A15D5"/>
    <w:rsid w:val="002A4707"/>
    <w:rsid w:val="002A4D80"/>
    <w:rsid w:val="002A532D"/>
    <w:rsid w:val="002A6084"/>
    <w:rsid w:val="002A6641"/>
    <w:rsid w:val="002A6BFD"/>
    <w:rsid w:val="002A7076"/>
    <w:rsid w:val="002B03F4"/>
    <w:rsid w:val="002B11FB"/>
    <w:rsid w:val="002B1935"/>
    <w:rsid w:val="002B1DF4"/>
    <w:rsid w:val="002B2B0A"/>
    <w:rsid w:val="002B3EE7"/>
    <w:rsid w:val="002B4648"/>
    <w:rsid w:val="002B6492"/>
    <w:rsid w:val="002B713B"/>
    <w:rsid w:val="002C022A"/>
    <w:rsid w:val="002C0931"/>
    <w:rsid w:val="002C1178"/>
    <w:rsid w:val="002C2F8A"/>
    <w:rsid w:val="002C3A1A"/>
    <w:rsid w:val="002C5B4B"/>
    <w:rsid w:val="002C63CC"/>
    <w:rsid w:val="002D0DA2"/>
    <w:rsid w:val="002D36C5"/>
    <w:rsid w:val="002D57FC"/>
    <w:rsid w:val="002D58D3"/>
    <w:rsid w:val="002D7B72"/>
    <w:rsid w:val="002E089C"/>
    <w:rsid w:val="002E10F6"/>
    <w:rsid w:val="002E220A"/>
    <w:rsid w:val="002E3C62"/>
    <w:rsid w:val="002E3ED8"/>
    <w:rsid w:val="002E41C2"/>
    <w:rsid w:val="002E4732"/>
    <w:rsid w:val="002E5297"/>
    <w:rsid w:val="002E567F"/>
    <w:rsid w:val="002E56C5"/>
    <w:rsid w:val="002E591C"/>
    <w:rsid w:val="002E5F24"/>
    <w:rsid w:val="002E7C12"/>
    <w:rsid w:val="002F092F"/>
    <w:rsid w:val="002F270E"/>
    <w:rsid w:val="002F5241"/>
    <w:rsid w:val="002F5446"/>
    <w:rsid w:val="002F77A2"/>
    <w:rsid w:val="003008AB"/>
    <w:rsid w:val="003015CF"/>
    <w:rsid w:val="00301965"/>
    <w:rsid w:val="00301BEB"/>
    <w:rsid w:val="0030239D"/>
    <w:rsid w:val="00303309"/>
    <w:rsid w:val="003043C3"/>
    <w:rsid w:val="00304AD0"/>
    <w:rsid w:val="0030522E"/>
    <w:rsid w:val="0030624D"/>
    <w:rsid w:val="003065CA"/>
    <w:rsid w:val="00306777"/>
    <w:rsid w:val="00307E97"/>
    <w:rsid w:val="003103CD"/>
    <w:rsid w:val="00310F7F"/>
    <w:rsid w:val="003111D3"/>
    <w:rsid w:val="003113F3"/>
    <w:rsid w:val="0031293A"/>
    <w:rsid w:val="00312D68"/>
    <w:rsid w:val="00312F60"/>
    <w:rsid w:val="003149DC"/>
    <w:rsid w:val="0031705B"/>
    <w:rsid w:val="00323DB5"/>
    <w:rsid w:val="003249E7"/>
    <w:rsid w:val="00325197"/>
    <w:rsid w:val="003268C2"/>
    <w:rsid w:val="00327309"/>
    <w:rsid w:val="003273A0"/>
    <w:rsid w:val="003273E3"/>
    <w:rsid w:val="00327888"/>
    <w:rsid w:val="003310DF"/>
    <w:rsid w:val="00331B62"/>
    <w:rsid w:val="00331F1F"/>
    <w:rsid w:val="003326E2"/>
    <w:rsid w:val="00333399"/>
    <w:rsid w:val="00334298"/>
    <w:rsid w:val="00334A79"/>
    <w:rsid w:val="00335F3A"/>
    <w:rsid w:val="0033679A"/>
    <w:rsid w:val="0033680D"/>
    <w:rsid w:val="00341348"/>
    <w:rsid w:val="00342369"/>
    <w:rsid w:val="00342B2F"/>
    <w:rsid w:val="00342EC1"/>
    <w:rsid w:val="0034463B"/>
    <w:rsid w:val="00344905"/>
    <w:rsid w:val="00345D8D"/>
    <w:rsid w:val="00346582"/>
    <w:rsid w:val="00346C2F"/>
    <w:rsid w:val="003500BC"/>
    <w:rsid w:val="00350F43"/>
    <w:rsid w:val="00352280"/>
    <w:rsid w:val="00352DE9"/>
    <w:rsid w:val="00353672"/>
    <w:rsid w:val="003552FF"/>
    <w:rsid w:val="00356583"/>
    <w:rsid w:val="00356B87"/>
    <w:rsid w:val="00357513"/>
    <w:rsid w:val="00357B56"/>
    <w:rsid w:val="0036287A"/>
    <w:rsid w:val="00362EE1"/>
    <w:rsid w:val="00363280"/>
    <w:rsid w:val="0036439C"/>
    <w:rsid w:val="00365141"/>
    <w:rsid w:val="003651ED"/>
    <w:rsid w:val="00365895"/>
    <w:rsid w:val="003706CC"/>
    <w:rsid w:val="00370E45"/>
    <w:rsid w:val="003712F3"/>
    <w:rsid w:val="0037366C"/>
    <w:rsid w:val="00373C51"/>
    <w:rsid w:val="00375CEE"/>
    <w:rsid w:val="00375F4E"/>
    <w:rsid w:val="00376A2E"/>
    <w:rsid w:val="0038162A"/>
    <w:rsid w:val="003825F5"/>
    <w:rsid w:val="0038280F"/>
    <w:rsid w:val="00382853"/>
    <w:rsid w:val="00382C5A"/>
    <w:rsid w:val="003833B4"/>
    <w:rsid w:val="0038345E"/>
    <w:rsid w:val="003850A1"/>
    <w:rsid w:val="003864C7"/>
    <w:rsid w:val="00387D6A"/>
    <w:rsid w:val="0039059C"/>
    <w:rsid w:val="0039166F"/>
    <w:rsid w:val="00392093"/>
    <w:rsid w:val="003937DD"/>
    <w:rsid w:val="00393EB9"/>
    <w:rsid w:val="003946A3"/>
    <w:rsid w:val="00394DC4"/>
    <w:rsid w:val="0039692D"/>
    <w:rsid w:val="00397DD2"/>
    <w:rsid w:val="00397E48"/>
    <w:rsid w:val="003A0F1C"/>
    <w:rsid w:val="003A1BAF"/>
    <w:rsid w:val="003A20EE"/>
    <w:rsid w:val="003A3DF6"/>
    <w:rsid w:val="003A4CC2"/>
    <w:rsid w:val="003A4ED8"/>
    <w:rsid w:val="003A4F96"/>
    <w:rsid w:val="003B69B4"/>
    <w:rsid w:val="003B69E0"/>
    <w:rsid w:val="003B7B5F"/>
    <w:rsid w:val="003C3AB3"/>
    <w:rsid w:val="003C3BB4"/>
    <w:rsid w:val="003C768B"/>
    <w:rsid w:val="003C7CB1"/>
    <w:rsid w:val="003D003A"/>
    <w:rsid w:val="003D0D2C"/>
    <w:rsid w:val="003D23E6"/>
    <w:rsid w:val="003D3298"/>
    <w:rsid w:val="003D3F62"/>
    <w:rsid w:val="003E003E"/>
    <w:rsid w:val="003E0EED"/>
    <w:rsid w:val="003E3854"/>
    <w:rsid w:val="003E79C2"/>
    <w:rsid w:val="003E7D16"/>
    <w:rsid w:val="003F02DA"/>
    <w:rsid w:val="003F1136"/>
    <w:rsid w:val="003F1DD8"/>
    <w:rsid w:val="003F25AA"/>
    <w:rsid w:val="003F365B"/>
    <w:rsid w:val="003F3E92"/>
    <w:rsid w:val="003F42B7"/>
    <w:rsid w:val="003F49B3"/>
    <w:rsid w:val="003F4A74"/>
    <w:rsid w:val="003F4C8F"/>
    <w:rsid w:val="003F660D"/>
    <w:rsid w:val="0040153E"/>
    <w:rsid w:val="004043BB"/>
    <w:rsid w:val="00404F45"/>
    <w:rsid w:val="00405278"/>
    <w:rsid w:val="00406E44"/>
    <w:rsid w:val="00407F09"/>
    <w:rsid w:val="004101C3"/>
    <w:rsid w:val="00411100"/>
    <w:rsid w:val="004116C5"/>
    <w:rsid w:val="00411BF2"/>
    <w:rsid w:val="004135F9"/>
    <w:rsid w:val="004137CA"/>
    <w:rsid w:val="00414322"/>
    <w:rsid w:val="004165D3"/>
    <w:rsid w:val="00417415"/>
    <w:rsid w:val="00417D2B"/>
    <w:rsid w:val="00417DE4"/>
    <w:rsid w:val="00417E83"/>
    <w:rsid w:val="004206A0"/>
    <w:rsid w:val="0042132B"/>
    <w:rsid w:val="004220D4"/>
    <w:rsid w:val="00422261"/>
    <w:rsid w:val="00422ACE"/>
    <w:rsid w:val="00424F54"/>
    <w:rsid w:val="00425B49"/>
    <w:rsid w:val="00425B92"/>
    <w:rsid w:val="004267BF"/>
    <w:rsid w:val="00427F63"/>
    <w:rsid w:val="0043053F"/>
    <w:rsid w:val="00430B2D"/>
    <w:rsid w:val="00430CD1"/>
    <w:rsid w:val="00430DC8"/>
    <w:rsid w:val="00432334"/>
    <w:rsid w:val="004326E3"/>
    <w:rsid w:val="00432931"/>
    <w:rsid w:val="00432F38"/>
    <w:rsid w:val="004333AF"/>
    <w:rsid w:val="00433967"/>
    <w:rsid w:val="004364A1"/>
    <w:rsid w:val="0043782E"/>
    <w:rsid w:val="00437B25"/>
    <w:rsid w:val="00437CC9"/>
    <w:rsid w:val="00440F90"/>
    <w:rsid w:val="00441D13"/>
    <w:rsid w:val="00442615"/>
    <w:rsid w:val="00442E65"/>
    <w:rsid w:val="00443340"/>
    <w:rsid w:val="00443551"/>
    <w:rsid w:val="004437E9"/>
    <w:rsid w:val="00443F92"/>
    <w:rsid w:val="00445483"/>
    <w:rsid w:val="00445E63"/>
    <w:rsid w:val="00450CA4"/>
    <w:rsid w:val="004517FF"/>
    <w:rsid w:val="004529ED"/>
    <w:rsid w:val="00454EA4"/>
    <w:rsid w:val="00455C70"/>
    <w:rsid w:val="00455ED4"/>
    <w:rsid w:val="00455EF5"/>
    <w:rsid w:val="0046016A"/>
    <w:rsid w:val="00462C82"/>
    <w:rsid w:val="004634A7"/>
    <w:rsid w:val="00463B45"/>
    <w:rsid w:val="0046537D"/>
    <w:rsid w:val="00470A7B"/>
    <w:rsid w:val="00470A84"/>
    <w:rsid w:val="00471955"/>
    <w:rsid w:val="00472ABC"/>
    <w:rsid w:val="0047334B"/>
    <w:rsid w:val="00474B04"/>
    <w:rsid w:val="004750DC"/>
    <w:rsid w:val="00475413"/>
    <w:rsid w:val="00475627"/>
    <w:rsid w:val="00477C5B"/>
    <w:rsid w:val="00483240"/>
    <w:rsid w:val="00485B19"/>
    <w:rsid w:val="00485F13"/>
    <w:rsid w:val="004863B9"/>
    <w:rsid w:val="00486729"/>
    <w:rsid w:val="00486BDE"/>
    <w:rsid w:val="00490E5D"/>
    <w:rsid w:val="00491597"/>
    <w:rsid w:val="00491CFB"/>
    <w:rsid w:val="004924BD"/>
    <w:rsid w:val="00494814"/>
    <w:rsid w:val="00495316"/>
    <w:rsid w:val="004968CF"/>
    <w:rsid w:val="004A0001"/>
    <w:rsid w:val="004A48BD"/>
    <w:rsid w:val="004A645A"/>
    <w:rsid w:val="004A71BE"/>
    <w:rsid w:val="004B0CDB"/>
    <w:rsid w:val="004B24C5"/>
    <w:rsid w:val="004B3516"/>
    <w:rsid w:val="004B442E"/>
    <w:rsid w:val="004B4999"/>
    <w:rsid w:val="004B57E8"/>
    <w:rsid w:val="004B5863"/>
    <w:rsid w:val="004B7749"/>
    <w:rsid w:val="004C24EC"/>
    <w:rsid w:val="004C29BC"/>
    <w:rsid w:val="004C387F"/>
    <w:rsid w:val="004C4D9F"/>
    <w:rsid w:val="004C4F44"/>
    <w:rsid w:val="004C5874"/>
    <w:rsid w:val="004D042A"/>
    <w:rsid w:val="004D07AC"/>
    <w:rsid w:val="004D1082"/>
    <w:rsid w:val="004D16D0"/>
    <w:rsid w:val="004D57B6"/>
    <w:rsid w:val="004D5A20"/>
    <w:rsid w:val="004D6245"/>
    <w:rsid w:val="004D6481"/>
    <w:rsid w:val="004D6DEA"/>
    <w:rsid w:val="004E11B2"/>
    <w:rsid w:val="004E181B"/>
    <w:rsid w:val="004E34AE"/>
    <w:rsid w:val="004E4BD2"/>
    <w:rsid w:val="004E5686"/>
    <w:rsid w:val="004E6EA8"/>
    <w:rsid w:val="004F043E"/>
    <w:rsid w:val="004F0EE3"/>
    <w:rsid w:val="004F11A1"/>
    <w:rsid w:val="004F351A"/>
    <w:rsid w:val="004F493B"/>
    <w:rsid w:val="004F4E51"/>
    <w:rsid w:val="004F4F5D"/>
    <w:rsid w:val="004F5870"/>
    <w:rsid w:val="004F75C4"/>
    <w:rsid w:val="00501F9C"/>
    <w:rsid w:val="005025C3"/>
    <w:rsid w:val="00502685"/>
    <w:rsid w:val="0050492C"/>
    <w:rsid w:val="005050F7"/>
    <w:rsid w:val="00507BF2"/>
    <w:rsid w:val="00507D52"/>
    <w:rsid w:val="00511801"/>
    <w:rsid w:val="005118D3"/>
    <w:rsid w:val="00511B19"/>
    <w:rsid w:val="00511B80"/>
    <w:rsid w:val="00512B24"/>
    <w:rsid w:val="0051715D"/>
    <w:rsid w:val="005174C7"/>
    <w:rsid w:val="0052168D"/>
    <w:rsid w:val="005216B1"/>
    <w:rsid w:val="005219DE"/>
    <w:rsid w:val="00522E44"/>
    <w:rsid w:val="005232E1"/>
    <w:rsid w:val="00524C30"/>
    <w:rsid w:val="00524D84"/>
    <w:rsid w:val="00525E6D"/>
    <w:rsid w:val="00531325"/>
    <w:rsid w:val="0053183D"/>
    <w:rsid w:val="00531C89"/>
    <w:rsid w:val="0053227C"/>
    <w:rsid w:val="00533B26"/>
    <w:rsid w:val="005342BE"/>
    <w:rsid w:val="00534416"/>
    <w:rsid w:val="005351EA"/>
    <w:rsid w:val="005357EC"/>
    <w:rsid w:val="00535A03"/>
    <w:rsid w:val="005362FA"/>
    <w:rsid w:val="00536DB3"/>
    <w:rsid w:val="0054199B"/>
    <w:rsid w:val="00541CE7"/>
    <w:rsid w:val="00542A00"/>
    <w:rsid w:val="00542E00"/>
    <w:rsid w:val="00543999"/>
    <w:rsid w:val="00546BCD"/>
    <w:rsid w:val="005516CD"/>
    <w:rsid w:val="00552603"/>
    <w:rsid w:val="00553124"/>
    <w:rsid w:val="00553521"/>
    <w:rsid w:val="0055368C"/>
    <w:rsid w:val="00553CF7"/>
    <w:rsid w:val="00554CD8"/>
    <w:rsid w:val="00555AEE"/>
    <w:rsid w:val="0056195C"/>
    <w:rsid w:val="00562067"/>
    <w:rsid w:val="00563BF2"/>
    <w:rsid w:val="005651B8"/>
    <w:rsid w:val="00566BF2"/>
    <w:rsid w:val="00566F4F"/>
    <w:rsid w:val="005676B3"/>
    <w:rsid w:val="00567B8F"/>
    <w:rsid w:val="00571F67"/>
    <w:rsid w:val="00573CC7"/>
    <w:rsid w:val="00574573"/>
    <w:rsid w:val="005762B8"/>
    <w:rsid w:val="00576FEF"/>
    <w:rsid w:val="0057708B"/>
    <w:rsid w:val="00580030"/>
    <w:rsid w:val="00580A47"/>
    <w:rsid w:val="00580BDA"/>
    <w:rsid w:val="00581471"/>
    <w:rsid w:val="005846C0"/>
    <w:rsid w:val="00586BC7"/>
    <w:rsid w:val="00587157"/>
    <w:rsid w:val="00587A69"/>
    <w:rsid w:val="00591A3B"/>
    <w:rsid w:val="00592ED4"/>
    <w:rsid w:val="00593285"/>
    <w:rsid w:val="00594245"/>
    <w:rsid w:val="00595917"/>
    <w:rsid w:val="00595DF0"/>
    <w:rsid w:val="005966DD"/>
    <w:rsid w:val="005968FB"/>
    <w:rsid w:val="00596E38"/>
    <w:rsid w:val="00596EF2"/>
    <w:rsid w:val="00597080"/>
    <w:rsid w:val="005A33B8"/>
    <w:rsid w:val="005A6082"/>
    <w:rsid w:val="005A67C7"/>
    <w:rsid w:val="005A6D8F"/>
    <w:rsid w:val="005B026C"/>
    <w:rsid w:val="005B0420"/>
    <w:rsid w:val="005B1757"/>
    <w:rsid w:val="005B21DF"/>
    <w:rsid w:val="005B2542"/>
    <w:rsid w:val="005B3F46"/>
    <w:rsid w:val="005B48B0"/>
    <w:rsid w:val="005B5022"/>
    <w:rsid w:val="005B6260"/>
    <w:rsid w:val="005B6686"/>
    <w:rsid w:val="005B7890"/>
    <w:rsid w:val="005C0142"/>
    <w:rsid w:val="005C1558"/>
    <w:rsid w:val="005C2A16"/>
    <w:rsid w:val="005C2BB9"/>
    <w:rsid w:val="005C2FA2"/>
    <w:rsid w:val="005C5E68"/>
    <w:rsid w:val="005C6CBC"/>
    <w:rsid w:val="005D22E2"/>
    <w:rsid w:val="005D3C4A"/>
    <w:rsid w:val="005D3C85"/>
    <w:rsid w:val="005D3F45"/>
    <w:rsid w:val="005D4685"/>
    <w:rsid w:val="005D51E7"/>
    <w:rsid w:val="005D5971"/>
    <w:rsid w:val="005D6616"/>
    <w:rsid w:val="005D6D8C"/>
    <w:rsid w:val="005E03C6"/>
    <w:rsid w:val="005E0780"/>
    <w:rsid w:val="005E366B"/>
    <w:rsid w:val="005E3811"/>
    <w:rsid w:val="005E6096"/>
    <w:rsid w:val="005E6A7B"/>
    <w:rsid w:val="005F0EAC"/>
    <w:rsid w:val="005F25B1"/>
    <w:rsid w:val="005F3C3E"/>
    <w:rsid w:val="005F613C"/>
    <w:rsid w:val="00600009"/>
    <w:rsid w:val="00600EC3"/>
    <w:rsid w:val="006014D8"/>
    <w:rsid w:val="00601A3B"/>
    <w:rsid w:val="00601C33"/>
    <w:rsid w:val="006027E5"/>
    <w:rsid w:val="0060370C"/>
    <w:rsid w:val="00604276"/>
    <w:rsid w:val="00604C2F"/>
    <w:rsid w:val="00604E8C"/>
    <w:rsid w:val="00605111"/>
    <w:rsid w:val="006120F1"/>
    <w:rsid w:val="006144CB"/>
    <w:rsid w:val="00614BA1"/>
    <w:rsid w:val="006163BA"/>
    <w:rsid w:val="00616B58"/>
    <w:rsid w:val="00620189"/>
    <w:rsid w:val="00620355"/>
    <w:rsid w:val="00620CEE"/>
    <w:rsid w:val="00622132"/>
    <w:rsid w:val="00622510"/>
    <w:rsid w:val="0062361C"/>
    <w:rsid w:val="006248F5"/>
    <w:rsid w:val="00624CE4"/>
    <w:rsid w:val="00626174"/>
    <w:rsid w:val="006265F8"/>
    <w:rsid w:val="00630642"/>
    <w:rsid w:val="00630654"/>
    <w:rsid w:val="0063228C"/>
    <w:rsid w:val="006358E8"/>
    <w:rsid w:val="00635FE9"/>
    <w:rsid w:val="006367E2"/>
    <w:rsid w:val="00640008"/>
    <w:rsid w:val="00641321"/>
    <w:rsid w:val="006525FE"/>
    <w:rsid w:val="0065325F"/>
    <w:rsid w:val="006545EB"/>
    <w:rsid w:val="00654D13"/>
    <w:rsid w:val="006570A3"/>
    <w:rsid w:val="00660077"/>
    <w:rsid w:val="00660381"/>
    <w:rsid w:val="00660C0E"/>
    <w:rsid w:val="006615B4"/>
    <w:rsid w:val="00661843"/>
    <w:rsid w:val="00662BCD"/>
    <w:rsid w:val="006641B3"/>
    <w:rsid w:val="006660BF"/>
    <w:rsid w:val="00666400"/>
    <w:rsid w:val="00670439"/>
    <w:rsid w:val="00670663"/>
    <w:rsid w:val="006711BC"/>
    <w:rsid w:val="00671487"/>
    <w:rsid w:val="00671737"/>
    <w:rsid w:val="00672C72"/>
    <w:rsid w:val="006733E0"/>
    <w:rsid w:val="006736BA"/>
    <w:rsid w:val="0067445D"/>
    <w:rsid w:val="00674F08"/>
    <w:rsid w:val="00675850"/>
    <w:rsid w:val="00675B21"/>
    <w:rsid w:val="00681589"/>
    <w:rsid w:val="00682444"/>
    <w:rsid w:val="006825FA"/>
    <w:rsid w:val="00682742"/>
    <w:rsid w:val="00682D16"/>
    <w:rsid w:val="006838BA"/>
    <w:rsid w:val="00683DE6"/>
    <w:rsid w:val="006900B4"/>
    <w:rsid w:val="006917BA"/>
    <w:rsid w:val="0069203E"/>
    <w:rsid w:val="006928B7"/>
    <w:rsid w:val="00692A7A"/>
    <w:rsid w:val="006941C0"/>
    <w:rsid w:val="006946E3"/>
    <w:rsid w:val="0069540A"/>
    <w:rsid w:val="00696F83"/>
    <w:rsid w:val="006A0E26"/>
    <w:rsid w:val="006A2DB9"/>
    <w:rsid w:val="006A3CB3"/>
    <w:rsid w:val="006A42C1"/>
    <w:rsid w:val="006A4CC9"/>
    <w:rsid w:val="006A6A50"/>
    <w:rsid w:val="006A72FE"/>
    <w:rsid w:val="006A7A10"/>
    <w:rsid w:val="006B01EB"/>
    <w:rsid w:val="006B2850"/>
    <w:rsid w:val="006B2B67"/>
    <w:rsid w:val="006B2D03"/>
    <w:rsid w:val="006B2FF5"/>
    <w:rsid w:val="006B5A9D"/>
    <w:rsid w:val="006B6C82"/>
    <w:rsid w:val="006B6E45"/>
    <w:rsid w:val="006C5E10"/>
    <w:rsid w:val="006C6B7B"/>
    <w:rsid w:val="006C7FCC"/>
    <w:rsid w:val="006D00B8"/>
    <w:rsid w:val="006D29C4"/>
    <w:rsid w:val="006D6C63"/>
    <w:rsid w:val="006E01E3"/>
    <w:rsid w:val="006E077A"/>
    <w:rsid w:val="006E14FE"/>
    <w:rsid w:val="006E2799"/>
    <w:rsid w:val="006E3436"/>
    <w:rsid w:val="006E6934"/>
    <w:rsid w:val="006E6B70"/>
    <w:rsid w:val="006F0C13"/>
    <w:rsid w:val="006F2A52"/>
    <w:rsid w:val="006F36A0"/>
    <w:rsid w:val="006F4EB0"/>
    <w:rsid w:val="006F586B"/>
    <w:rsid w:val="006F58EB"/>
    <w:rsid w:val="006F590B"/>
    <w:rsid w:val="006F6794"/>
    <w:rsid w:val="006F6A68"/>
    <w:rsid w:val="0070098D"/>
    <w:rsid w:val="007013B8"/>
    <w:rsid w:val="007013DE"/>
    <w:rsid w:val="007030D8"/>
    <w:rsid w:val="00706DBA"/>
    <w:rsid w:val="00710350"/>
    <w:rsid w:val="0071168A"/>
    <w:rsid w:val="00711AA6"/>
    <w:rsid w:val="00712143"/>
    <w:rsid w:val="007127FA"/>
    <w:rsid w:val="00713637"/>
    <w:rsid w:val="00713862"/>
    <w:rsid w:val="00715734"/>
    <w:rsid w:val="007157A2"/>
    <w:rsid w:val="00716796"/>
    <w:rsid w:val="00717260"/>
    <w:rsid w:val="007173E7"/>
    <w:rsid w:val="00720C9B"/>
    <w:rsid w:val="00720F4D"/>
    <w:rsid w:val="00721F85"/>
    <w:rsid w:val="00722709"/>
    <w:rsid w:val="00722C43"/>
    <w:rsid w:val="00726226"/>
    <w:rsid w:val="00726F04"/>
    <w:rsid w:val="00727155"/>
    <w:rsid w:val="0073027B"/>
    <w:rsid w:val="00730EFE"/>
    <w:rsid w:val="00731FF7"/>
    <w:rsid w:val="00732B96"/>
    <w:rsid w:val="00733742"/>
    <w:rsid w:val="007401AC"/>
    <w:rsid w:val="007402AD"/>
    <w:rsid w:val="00740F4D"/>
    <w:rsid w:val="00741477"/>
    <w:rsid w:val="007431AF"/>
    <w:rsid w:val="00744DB7"/>
    <w:rsid w:val="0074624C"/>
    <w:rsid w:val="0074772E"/>
    <w:rsid w:val="00747A8C"/>
    <w:rsid w:val="00747E9F"/>
    <w:rsid w:val="007506AC"/>
    <w:rsid w:val="007529DB"/>
    <w:rsid w:val="00753910"/>
    <w:rsid w:val="0075391C"/>
    <w:rsid w:val="00754D84"/>
    <w:rsid w:val="00756794"/>
    <w:rsid w:val="00756967"/>
    <w:rsid w:val="007572F0"/>
    <w:rsid w:val="00757412"/>
    <w:rsid w:val="00760E3F"/>
    <w:rsid w:val="007613D9"/>
    <w:rsid w:val="00761AE2"/>
    <w:rsid w:val="00761BB6"/>
    <w:rsid w:val="00762523"/>
    <w:rsid w:val="00762AB3"/>
    <w:rsid w:val="00763259"/>
    <w:rsid w:val="00764B29"/>
    <w:rsid w:val="00764EBF"/>
    <w:rsid w:val="00765B8A"/>
    <w:rsid w:val="0076631B"/>
    <w:rsid w:val="00767065"/>
    <w:rsid w:val="00767EB8"/>
    <w:rsid w:val="007700B6"/>
    <w:rsid w:val="00771207"/>
    <w:rsid w:val="007712A8"/>
    <w:rsid w:val="007714CF"/>
    <w:rsid w:val="007723DD"/>
    <w:rsid w:val="00772DB7"/>
    <w:rsid w:val="00773561"/>
    <w:rsid w:val="00774401"/>
    <w:rsid w:val="00774A61"/>
    <w:rsid w:val="00775D79"/>
    <w:rsid w:val="0077627F"/>
    <w:rsid w:val="0077673D"/>
    <w:rsid w:val="00776B2D"/>
    <w:rsid w:val="00780796"/>
    <w:rsid w:val="007813ED"/>
    <w:rsid w:val="0078508C"/>
    <w:rsid w:val="00786001"/>
    <w:rsid w:val="0079183F"/>
    <w:rsid w:val="00792699"/>
    <w:rsid w:val="0079297B"/>
    <w:rsid w:val="0079568E"/>
    <w:rsid w:val="00796B96"/>
    <w:rsid w:val="00796BFB"/>
    <w:rsid w:val="007A1CB2"/>
    <w:rsid w:val="007A4289"/>
    <w:rsid w:val="007A434E"/>
    <w:rsid w:val="007B0437"/>
    <w:rsid w:val="007B29CD"/>
    <w:rsid w:val="007B36B8"/>
    <w:rsid w:val="007B397B"/>
    <w:rsid w:val="007B4521"/>
    <w:rsid w:val="007B4931"/>
    <w:rsid w:val="007B5004"/>
    <w:rsid w:val="007B7316"/>
    <w:rsid w:val="007C0CA2"/>
    <w:rsid w:val="007C2E25"/>
    <w:rsid w:val="007C3A23"/>
    <w:rsid w:val="007C3F6F"/>
    <w:rsid w:val="007C5B7C"/>
    <w:rsid w:val="007D2BF3"/>
    <w:rsid w:val="007D56D0"/>
    <w:rsid w:val="007D57CB"/>
    <w:rsid w:val="007D7239"/>
    <w:rsid w:val="007E602D"/>
    <w:rsid w:val="007E603F"/>
    <w:rsid w:val="007E60CF"/>
    <w:rsid w:val="007E63C8"/>
    <w:rsid w:val="007E6A8F"/>
    <w:rsid w:val="007F0E10"/>
    <w:rsid w:val="007F2317"/>
    <w:rsid w:val="007F2BFF"/>
    <w:rsid w:val="007F2D2D"/>
    <w:rsid w:val="007F3204"/>
    <w:rsid w:val="007F36C9"/>
    <w:rsid w:val="007F3BC5"/>
    <w:rsid w:val="007F5615"/>
    <w:rsid w:val="007F573E"/>
    <w:rsid w:val="007F7433"/>
    <w:rsid w:val="007F7B80"/>
    <w:rsid w:val="007F7C98"/>
    <w:rsid w:val="008026F9"/>
    <w:rsid w:val="00802785"/>
    <w:rsid w:val="008035FA"/>
    <w:rsid w:val="0080498F"/>
    <w:rsid w:val="008049F9"/>
    <w:rsid w:val="008067B7"/>
    <w:rsid w:val="008074A9"/>
    <w:rsid w:val="00810A51"/>
    <w:rsid w:val="00810CE4"/>
    <w:rsid w:val="00813B4B"/>
    <w:rsid w:val="00822390"/>
    <w:rsid w:val="00824B5C"/>
    <w:rsid w:val="00825904"/>
    <w:rsid w:val="00826F37"/>
    <w:rsid w:val="00830EEE"/>
    <w:rsid w:val="00831116"/>
    <w:rsid w:val="008330D4"/>
    <w:rsid w:val="00834F40"/>
    <w:rsid w:val="00836663"/>
    <w:rsid w:val="008370AD"/>
    <w:rsid w:val="00840065"/>
    <w:rsid w:val="0084349E"/>
    <w:rsid w:val="00846987"/>
    <w:rsid w:val="008476F6"/>
    <w:rsid w:val="00850668"/>
    <w:rsid w:val="0085108B"/>
    <w:rsid w:val="00855DA1"/>
    <w:rsid w:val="00855E2B"/>
    <w:rsid w:val="008579E5"/>
    <w:rsid w:val="008612B7"/>
    <w:rsid w:val="008613C9"/>
    <w:rsid w:val="00861D81"/>
    <w:rsid w:val="00862192"/>
    <w:rsid w:val="00862522"/>
    <w:rsid w:val="00863087"/>
    <w:rsid w:val="008653B4"/>
    <w:rsid w:val="00865A61"/>
    <w:rsid w:val="00870722"/>
    <w:rsid w:val="0087109E"/>
    <w:rsid w:val="00872193"/>
    <w:rsid w:val="0087270F"/>
    <w:rsid w:val="00872C23"/>
    <w:rsid w:val="00872D91"/>
    <w:rsid w:val="00874BD2"/>
    <w:rsid w:val="00875CBC"/>
    <w:rsid w:val="00875F66"/>
    <w:rsid w:val="00876255"/>
    <w:rsid w:val="0087649D"/>
    <w:rsid w:val="00876D54"/>
    <w:rsid w:val="0087749B"/>
    <w:rsid w:val="008815B0"/>
    <w:rsid w:val="008821C0"/>
    <w:rsid w:val="008822EB"/>
    <w:rsid w:val="008837C3"/>
    <w:rsid w:val="0088395B"/>
    <w:rsid w:val="008852E9"/>
    <w:rsid w:val="0089186E"/>
    <w:rsid w:val="0089434D"/>
    <w:rsid w:val="008953B8"/>
    <w:rsid w:val="00897554"/>
    <w:rsid w:val="0089793A"/>
    <w:rsid w:val="00897AF6"/>
    <w:rsid w:val="008A0CF4"/>
    <w:rsid w:val="008A138E"/>
    <w:rsid w:val="008A25F6"/>
    <w:rsid w:val="008A3B8D"/>
    <w:rsid w:val="008A5E1B"/>
    <w:rsid w:val="008A5F29"/>
    <w:rsid w:val="008A6402"/>
    <w:rsid w:val="008A6873"/>
    <w:rsid w:val="008A6896"/>
    <w:rsid w:val="008A7B1A"/>
    <w:rsid w:val="008A7C78"/>
    <w:rsid w:val="008B1682"/>
    <w:rsid w:val="008B1D28"/>
    <w:rsid w:val="008B317A"/>
    <w:rsid w:val="008B7709"/>
    <w:rsid w:val="008B7845"/>
    <w:rsid w:val="008C054B"/>
    <w:rsid w:val="008C0C62"/>
    <w:rsid w:val="008C1E59"/>
    <w:rsid w:val="008C2039"/>
    <w:rsid w:val="008C221D"/>
    <w:rsid w:val="008C2FE8"/>
    <w:rsid w:val="008C3BCF"/>
    <w:rsid w:val="008C6B03"/>
    <w:rsid w:val="008C7824"/>
    <w:rsid w:val="008D06A4"/>
    <w:rsid w:val="008D09DF"/>
    <w:rsid w:val="008D17E1"/>
    <w:rsid w:val="008D2561"/>
    <w:rsid w:val="008D2940"/>
    <w:rsid w:val="008D2EA3"/>
    <w:rsid w:val="008D359B"/>
    <w:rsid w:val="008D3FC4"/>
    <w:rsid w:val="008D4DF4"/>
    <w:rsid w:val="008D5093"/>
    <w:rsid w:val="008D576A"/>
    <w:rsid w:val="008E2536"/>
    <w:rsid w:val="008E3275"/>
    <w:rsid w:val="008F0CA2"/>
    <w:rsid w:val="008F1213"/>
    <w:rsid w:val="008F19C4"/>
    <w:rsid w:val="008F2AA1"/>
    <w:rsid w:val="008F4D9A"/>
    <w:rsid w:val="008F5097"/>
    <w:rsid w:val="008F6D1E"/>
    <w:rsid w:val="008F7698"/>
    <w:rsid w:val="0090035F"/>
    <w:rsid w:val="0090132C"/>
    <w:rsid w:val="00901866"/>
    <w:rsid w:val="00901D64"/>
    <w:rsid w:val="00902B35"/>
    <w:rsid w:val="009106EA"/>
    <w:rsid w:val="009113D2"/>
    <w:rsid w:val="00913E69"/>
    <w:rsid w:val="00914D2E"/>
    <w:rsid w:val="009168D7"/>
    <w:rsid w:val="0091727D"/>
    <w:rsid w:val="0092187E"/>
    <w:rsid w:val="00922600"/>
    <w:rsid w:val="00922683"/>
    <w:rsid w:val="00922D0C"/>
    <w:rsid w:val="00923508"/>
    <w:rsid w:val="009249FA"/>
    <w:rsid w:val="00925EF0"/>
    <w:rsid w:val="00930137"/>
    <w:rsid w:val="00930546"/>
    <w:rsid w:val="00931FF7"/>
    <w:rsid w:val="009321A4"/>
    <w:rsid w:val="009325ED"/>
    <w:rsid w:val="00935101"/>
    <w:rsid w:val="0093583B"/>
    <w:rsid w:val="00936333"/>
    <w:rsid w:val="00942732"/>
    <w:rsid w:val="00942973"/>
    <w:rsid w:val="00944C6F"/>
    <w:rsid w:val="00944F61"/>
    <w:rsid w:val="00946655"/>
    <w:rsid w:val="00946BFC"/>
    <w:rsid w:val="00950428"/>
    <w:rsid w:val="009508CE"/>
    <w:rsid w:val="00951CDA"/>
    <w:rsid w:val="009542C8"/>
    <w:rsid w:val="00955ABC"/>
    <w:rsid w:val="00956779"/>
    <w:rsid w:val="00956AFA"/>
    <w:rsid w:val="00956F2F"/>
    <w:rsid w:val="009625C7"/>
    <w:rsid w:val="009641A1"/>
    <w:rsid w:val="00966BA2"/>
    <w:rsid w:val="00967793"/>
    <w:rsid w:val="0097107A"/>
    <w:rsid w:val="0097266B"/>
    <w:rsid w:val="00972965"/>
    <w:rsid w:val="0097360F"/>
    <w:rsid w:val="00974340"/>
    <w:rsid w:val="00974AA7"/>
    <w:rsid w:val="00977BCC"/>
    <w:rsid w:val="00977DA8"/>
    <w:rsid w:val="00980237"/>
    <w:rsid w:val="00981833"/>
    <w:rsid w:val="009821CF"/>
    <w:rsid w:val="00983A54"/>
    <w:rsid w:val="00984238"/>
    <w:rsid w:val="00984CEF"/>
    <w:rsid w:val="00984D5E"/>
    <w:rsid w:val="009856E3"/>
    <w:rsid w:val="00987C8F"/>
    <w:rsid w:val="00990E6C"/>
    <w:rsid w:val="00992C00"/>
    <w:rsid w:val="009943B4"/>
    <w:rsid w:val="0099556A"/>
    <w:rsid w:val="009956ED"/>
    <w:rsid w:val="009958B7"/>
    <w:rsid w:val="009978E6"/>
    <w:rsid w:val="00997ADC"/>
    <w:rsid w:val="00997D70"/>
    <w:rsid w:val="009A0174"/>
    <w:rsid w:val="009A0A59"/>
    <w:rsid w:val="009A26C0"/>
    <w:rsid w:val="009A3EC0"/>
    <w:rsid w:val="009A5575"/>
    <w:rsid w:val="009B063A"/>
    <w:rsid w:val="009B1728"/>
    <w:rsid w:val="009B2E86"/>
    <w:rsid w:val="009B3801"/>
    <w:rsid w:val="009B59F9"/>
    <w:rsid w:val="009C0ACD"/>
    <w:rsid w:val="009C0F9D"/>
    <w:rsid w:val="009C13C9"/>
    <w:rsid w:val="009C1DB2"/>
    <w:rsid w:val="009C35F0"/>
    <w:rsid w:val="009C3877"/>
    <w:rsid w:val="009C4F2A"/>
    <w:rsid w:val="009C4F7B"/>
    <w:rsid w:val="009C5AD7"/>
    <w:rsid w:val="009C7AD9"/>
    <w:rsid w:val="009D21A2"/>
    <w:rsid w:val="009D2AA7"/>
    <w:rsid w:val="009D2B7F"/>
    <w:rsid w:val="009D3AE4"/>
    <w:rsid w:val="009D3D00"/>
    <w:rsid w:val="009D6F15"/>
    <w:rsid w:val="009D7087"/>
    <w:rsid w:val="009D7D28"/>
    <w:rsid w:val="009E026A"/>
    <w:rsid w:val="009E077C"/>
    <w:rsid w:val="009E1548"/>
    <w:rsid w:val="009E16A8"/>
    <w:rsid w:val="009E1CD0"/>
    <w:rsid w:val="009E240D"/>
    <w:rsid w:val="009E2CF0"/>
    <w:rsid w:val="009E3237"/>
    <w:rsid w:val="009E38F8"/>
    <w:rsid w:val="009E4B90"/>
    <w:rsid w:val="009E4DA5"/>
    <w:rsid w:val="009E53E7"/>
    <w:rsid w:val="009E5683"/>
    <w:rsid w:val="009E5BF4"/>
    <w:rsid w:val="009F1AE0"/>
    <w:rsid w:val="009F1FEA"/>
    <w:rsid w:val="009F4CE6"/>
    <w:rsid w:val="009F4DBA"/>
    <w:rsid w:val="009F681D"/>
    <w:rsid w:val="009F6B52"/>
    <w:rsid w:val="00A00435"/>
    <w:rsid w:val="00A02684"/>
    <w:rsid w:val="00A04F86"/>
    <w:rsid w:val="00A050DF"/>
    <w:rsid w:val="00A05149"/>
    <w:rsid w:val="00A07C62"/>
    <w:rsid w:val="00A11183"/>
    <w:rsid w:val="00A11760"/>
    <w:rsid w:val="00A134C1"/>
    <w:rsid w:val="00A137A5"/>
    <w:rsid w:val="00A14B30"/>
    <w:rsid w:val="00A15492"/>
    <w:rsid w:val="00A15DB0"/>
    <w:rsid w:val="00A16157"/>
    <w:rsid w:val="00A17178"/>
    <w:rsid w:val="00A17459"/>
    <w:rsid w:val="00A174DA"/>
    <w:rsid w:val="00A20502"/>
    <w:rsid w:val="00A20A27"/>
    <w:rsid w:val="00A213F0"/>
    <w:rsid w:val="00A220DC"/>
    <w:rsid w:val="00A23735"/>
    <w:rsid w:val="00A23854"/>
    <w:rsid w:val="00A2406A"/>
    <w:rsid w:val="00A24FB2"/>
    <w:rsid w:val="00A256E4"/>
    <w:rsid w:val="00A25E07"/>
    <w:rsid w:val="00A27683"/>
    <w:rsid w:val="00A276EC"/>
    <w:rsid w:val="00A27A52"/>
    <w:rsid w:val="00A30656"/>
    <w:rsid w:val="00A30CC2"/>
    <w:rsid w:val="00A32013"/>
    <w:rsid w:val="00A32B7E"/>
    <w:rsid w:val="00A340BB"/>
    <w:rsid w:val="00A36539"/>
    <w:rsid w:val="00A3795D"/>
    <w:rsid w:val="00A37B18"/>
    <w:rsid w:val="00A4021B"/>
    <w:rsid w:val="00A4257B"/>
    <w:rsid w:val="00A44616"/>
    <w:rsid w:val="00A44A23"/>
    <w:rsid w:val="00A47059"/>
    <w:rsid w:val="00A476F4"/>
    <w:rsid w:val="00A477AB"/>
    <w:rsid w:val="00A50EF5"/>
    <w:rsid w:val="00A51BCF"/>
    <w:rsid w:val="00A52275"/>
    <w:rsid w:val="00A52FD2"/>
    <w:rsid w:val="00A54805"/>
    <w:rsid w:val="00A56F8C"/>
    <w:rsid w:val="00A570BC"/>
    <w:rsid w:val="00A577BE"/>
    <w:rsid w:val="00A61A8E"/>
    <w:rsid w:val="00A64577"/>
    <w:rsid w:val="00A64E5F"/>
    <w:rsid w:val="00A6578F"/>
    <w:rsid w:val="00A657AB"/>
    <w:rsid w:val="00A65ABE"/>
    <w:rsid w:val="00A67723"/>
    <w:rsid w:val="00A71A5B"/>
    <w:rsid w:val="00A738D1"/>
    <w:rsid w:val="00A73903"/>
    <w:rsid w:val="00A758B6"/>
    <w:rsid w:val="00A75CBE"/>
    <w:rsid w:val="00A76DF5"/>
    <w:rsid w:val="00A76F9B"/>
    <w:rsid w:val="00A80063"/>
    <w:rsid w:val="00A82B4B"/>
    <w:rsid w:val="00A837E2"/>
    <w:rsid w:val="00A84D7F"/>
    <w:rsid w:val="00A864C8"/>
    <w:rsid w:val="00A86C68"/>
    <w:rsid w:val="00A877EA"/>
    <w:rsid w:val="00A931A7"/>
    <w:rsid w:val="00A93753"/>
    <w:rsid w:val="00A96732"/>
    <w:rsid w:val="00A96A06"/>
    <w:rsid w:val="00A96D11"/>
    <w:rsid w:val="00A971A6"/>
    <w:rsid w:val="00AA05F5"/>
    <w:rsid w:val="00AA0B34"/>
    <w:rsid w:val="00AA1085"/>
    <w:rsid w:val="00AA1230"/>
    <w:rsid w:val="00AA2898"/>
    <w:rsid w:val="00AA33AB"/>
    <w:rsid w:val="00AA3E19"/>
    <w:rsid w:val="00AA4004"/>
    <w:rsid w:val="00AA4F61"/>
    <w:rsid w:val="00AA5894"/>
    <w:rsid w:val="00AA6707"/>
    <w:rsid w:val="00AA7687"/>
    <w:rsid w:val="00AB2779"/>
    <w:rsid w:val="00AB406A"/>
    <w:rsid w:val="00AB40ED"/>
    <w:rsid w:val="00AB4D7F"/>
    <w:rsid w:val="00AC0454"/>
    <w:rsid w:val="00AC2CAC"/>
    <w:rsid w:val="00AC3B20"/>
    <w:rsid w:val="00AC4A29"/>
    <w:rsid w:val="00AC4D5D"/>
    <w:rsid w:val="00AC7437"/>
    <w:rsid w:val="00AD0EBD"/>
    <w:rsid w:val="00AD1654"/>
    <w:rsid w:val="00AD2911"/>
    <w:rsid w:val="00AD461E"/>
    <w:rsid w:val="00AD7A5C"/>
    <w:rsid w:val="00AE0166"/>
    <w:rsid w:val="00AE2BBF"/>
    <w:rsid w:val="00AE38D3"/>
    <w:rsid w:val="00AE4D04"/>
    <w:rsid w:val="00AE5592"/>
    <w:rsid w:val="00AE6BE0"/>
    <w:rsid w:val="00AE6CCC"/>
    <w:rsid w:val="00AE76F5"/>
    <w:rsid w:val="00AF0406"/>
    <w:rsid w:val="00AF238E"/>
    <w:rsid w:val="00AF3A1F"/>
    <w:rsid w:val="00AF4290"/>
    <w:rsid w:val="00AF6B1C"/>
    <w:rsid w:val="00AF761F"/>
    <w:rsid w:val="00B019D3"/>
    <w:rsid w:val="00B04C3F"/>
    <w:rsid w:val="00B052D8"/>
    <w:rsid w:val="00B06EB0"/>
    <w:rsid w:val="00B07757"/>
    <w:rsid w:val="00B11AE9"/>
    <w:rsid w:val="00B11D04"/>
    <w:rsid w:val="00B15370"/>
    <w:rsid w:val="00B15F54"/>
    <w:rsid w:val="00B16B73"/>
    <w:rsid w:val="00B17B5F"/>
    <w:rsid w:val="00B22975"/>
    <w:rsid w:val="00B23E07"/>
    <w:rsid w:val="00B243A3"/>
    <w:rsid w:val="00B2515B"/>
    <w:rsid w:val="00B25DCE"/>
    <w:rsid w:val="00B261F3"/>
    <w:rsid w:val="00B270DC"/>
    <w:rsid w:val="00B27A71"/>
    <w:rsid w:val="00B31BD8"/>
    <w:rsid w:val="00B32B90"/>
    <w:rsid w:val="00B32FDB"/>
    <w:rsid w:val="00B3325F"/>
    <w:rsid w:val="00B33535"/>
    <w:rsid w:val="00B354FE"/>
    <w:rsid w:val="00B36586"/>
    <w:rsid w:val="00B36ACF"/>
    <w:rsid w:val="00B36C8B"/>
    <w:rsid w:val="00B42452"/>
    <w:rsid w:val="00B42A6D"/>
    <w:rsid w:val="00B43517"/>
    <w:rsid w:val="00B449E8"/>
    <w:rsid w:val="00B45CFB"/>
    <w:rsid w:val="00B46A31"/>
    <w:rsid w:val="00B522A1"/>
    <w:rsid w:val="00B526CE"/>
    <w:rsid w:val="00B5286A"/>
    <w:rsid w:val="00B53686"/>
    <w:rsid w:val="00B565E5"/>
    <w:rsid w:val="00B56E0E"/>
    <w:rsid w:val="00B618CF"/>
    <w:rsid w:val="00B61945"/>
    <w:rsid w:val="00B62770"/>
    <w:rsid w:val="00B62EE4"/>
    <w:rsid w:val="00B62F54"/>
    <w:rsid w:val="00B6329B"/>
    <w:rsid w:val="00B63479"/>
    <w:rsid w:val="00B6360C"/>
    <w:rsid w:val="00B6364F"/>
    <w:rsid w:val="00B65951"/>
    <w:rsid w:val="00B66656"/>
    <w:rsid w:val="00B66AC6"/>
    <w:rsid w:val="00B66D08"/>
    <w:rsid w:val="00B735D5"/>
    <w:rsid w:val="00B74C5D"/>
    <w:rsid w:val="00B7531D"/>
    <w:rsid w:val="00B75EB9"/>
    <w:rsid w:val="00B76307"/>
    <w:rsid w:val="00B82542"/>
    <w:rsid w:val="00B82B9E"/>
    <w:rsid w:val="00B838F2"/>
    <w:rsid w:val="00B85431"/>
    <w:rsid w:val="00B857BE"/>
    <w:rsid w:val="00B86C09"/>
    <w:rsid w:val="00B86E45"/>
    <w:rsid w:val="00B911C9"/>
    <w:rsid w:val="00B939EC"/>
    <w:rsid w:val="00B9450F"/>
    <w:rsid w:val="00B96490"/>
    <w:rsid w:val="00BA026A"/>
    <w:rsid w:val="00BA188B"/>
    <w:rsid w:val="00BA325D"/>
    <w:rsid w:val="00BA3B45"/>
    <w:rsid w:val="00BA3DB5"/>
    <w:rsid w:val="00BA5706"/>
    <w:rsid w:val="00BA5FC2"/>
    <w:rsid w:val="00BB3C99"/>
    <w:rsid w:val="00BB60AB"/>
    <w:rsid w:val="00BB6290"/>
    <w:rsid w:val="00BB6369"/>
    <w:rsid w:val="00BB7610"/>
    <w:rsid w:val="00BB7E14"/>
    <w:rsid w:val="00BC3C8B"/>
    <w:rsid w:val="00BC6929"/>
    <w:rsid w:val="00BC6C81"/>
    <w:rsid w:val="00BD0A70"/>
    <w:rsid w:val="00BD1003"/>
    <w:rsid w:val="00BD1311"/>
    <w:rsid w:val="00BD17F6"/>
    <w:rsid w:val="00BD2758"/>
    <w:rsid w:val="00BD28C4"/>
    <w:rsid w:val="00BD4900"/>
    <w:rsid w:val="00BD5424"/>
    <w:rsid w:val="00BD58D2"/>
    <w:rsid w:val="00BD5F2A"/>
    <w:rsid w:val="00BD6D82"/>
    <w:rsid w:val="00BE0AC5"/>
    <w:rsid w:val="00BE1726"/>
    <w:rsid w:val="00BE2210"/>
    <w:rsid w:val="00BE300C"/>
    <w:rsid w:val="00BE41BD"/>
    <w:rsid w:val="00BE4F51"/>
    <w:rsid w:val="00BE719E"/>
    <w:rsid w:val="00BE7590"/>
    <w:rsid w:val="00BE773E"/>
    <w:rsid w:val="00BE7A4A"/>
    <w:rsid w:val="00BF0C99"/>
    <w:rsid w:val="00BF1E21"/>
    <w:rsid w:val="00BF1F0B"/>
    <w:rsid w:val="00BF2142"/>
    <w:rsid w:val="00BF259C"/>
    <w:rsid w:val="00BF3E95"/>
    <w:rsid w:val="00BF4475"/>
    <w:rsid w:val="00BF5A4A"/>
    <w:rsid w:val="00BF645B"/>
    <w:rsid w:val="00BF6CDC"/>
    <w:rsid w:val="00BF7660"/>
    <w:rsid w:val="00C00388"/>
    <w:rsid w:val="00C02084"/>
    <w:rsid w:val="00C02E96"/>
    <w:rsid w:val="00C047FE"/>
    <w:rsid w:val="00C0578E"/>
    <w:rsid w:val="00C0685E"/>
    <w:rsid w:val="00C0779F"/>
    <w:rsid w:val="00C10121"/>
    <w:rsid w:val="00C10C37"/>
    <w:rsid w:val="00C114D8"/>
    <w:rsid w:val="00C126E5"/>
    <w:rsid w:val="00C12E17"/>
    <w:rsid w:val="00C13245"/>
    <w:rsid w:val="00C165FD"/>
    <w:rsid w:val="00C17E33"/>
    <w:rsid w:val="00C2139F"/>
    <w:rsid w:val="00C21CE6"/>
    <w:rsid w:val="00C228ED"/>
    <w:rsid w:val="00C235C9"/>
    <w:rsid w:val="00C25C47"/>
    <w:rsid w:val="00C26A13"/>
    <w:rsid w:val="00C26FC5"/>
    <w:rsid w:val="00C30ABD"/>
    <w:rsid w:val="00C31EDF"/>
    <w:rsid w:val="00C32508"/>
    <w:rsid w:val="00C328D2"/>
    <w:rsid w:val="00C35061"/>
    <w:rsid w:val="00C3607D"/>
    <w:rsid w:val="00C36CC5"/>
    <w:rsid w:val="00C41456"/>
    <w:rsid w:val="00C416EC"/>
    <w:rsid w:val="00C42743"/>
    <w:rsid w:val="00C42D14"/>
    <w:rsid w:val="00C42F83"/>
    <w:rsid w:val="00C44891"/>
    <w:rsid w:val="00C4528F"/>
    <w:rsid w:val="00C4696B"/>
    <w:rsid w:val="00C4699B"/>
    <w:rsid w:val="00C46A85"/>
    <w:rsid w:val="00C46F3A"/>
    <w:rsid w:val="00C46F7A"/>
    <w:rsid w:val="00C474CB"/>
    <w:rsid w:val="00C479B7"/>
    <w:rsid w:val="00C50C16"/>
    <w:rsid w:val="00C52298"/>
    <w:rsid w:val="00C52320"/>
    <w:rsid w:val="00C52995"/>
    <w:rsid w:val="00C53502"/>
    <w:rsid w:val="00C53739"/>
    <w:rsid w:val="00C53B1A"/>
    <w:rsid w:val="00C54341"/>
    <w:rsid w:val="00C546E0"/>
    <w:rsid w:val="00C546FA"/>
    <w:rsid w:val="00C54EF4"/>
    <w:rsid w:val="00C565B6"/>
    <w:rsid w:val="00C56630"/>
    <w:rsid w:val="00C56CBE"/>
    <w:rsid w:val="00C579A9"/>
    <w:rsid w:val="00C63040"/>
    <w:rsid w:val="00C63CE5"/>
    <w:rsid w:val="00C63FB8"/>
    <w:rsid w:val="00C65BEE"/>
    <w:rsid w:val="00C65CF3"/>
    <w:rsid w:val="00C704E3"/>
    <w:rsid w:val="00C7077F"/>
    <w:rsid w:val="00C7151E"/>
    <w:rsid w:val="00C71AE8"/>
    <w:rsid w:val="00C71D77"/>
    <w:rsid w:val="00C7230E"/>
    <w:rsid w:val="00C72854"/>
    <w:rsid w:val="00C733EF"/>
    <w:rsid w:val="00C73F9D"/>
    <w:rsid w:val="00C770CF"/>
    <w:rsid w:val="00C83508"/>
    <w:rsid w:val="00C8382C"/>
    <w:rsid w:val="00C838BF"/>
    <w:rsid w:val="00C86078"/>
    <w:rsid w:val="00C86DC9"/>
    <w:rsid w:val="00C87685"/>
    <w:rsid w:val="00C87ABB"/>
    <w:rsid w:val="00C9033A"/>
    <w:rsid w:val="00C9114A"/>
    <w:rsid w:val="00C91924"/>
    <w:rsid w:val="00C93839"/>
    <w:rsid w:val="00C94137"/>
    <w:rsid w:val="00C94BB9"/>
    <w:rsid w:val="00C95028"/>
    <w:rsid w:val="00C9527C"/>
    <w:rsid w:val="00C97520"/>
    <w:rsid w:val="00C97615"/>
    <w:rsid w:val="00CA0FD9"/>
    <w:rsid w:val="00CA164A"/>
    <w:rsid w:val="00CA1BB0"/>
    <w:rsid w:val="00CA4087"/>
    <w:rsid w:val="00CA478A"/>
    <w:rsid w:val="00CA7387"/>
    <w:rsid w:val="00CB0962"/>
    <w:rsid w:val="00CB21A0"/>
    <w:rsid w:val="00CB2D05"/>
    <w:rsid w:val="00CB2D67"/>
    <w:rsid w:val="00CB556A"/>
    <w:rsid w:val="00CB5F9F"/>
    <w:rsid w:val="00CB60DB"/>
    <w:rsid w:val="00CB6470"/>
    <w:rsid w:val="00CB686F"/>
    <w:rsid w:val="00CB6CB8"/>
    <w:rsid w:val="00CB7050"/>
    <w:rsid w:val="00CB711A"/>
    <w:rsid w:val="00CC03DD"/>
    <w:rsid w:val="00CC08A3"/>
    <w:rsid w:val="00CC0D21"/>
    <w:rsid w:val="00CC318F"/>
    <w:rsid w:val="00CC49D1"/>
    <w:rsid w:val="00CD028D"/>
    <w:rsid w:val="00CD083E"/>
    <w:rsid w:val="00CD0855"/>
    <w:rsid w:val="00CD093A"/>
    <w:rsid w:val="00CD1485"/>
    <w:rsid w:val="00CD2E0C"/>
    <w:rsid w:val="00CD2FB6"/>
    <w:rsid w:val="00CD41E3"/>
    <w:rsid w:val="00CD52A6"/>
    <w:rsid w:val="00CD5923"/>
    <w:rsid w:val="00CD5B8A"/>
    <w:rsid w:val="00CD6A81"/>
    <w:rsid w:val="00CD79A8"/>
    <w:rsid w:val="00CD7E97"/>
    <w:rsid w:val="00CE026C"/>
    <w:rsid w:val="00CE6D40"/>
    <w:rsid w:val="00CE7619"/>
    <w:rsid w:val="00CF0380"/>
    <w:rsid w:val="00CF1A3D"/>
    <w:rsid w:val="00CF2694"/>
    <w:rsid w:val="00CF392E"/>
    <w:rsid w:val="00CF4910"/>
    <w:rsid w:val="00CF5BF9"/>
    <w:rsid w:val="00CF5EE5"/>
    <w:rsid w:val="00D0259E"/>
    <w:rsid w:val="00D026A4"/>
    <w:rsid w:val="00D037F9"/>
    <w:rsid w:val="00D05D79"/>
    <w:rsid w:val="00D06B45"/>
    <w:rsid w:val="00D07DCE"/>
    <w:rsid w:val="00D101F6"/>
    <w:rsid w:val="00D10DCE"/>
    <w:rsid w:val="00D11673"/>
    <w:rsid w:val="00D13E17"/>
    <w:rsid w:val="00D14FC1"/>
    <w:rsid w:val="00D1503E"/>
    <w:rsid w:val="00D1570F"/>
    <w:rsid w:val="00D16911"/>
    <w:rsid w:val="00D2073A"/>
    <w:rsid w:val="00D20B88"/>
    <w:rsid w:val="00D21982"/>
    <w:rsid w:val="00D226B8"/>
    <w:rsid w:val="00D236B7"/>
    <w:rsid w:val="00D24986"/>
    <w:rsid w:val="00D26FE9"/>
    <w:rsid w:val="00D276E7"/>
    <w:rsid w:val="00D27B40"/>
    <w:rsid w:val="00D30BEC"/>
    <w:rsid w:val="00D3179D"/>
    <w:rsid w:val="00D31BB4"/>
    <w:rsid w:val="00D324B2"/>
    <w:rsid w:val="00D324BA"/>
    <w:rsid w:val="00D32594"/>
    <w:rsid w:val="00D32DAC"/>
    <w:rsid w:val="00D332DE"/>
    <w:rsid w:val="00D334F6"/>
    <w:rsid w:val="00D35C17"/>
    <w:rsid w:val="00D40FFD"/>
    <w:rsid w:val="00D4607C"/>
    <w:rsid w:val="00D46D15"/>
    <w:rsid w:val="00D47338"/>
    <w:rsid w:val="00D47813"/>
    <w:rsid w:val="00D47C67"/>
    <w:rsid w:val="00D51547"/>
    <w:rsid w:val="00D51AC6"/>
    <w:rsid w:val="00D520F7"/>
    <w:rsid w:val="00D52ACB"/>
    <w:rsid w:val="00D55AFF"/>
    <w:rsid w:val="00D55B93"/>
    <w:rsid w:val="00D56EE6"/>
    <w:rsid w:val="00D60230"/>
    <w:rsid w:val="00D605BF"/>
    <w:rsid w:val="00D61022"/>
    <w:rsid w:val="00D65650"/>
    <w:rsid w:val="00D661A9"/>
    <w:rsid w:val="00D664B9"/>
    <w:rsid w:val="00D6685F"/>
    <w:rsid w:val="00D67EC7"/>
    <w:rsid w:val="00D718D6"/>
    <w:rsid w:val="00D71DA4"/>
    <w:rsid w:val="00D742FE"/>
    <w:rsid w:val="00D74303"/>
    <w:rsid w:val="00D752E0"/>
    <w:rsid w:val="00D75882"/>
    <w:rsid w:val="00D7641E"/>
    <w:rsid w:val="00D76830"/>
    <w:rsid w:val="00D77A29"/>
    <w:rsid w:val="00D8181D"/>
    <w:rsid w:val="00D828E3"/>
    <w:rsid w:val="00D82B6C"/>
    <w:rsid w:val="00D8318C"/>
    <w:rsid w:val="00D847A7"/>
    <w:rsid w:val="00D85A64"/>
    <w:rsid w:val="00D87095"/>
    <w:rsid w:val="00D92FF1"/>
    <w:rsid w:val="00D95861"/>
    <w:rsid w:val="00D9593C"/>
    <w:rsid w:val="00D97756"/>
    <w:rsid w:val="00D97941"/>
    <w:rsid w:val="00D979AF"/>
    <w:rsid w:val="00D97A0D"/>
    <w:rsid w:val="00DA0975"/>
    <w:rsid w:val="00DA0C40"/>
    <w:rsid w:val="00DA0CD0"/>
    <w:rsid w:val="00DA1C07"/>
    <w:rsid w:val="00DA247C"/>
    <w:rsid w:val="00DA2B72"/>
    <w:rsid w:val="00DA2F6A"/>
    <w:rsid w:val="00DA37B8"/>
    <w:rsid w:val="00DA44EC"/>
    <w:rsid w:val="00DA5A96"/>
    <w:rsid w:val="00DA5C70"/>
    <w:rsid w:val="00DB1072"/>
    <w:rsid w:val="00DB1723"/>
    <w:rsid w:val="00DB195E"/>
    <w:rsid w:val="00DB2550"/>
    <w:rsid w:val="00DB2616"/>
    <w:rsid w:val="00DB4A1B"/>
    <w:rsid w:val="00DB4B15"/>
    <w:rsid w:val="00DB4E9B"/>
    <w:rsid w:val="00DB56A9"/>
    <w:rsid w:val="00DB5AFB"/>
    <w:rsid w:val="00DB6600"/>
    <w:rsid w:val="00DC0323"/>
    <w:rsid w:val="00DC11D2"/>
    <w:rsid w:val="00DC1314"/>
    <w:rsid w:val="00DC247F"/>
    <w:rsid w:val="00DC267F"/>
    <w:rsid w:val="00DC6D38"/>
    <w:rsid w:val="00DD00BD"/>
    <w:rsid w:val="00DD031B"/>
    <w:rsid w:val="00DD0E54"/>
    <w:rsid w:val="00DD33BB"/>
    <w:rsid w:val="00DD3EB9"/>
    <w:rsid w:val="00DD466F"/>
    <w:rsid w:val="00DD61B9"/>
    <w:rsid w:val="00DD72D8"/>
    <w:rsid w:val="00DE2100"/>
    <w:rsid w:val="00DE2167"/>
    <w:rsid w:val="00DE23B8"/>
    <w:rsid w:val="00DE2F4E"/>
    <w:rsid w:val="00DE6ED0"/>
    <w:rsid w:val="00DE76FA"/>
    <w:rsid w:val="00DF1500"/>
    <w:rsid w:val="00DF1774"/>
    <w:rsid w:val="00DF27FB"/>
    <w:rsid w:val="00DF30D0"/>
    <w:rsid w:val="00DF37E1"/>
    <w:rsid w:val="00DF45BC"/>
    <w:rsid w:val="00DF682E"/>
    <w:rsid w:val="00DF6F76"/>
    <w:rsid w:val="00DF7320"/>
    <w:rsid w:val="00DF7BF6"/>
    <w:rsid w:val="00E010B3"/>
    <w:rsid w:val="00E0393C"/>
    <w:rsid w:val="00E052DE"/>
    <w:rsid w:val="00E06CBA"/>
    <w:rsid w:val="00E06EF2"/>
    <w:rsid w:val="00E075E4"/>
    <w:rsid w:val="00E10508"/>
    <w:rsid w:val="00E11AD5"/>
    <w:rsid w:val="00E141C7"/>
    <w:rsid w:val="00E15056"/>
    <w:rsid w:val="00E15897"/>
    <w:rsid w:val="00E169CF"/>
    <w:rsid w:val="00E203F5"/>
    <w:rsid w:val="00E208C9"/>
    <w:rsid w:val="00E22361"/>
    <w:rsid w:val="00E23E56"/>
    <w:rsid w:val="00E252DF"/>
    <w:rsid w:val="00E2543E"/>
    <w:rsid w:val="00E267BD"/>
    <w:rsid w:val="00E270FF"/>
    <w:rsid w:val="00E27CDB"/>
    <w:rsid w:val="00E30329"/>
    <w:rsid w:val="00E30546"/>
    <w:rsid w:val="00E320D2"/>
    <w:rsid w:val="00E33668"/>
    <w:rsid w:val="00E34B67"/>
    <w:rsid w:val="00E34E0F"/>
    <w:rsid w:val="00E34F1E"/>
    <w:rsid w:val="00E36737"/>
    <w:rsid w:val="00E36F7E"/>
    <w:rsid w:val="00E375B5"/>
    <w:rsid w:val="00E37915"/>
    <w:rsid w:val="00E40732"/>
    <w:rsid w:val="00E4153B"/>
    <w:rsid w:val="00E428AE"/>
    <w:rsid w:val="00E43324"/>
    <w:rsid w:val="00E43559"/>
    <w:rsid w:val="00E45B10"/>
    <w:rsid w:val="00E4616B"/>
    <w:rsid w:val="00E466E8"/>
    <w:rsid w:val="00E4719F"/>
    <w:rsid w:val="00E474EE"/>
    <w:rsid w:val="00E50DD6"/>
    <w:rsid w:val="00E50E4C"/>
    <w:rsid w:val="00E53DD5"/>
    <w:rsid w:val="00E53E86"/>
    <w:rsid w:val="00E54960"/>
    <w:rsid w:val="00E55229"/>
    <w:rsid w:val="00E61BFC"/>
    <w:rsid w:val="00E63234"/>
    <w:rsid w:val="00E637BA"/>
    <w:rsid w:val="00E6385B"/>
    <w:rsid w:val="00E6512C"/>
    <w:rsid w:val="00E65491"/>
    <w:rsid w:val="00E65D04"/>
    <w:rsid w:val="00E6723B"/>
    <w:rsid w:val="00E7017E"/>
    <w:rsid w:val="00E70D1F"/>
    <w:rsid w:val="00E70E68"/>
    <w:rsid w:val="00E711FE"/>
    <w:rsid w:val="00E71AA8"/>
    <w:rsid w:val="00E7205E"/>
    <w:rsid w:val="00E729FC"/>
    <w:rsid w:val="00E73DBB"/>
    <w:rsid w:val="00E74887"/>
    <w:rsid w:val="00E74CCB"/>
    <w:rsid w:val="00E74F0F"/>
    <w:rsid w:val="00E7510E"/>
    <w:rsid w:val="00E75E3B"/>
    <w:rsid w:val="00E7606C"/>
    <w:rsid w:val="00E765F6"/>
    <w:rsid w:val="00E768C3"/>
    <w:rsid w:val="00E771C9"/>
    <w:rsid w:val="00E77476"/>
    <w:rsid w:val="00E77C1A"/>
    <w:rsid w:val="00E80FBB"/>
    <w:rsid w:val="00E82154"/>
    <w:rsid w:val="00E82A20"/>
    <w:rsid w:val="00E831AA"/>
    <w:rsid w:val="00E83211"/>
    <w:rsid w:val="00E832E8"/>
    <w:rsid w:val="00E8420F"/>
    <w:rsid w:val="00E855CC"/>
    <w:rsid w:val="00E8609C"/>
    <w:rsid w:val="00E87DF6"/>
    <w:rsid w:val="00E93797"/>
    <w:rsid w:val="00E942E6"/>
    <w:rsid w:val="00E94751"/>
    <w:rsid w:val="00E95D23"/>
    <w:rsid w:val="00E95D88"/>
    <w:rsid w:val="00E965F1"/>
    <w:rsid w:val="00E97EAA"/>
    <w:rsid w:val="00EA1B22"/>
    <w:rsid w:val="00EA1F6B"/>
    <w:rsid w:val="00EA1FBE"/>
    <w:rsid w:val="00EA20E6"/>
    <w:rsid w:val="00EA2853"/>
    <w:rsid w:val="00EA29B5"/>
    <w:rsid w:val="00EA2D5B"/>
    <w:rsid w:val="00EA459F"/>
    <w:rsid w:val="00EA519C"/>
    <w:rsid w:val="00EA60C1"/>
    <w:rsid w:val="00EB09F5"/>
    <w:rsid w:val="00EB147D"/>
    <w:rsid w:val="00EB2EA3"/>
    <w:rsid w:val="00EB349E"/>
    <w:rsid w:val="00EB45B5"/>
    <w:rsid w:val="00EB51EF"/>
    <w:rsid w:val="00EB7C36"/>
    <w:rsid w:val="00EC0D0A"/>
    <w:rsid w:val="00EC13D0"/>
    <w:rsid w:val="00EC240F"/>
    <w:rsid w:val="00EC55DE"/>
    <w:rsid w:val="00EC6FED"/>
    <w:rsid w:val="00ED013A"/>
    <w:rsid w:val="00ED0571"/>
    <w:rsid w:val="00ED079E"/>
    <w:rsid w:val="00ED0AF2"/>
    <w:rsid w:val="00ED0EAF"/>
    <w:rsid w:val="00ED22F1"/>
    <w:rsid w:val="00ED3BE2"/>
    <w:rsid w:val="00ED4F7E"/>
    <w:rsid w:val="00ED512F"/>
    <w:rsid w:val="00ED599E"/>
    <w:rsid w:val="00ED629E"/>
    <w:rsid w:val="00EE3A79"/>
    <w:rsid w:val="00EE4C6B"/>
    <w:rsid w:val="00EE529D"/>
    <w:rsid w:val="00EE5646"/>
    <w:rsid w:val="00EE5719"/>
    <w:rsid w:val="00EE6DCD"/>
    <w:rsid w:val="00EF0086"/>
    <w:rsid w:val="00EF0E2E"/>
    <w:rsid w:val="00EF16BF"/>
    <w:rsid w:val="00EF278B"/>
    <w:rsid w:val="00EF41DC"/>
    <w:rsid w:val="00EF4A31"/>
    <w:rsid w:val="00EF4A59"/>
    <w:rsid w:val="00EF5065"/>
    <w:rsid w:val="00EF52AF"/>
    <w:rsid w:val="00EF601B"/>
    <w:rsid w:val="00EF6FA6"/>
    <w:rsid w:val="00EF7E5A"/>
    <w:rsid w:val="00F00990"/>
    <w:rsid w:val="00F01F15"/>
    <w:rsid w:val="00F04AB8"/>
    <w:rsid w:val="00F1022B"/>
    <w:rsid w:val="00F108D4"/>
    <w:rsid w:val="00F10E0A"/>
    <w:rsid w:val="00F10EE7"/>
    <w:rsid w:val="00F13C6C"/>
    <w:rsid w:val="00F14C62"/>
    <w:rsid w:val="00F20CCE"/>
    <w:rsid w:val="00F2116E"/>
    <w:rsid w:val="00F2168C"/>
    <w:rsid w:val="00F2177F"/>
    <w:rsid w:val="00F23288"/>
    <w:rsid w:val="00F2331F"/>
    <w:rsid w:val="00F2517C"/>
    <w:rsid w:val="00F25598"/>
    <w:rsid w:val="00F27D4B"/>
    <w:rsid w:val="00F27EB2"/>
    <w:rsid w:val="00F317C1"/>
    <w:rsid w:val="00F31B46"/>
    <w:rsid w:val="00F32288"/>
    <w:rsid w:val="00F355CA"/>
    <w:rsid w:val="00F35E9C"/>
    <w:rsid w:val="00F35FB6"/>
    <w:rsid w:val="00F37446"/>
    <w:rsid w:val="00F40883"/>
    <w:rsid w:val="00F40D64"/>
    <w:rsid w:val="00F43B26"/>
    <w:rsid w:val="00F43BC5"/>
    <w:rsid w:val="00F457C4"/>
    <w:rsid w:val="00F45828"/>
    <w:rsid w:val="00F459CD"/>
    <w:rsid w:val="00F45EFC"/>
    <w:rsid w:val="00F45EFF"/>
    <w:rsid w:val="00F475C8"/>
    <w:rsid w:val="00F47BC5"/>
    <w:rsid w:val="00F47F32"/>
    <w:rsid w:val="00F512D9"/>
    <w:rsid w:val="00F52161"/>
    <w:rsid w:val="00F5262E"/>
    <w:rsid w:val="00F54414"/>
    <w:rsid w:val="00F5497A"/>
    <w:rsid w:val="00F55F5B"/>
    <w:rsid w:val="00F57605"/>
    <w:rsid w:val="00F6037E"/>
    <w:rsid w:val="00F63EF3"/>
    <w:rsid w:val="00F641B1"/>
    <w:rsid w:val="00F642AA"/>
    <w:rsid w:val="00F70E8D"/>
    <w:rsid w:val="00F727B2"/>
    <w:rsid w:val="00F72B09"/>
    <w:rsid w:val="00F737A1"/>
    <w:rsid w:val="00F73E48"/>
    <w:rsid w:val="00F742A6"/>
    <w:rsid w:val="00F742ED"/>
    <w:rsid w:val="00F74814"/>
    <w:rsid w:val="00F74E9B"/>
    <w:rsid w:val="00F74F2C"/>
    <w:rsid w:val="00F7551D"/>
    <w:rsid w:val="00F75D3C"/>
    <w:rsid w:val="00F77002"/>
    <w:rsid w:val="00F806BA"/>
    <w:rsid w:val="00F80FAE"/>
    <w:rsid w:val="00F82F64"/>
    <w:rsid w:val="00F8327B"/>
    <w:rsid w:val="00F83DDE"/>
    <w:rsid w:val="00F86C6B"/>
    <w:rsid w:val="00F870D8"/>
    <w:rsid w:val="00F90406"/>
    <w:rsid w:val="00F90684"/>
    <w:rsid w:val="00F90989"/>
    <w:rsid w:val="00F91774"/>
    <w:rsid w:val="00F9300D"/>
    <w:rsid w:val="00F9427A"/>
    <w:rsid w:val="00F9464D"/>
    <w:rsid w:val="00F94D31"/>
    <w:rsid w:val="00F951C0"/>
    <w:rsid w:val="00F95F0B"/>
    <w:rsid w:val="00FA38EB"/>
    <w:rsid w:val="00FA3FEB"/>
    <w:rsid w:val="00FA49C3"/>
    <w:rsid w:val="00FA4E7B"/>
    <w:rsid w:val="00FA502F"/>
    <w:rsid w:val="00FA51E0"/>
    <w:rsid w:val="00FA5F6D"/>
    <w:rsid w:val="00FA671F"/>
    <w:rsid w:val="00FA6A08"/>
    <w:rsid w:val="00FA7E94"/>
    <w:rsid w:val="00FA7EE1"/>
    <w:rsid w:val="00FB0770"/>
    <w:rsid w:val="00FB0D70"/>
    <w:rsid w:val="00FB0DBE"/>
    <w:rsid w:val="00FB1E73"/>
    <w:rsid w:val="00FB402E"/>
    <w:rsid w:val="00FB636C"/>
    <w:rsid w:val="00FB6C6E"/>
    <w:rsid w:val="00FB6CEC"/>
    <w:rsid w:val="00FB78DA"/>
    <w:rsid w:val="00FB7D72"/>
    <w:rsid w:val="00FC2151"/>
    <w:rsid w:val="00FC2241"/>
    <w:rsid w:val="00FC2CBF"/>
    <w:rsid w:val="00FC2D91"/>
    <w:rsid w:val="00FC3D9C"/>
    <w:rsid w:val="00FC781F"/>
    <w:rsid w:val="00FD102C"/>
    <w:rsid w:val="00FD177D"/>
    <w:rsid w:val="00FD1E06"/>
    <w:rsid w:val="00FD2D69"/>
    <w:rsid w:val="00FD372C"/>
    <w:rsid w:val="00FD3780"/>
    <w:rsid w:val="00FD3E49"/>
    <w:rsid w:val="00FD45FF"/>
    <w:rsid w:val="00FD5B6E"/>
    <w:rsid w:val="00FD5CF5"/>
    <w:rsid w:val="00FE26ED"/>
    <w:rsid w:val="00FE3004"/>
    <w:rsid w:val="00FE66D7"/>
    <w:rsid w:val="00FE7FB6"/>
    <w:rsid w:val="00FF02CE"/>
    <w:rsid w:val="00FF226C"/>
    <w:rsid w:val="00FF3243"/>
    <w:rsid w:val="00FF3DAC"/>
    <w:rsid w:val="00FF4CB3"/>
    <w:rsid w:val="00FF6C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65F7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0B88"/>
    <w:pPr>
      <w:spacing w:after="0" w:line="240"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tl">
    <w:name w:val="atl"/>
    <w:basedOn w:val="DefaultParagraphFont"/>
    <w:rsid w:val="003500BC"/>
  </w:style>
  <w:style w:type="character" w:styleId="HTMLCode">
    <w:name w:val="HTML Code"/>
    <w:basedOn w:val="DefaultParagraphFont"/>
    <w:uiPriority w:val="99"/>
    <w:semiHidden/>
    <w:unhideWhenUsed/>
    <w:rsid w:val="00D847A7"/>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430CD1"/>
    <w:rPr>
      <w:sz w:val="16"/>
      <w:szCs w:val="16"/>
    </w:rPr>
  </w:style>
  <w:style w:type="paragraph" w:styleId="CommentText">
    <w:name w:val="annotation text"/>
    <w:basedOn w:val="Normal"/>
    <w:link w:val="CommentTextChar"/>
    <w:uiPriority w:val="99"/>
    <w:semiHidden/>
    <w:unhideWhenUsed/>
    <w:rsid w:val="00430CD1"/>
    <w:pPr>
      <w:spacing w:after="160"/>
    </w:pPr>
    <w:rPr>
      <w:sz w:val="20"/>
      <w:szCs w:val="20"/>
      <w:lang w:val="en-CA"/>
    </w:rPr>
  </w:style>
  <w:style w:type="character" w:customStyle="1" w:styleId="CommentTextChar">
    <w:name w:val="Comment Text Char"/>
    <w:basedOn w:val="DefaultParagraphFont"/>
    <w:link w:val="CommentText"/>
    <w:uiPriority w:val="99"/>
    <w:semiHidden/>
    <w:rsid w:val="00430CD1"/>
    <w:rPr>
      <w:sz w:val="20"/>
      <w:szCs w:val="20"/>
    </w:rPr>
  </w:style>
  <w:style w:type="paragraph" w:styleId="CommentSubject">
    <w:name w:val="annotation subject"/>
    <w:basedOn w:val="CommentText"/>
    <w:next w:val="CommentText"/>
    <w:link w:val="CommentSubjectChar"/>
    <w:uiPriority w:val="99"/>
    <w:semiHidden/>
    <w:unhideWhenUsed/>
    <w:rsid w:val="00430CD1"/>
    <w:rPr>
      <w:b/>
      <w:bCs/>
    </w:rPr>
  </w:style>
  <w:style w:type="character" w:customStyle="1" w:styleId="CommentSubjectChar">
    <w:name w:val="Comment Subject Char"/>
    <w:basedOn w:val="CommentTextChar"/>
    <w:link w:val="CommentSubject"/>
    <w:uiPriority w:val="99"/>
    <w:semiHidden/>
    <w:rsid w:val="00430CD1"/>
    <w:rPr>
      <w:b/>
      <w:bCs/>
      <w:sz w:val="20"/>
      <w:szCs w:val="20"/>
    </w:rPr>
  </w:style>
  <w:style w:type="paragraph" w:styleId="BalloonText">
    <w:name w:val="Balloon Text"/>
    <w:basedOn w:val="Normal"/>
    <w:link w:val="BalloonTextChar"/>
    <w:uiPriority w:val="99"/>
    <w:semiHidden/>
    <w:unhideWhenUsed/>
    <w:rsid w:val="00430CD1"/>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430CD1"/>
    <w:rPr>
      <w:rFonts w:ascii="Segoe UI" w:hAnsi="Segoe UI" w:cs="Segoe UI"/>
      <w:sz w:val="18"/>
      <w:szCs w:val="18"/>
    </w:rPr>
  </w:style>
  <w:style w:type="character" w:styleId="Emphasis">
    <w:name w:val="Emphasis"/>
    <w:basedOn w:val="DefaultParagraphFont"/>
    <w:uiPriority w:val="20"/>
    <w:qFormat/>
    <w:rsid w:val="0074624C"/>
    <w:rPr>
      <w:i/>
      <w:iCs/>
    </w:rPr>
  </w:style>
  <w:style w:type="character" w:styleId="Hyperlink">
    <w:name w:val="Hyperlink"/>
    <w:basedOn w:val="DefaultParagraphFont"/>
    <w:uiPriority w:val="99"/>
    <w:unhideWhenUsed/>
    <w:rsid w:val="003A20EE"/>
    <w:rPr>
      <w:color w:val="0563C1" w:themeColor="hyperlink"/>
      <w:u w:val="single"/>
    </w:rPr>
  </w:style>
  <w:style w:type="paragraph" w:styleId="ListParagraph">
    <w:name w:val="List Paragraph"/>
    <w:basedOn w:val="Normal"/>
    <w:uiPriority w:val="34"/>
    <w:qFormat/>
    <w:rsid w:val="00C87ABB"/>
    <w:pPr>
      <w:spacing w:after="160" w:line="259" w:lineRule="auto"/>
      <w:ind w:left="720"/>
      <w:contextualSpacing/>
    </w:pPr>
    <w:rPr>
      <w:lang w:val="en-CA"/>
    </w:rPr>
  </w:style>
  <w:style w:type="character" w:styleId="LineNumber">
    <w:name w:val="line number"/>
    <w:basedOn w:val="DefaultParagraphFont"/>
    <w:uiPriority w:val="99"/>
    <w:semiHidden/>
    <w:unhideWhenUsed/>
    <w:rsid w:val="00542A00"/>
  </w:style>
  <w:style w:type="paragraph" w:styleId="NormalWeb">
    <w:name w:val="Normal (Web)"/>
    <w:basedOn w:val="Normal"/>
    <w:uiPriority w:val="99"/>
    <w:semiHidden/>
    <w:unhideWhenUsed/>
    <w:rsid w:val="00D52ACB"/>
    <w:pPr>
      <w:spacing w:before="100" w:beforeAutospacing="1" w:after="100" w:afterAutospacing="1"/>
    </w:pPr>
  </w:style>
  <w:style w:type="paragraph" w:customStyle="1" w:styleId="p1">
    <w:name w:val="p1"/>
    <w:basedOn w:val="Normal"/>
    <w:rsid w:val="006F6A68"/>
    <w:rPr>
      <w:rFonts w:ascii="Helvetica" w:hAnsi="Helvetica"/>
      <w:sz w:val="15"/>
      <w:szCs w:val="15"/>
    </w:rPr>
  </w:style>
  <w:style w:type="character" w:customStyle="1" w:styleId="apple-converted-space">
    <w:name w:val="apple-converted-space"/>
    <w:basedOn w:val="DefaultParagraphFont"/>
    <w:rsid w:val="006F6A68"/>
  </w:style>
  <w:style w:type="paragraph" w:customStyle="1" w:styleId="EndNoteBibliographyTitle">
    <w:name w:val="EndNote Bibliography Title"/>
    <w:basedOn w:val="Normal"/>
    <w:rsid w:val="00A52275"/>
    <w:pPr>
      <w:jc w:val="center"/>
    </w:pPr>
  </w:style>
  <w:style w:type="paragraph" w:customStyle="1" w:styleId="EndNoteBibliography">
    <w:name w:val="EndNote Bibliography"/>
    <w:basedOn w:val="Normal"/>
    <w:rsid w:val="00A52275"/>
  </w:style>
  <w:style w:type="character" w:customStyle="1" w:styleId="UnresolvedMention1">
    <w:name w:val="Unresolved Mention1"/>
    <w:basedOn w:val="DefaultParagraphFont"/>
    <w:uiPriority w:val="99"/>
    <w:rsid w:val="00B243A3"/>
    <w:rPr>
      <w:color w:val="605E5C"/>
      <w:shd w:val="clear" w:color="auto" w:fill="E1DFDD"/>
    </w:rPr>
  </w:style>
  <w:style w:type="paragraph" w:styleId="Revision">
    <w:name w:val="Revision"/>
    <w:hidden/>
    <w:uiPriority w:val="99"/>
    <w:semiHidden/>
    <w:rsid w:val="00DC0323"/>
    <w:pPr>
      <w:spacing w:after="0" w:line="240" w:lineRule="auto"/>
    </w:pPr>
    <w:rPr>
      <w:lang w:val="en-US"/>
    </w:rPr>
  </w:style>
  <w:style w:type="paragraph" w:styleId="Header">
    <w:name w:val="header"/>
    <w:basedOn w:val="Normal"/>
    <w:link w:val="HeaderChar"/>
    <w:uiPriority w:val="99"/>
    <w:unhideWhenUsed/>
    <w:rsid w:val="00553124"/>
    <w:pPr>
      <w:tabs>
        <w:tab w:val="center" w:pos="4680"/>
        <w:tab w:val="right" w:pos="9360"/>
      </w:tabs>
    </w:pPr>
  </w:style>
  <w:style w:type="character" w:customStyle="1" w:styleId="HeaderChar">
    <w:name w:val="Header Char"/>
    <w:basedOn w:val="DefaultParagraphFont"/>
    <w:link w:val="Header"/>
    <w:uiPriority w:val="99"/>
    <w:rsid w:val="00553124"/>
    <w:rPr>
      <w:lang w:val="en-US"/>
    </w:rPr>
  </w:style>
  <w:style w:type="paragraph" w:styleId="Footer">
    <w:name w:val="footer"/>
    <w:basedOn w:val="Normal"/>
    <w:link w:val="FooterChar"/>
    <w:uiPriority w:val="99"/>
    <w:unhideWhenUsed/>
    <w:rsid w:val="00553124"/>
    <w:pPr>
      <w:tabs>
        <w:tab w:val="center" w:pos="4680"/>
        <w:tab w:val="right" w:pos="9360"/>
      </w:tabs>
    </w:pPr>
  </w:style>
  <w:style w:type="character" w:customStyle="1" w:styleId="FooterChar">
    <w:name w:val="Footer Char"/>
    <w:basedOn w:val="DefaultParagraphFont"/>
    <w:link w:val="Footer"/>
    <w:uiPriority w:val="99"/>
    <w:rsid w:val="00553124"/>
    <w:rPr>
      <w:lang w:val="en-US"/>
    </w:rPr>
  </w:style>
  <w:style w:type="character" w:styleId="PageNumber">
    <w:name w:val="page number"/>
    <w:basedOn w:val="DefaultParagraphFont"/>
    <w:uiPriority w:val="99"/>
    <w:semiHidden/>
    <w:unhideWhenUsed/>
    <w:rsid w:val="00553124"/>
  </w:style>
  <w:style w:type="character" w:styleId="UnresolvedMention">
    <w:name w:val="Unresolved Mention"/>
    <w:basedOn w:val="DefaultParagraphFont"/>
    <w:uiPriority w:val="99"/>
    <w:rsid w:val="001B73D3"/>
    <w:rPr>
      <w:color w:val="605E5C"/>
      <w:shd w:val="clear" w:color="auto" w:fill="E1DFDD"/>
    </w:rPr>
  </w:style>
  <w:style w:type="paragraph" w:customStyle="1" w:styleId="m-7980612468808491863msolistparagraph">
    <w:name w:val="m_-7980612468808491863msolistparagraph"/>
    <w:basedOn w:val="Normal"/>
    <w:rsid w:val="00B735D5"/>
    <w:pPr>
      <w:spacing w:before="100" w:beforeAutospacing="1" w:after="100" w:afterAutospacing="1"/>
    </w:pPr>
    <w:rPr>
      <w:rFonts w:eastAsia="Times New Roman"/>
      <w:lang w:val="en-CA"/>
    </w:rPr>
  </w:style>
  <w:style w:type="character" w:styleId="FollowedHyperlink">
    <w:name w:val="FollowedHyperlink"/>
    <w:basedOn w:val="DefaultParagraphFont"/>
    <w:uiPriority w:val="99"/>
    <w:semiHidden/>
    <w:unhideWhenUsed/>
    <w:rsid w:val="004E18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54844">
      <w:bodyDiv w:val="1"/>
      <w:marLeft w:val="0"/>
      <w:marRight w:val="0"/>
      <w:marTop w:val="0"/>
      <w:marBottom w:val="0"/>
      <w:divBdr>
        <w:top w:val="none" w:sz="0" w:space="0" w:color="auto"/>
        <w:left w:val="none" w:sz="0" w:space="0" w:color="auto"/>
        <w:bottom w:val="none" w:sz="0" w:space="0" w:color="auto"/>
        <w:right w:val="none" w:sz="0" w:space="0" w:color="auto"/>
      </w:divBdr>
    </w:div>
    <w:div w:id="121458729">
      <w:bodyDiv w:val="1"/>
      <w:marLeft w:val="0"/>
      <w:marRight w:val="0"/>
      <w:marTop w:val="0"/>
      <w:marBottom w:val="0"/>
      <w:divBdr>
        <w:top w:val="none" w:sz="0" w:space="0" w:color="auto"/>
        <w:left w:val="none" w:sz="0" w:space="0" w:color="auto"/>
        <w:bottom w:val="none" w:sz="0" w:space="0" w:color="auto"/>
        <w:right w:val="none" w:sz="0" w:space="0" w:color="auto"/>
      </w:divBdr>
    </w:div>
    <w:div w:id="200676290">
      <w:bodyDiv w:val="1"/>
      <w:marLeft w:val="0"/>
      <w:marRight w:val="0"/>
      <w:marTop w:val="0"/>
      <w:marBottom w:val="0"/>
      <w:divBdr>
        <w:top w:val="none" w:sz="0" w:space="0" w:color="auto"/>
        <w:left w:val="none" w:sz="0" w:space="0" w:color="auto"/>
        <w:bottom w:val="none" w:sz="0" w:space="0" w:color="auto"/>
        <w:right w:val="none" w:sz="0" w:space="0" w:color="auto"/>
      </w:divBdr>
    </w:div>
    <w:div w:id="268852199">
      <w:bodyDiv w:val="1"/>
      <w:marLeft w:val="0"/>
      <w:marRight w:val="0"/>
      <w:marTop w:val="0"/>
      <w:marBottom w:val="0"/>
      <w:divBdr>
        <w:top w:val="none" w:sz="0" w:space="0" w:color="auto"/>
        <w:left w:val="none" w:sz="0" w:space="0" w:color="auto"/>
        <w:bottom w:val="none" w:sz="0" w:space="0" w:color="auto"/>
        <w:right w:val="none" w:sz="0" w:space="0" w:color="auto"/>
      </w:divBdr>
    </w:div>
    <w:div w:id="280958051">
      <w:bodyDiv w:val="1"/>
      <w:marLeft w:val="0"/>
      <w:marRight w:val="0"/>
      <w:marTop w:val="0"/>
      <w:marBottom w:val="0"/>
      <w:divBdr>
        <w:top w:val="none" w:sz="0" w:space="0" w:color="auto"/>
        <w:left w:val="none" w:sz="0" w:space="0" w:color="auto"/>
        <w:bottom w:val="none" w:sz="0" w:space="0" w:color="auto"/>
        <w:right w:val="none" w:sz="0" w:space="0" w:color="auto"/>
      </w:divBdr>
    </w:div>
    <w:div w:id="414934400">
      <w:bodyDiv w:val="1"/>
      <w:marLeft w:val="0"/>
      <w:marRight w:val="0"/>
      <w:marTop w:val="0"/>
      <w:marBottom w:val="0"/>
      <w:divBdr>
        <w:top w:val="none" w:sz="0" w:space="0" w:color="auto"/>
        <w:left w:val="none" w:sz="0" w:space="0" w:color="auto"/>
        <w:bottom w:val="none" w:sz="0" w:space="0" w:color="auto"/>
        <w:right w:val="none" w:sz="0" w:space="0" w:color="auto"/>
      </w:divBdr>
      <w:divsChild>
        <w:div w:id="497503201">
          <w:marLeft w:val="461"/>
          <w:marRight w:val="0"/>
          <w:marTop w:val="0"/>
          <w:marBottom w:val="0"/>
          <w:divBdr>
            <w:top w:val="none" w:sz="0" w:space="0" w:color="auto"/>
            <w:left w:val="none" w:sz="0" w:space="0" w:color="auto"/>
            <w:bottom w:val="none" w:sz="0" w:space="0" w:color="auto"/>
            <w:right w:val="none" w:sz="0" w:space="0" w:color="auto"/>
          </w:divBdr>
        </w:div>
      </w:divsChild>
    </w:div>
    <w:div w:id="420219717">
      <w:bodyDiv w:val="1"/>
      <w:marLeft w:val="0"/>
      <w:marRight w:val="0"/>
      <w:marTop w:val="0"/>
      <w:marBottom w:val="0"/>
      <w:divBdr>
        <w:top w:val="none" w:sz="0" w:space="0" w:color="auto"/>
        <w:left w:val="none" w:sz="0" w:space="0" w:color="auto"/>
        <w:bottom w:val="none" w:sz="0" w:space="0" w:color="auto"/>
        <w:right w:val="none" w:sz="0" w:space="0" w:color="auto"/>
      </w:divBdr>
    </w:div>
    <w:div w:id="496918007">
      <w:bodyDiv w:val="1"/>
      <w:marLeft w:val="0"/>
      <w:marRight w:val="0"/>
      <w:marTop w:val="0"/>
      <w:marBottom w:val="0"/>
      <w:divBdr>
        <w:top w:val="none" w:sz="0" w:space="0" w:color="auto"/>
        <w:left w:val="none" w:sz="0" w:space="0" w:color="auto"/>
        <w:bottom w:val="none" w:sz="0" w:space="0" w:color="auto"/>
        <w:right w:val="none" w:sz="0" w:space="0" w:color="auto"/>
      </w:divBdr>
    </w:div>
    <w:div w:id="548541473">
      <w:bodyDiv w:val="1"/>
      <w:marLeft w:val="0"/>
      <w:marRight w:val="0"/>
      <w:marTop w:val="0"/>
      <w:marBottom w:val="0"/>
      <w:divBdr>
        <w:top w:val="none" w:sz="0" w:space="0" w:color="auto"/>
        <w:left w:val="none" w:sz="0" w:space="0" w:color="auto"/>
        <w:bottom w:val="none" w:sz="0" w:space="0" w:color="auto"/>
        <w:right w:val="none" w:sz="0" w:space="0" w:color="auto"/>
      </w:divBdr>
    </w:div>
    <w:div w:id="571433191">
      <w:bodyDiv w:val="1"/>
      <w:marLeft w:val="0"/>
      <w:marRight w:val="0"/>
      <w:marTop w:val="0"/>
      <w:marBottom w:val="0"/>
      <w:divBdr>
        <w:top w:val="none" w:sz="0" w:space="0" w:color="auto"/>
        <w:left w:val="none" w:sz="0" w:space="0" w:color="auto"/>
        <w:bottom w:val="none" w:sz="0" w:space="0" w:color="auto"/>
        <w:right w:val="none" w:sz="0" w:space="0" w:color="auto"/>
      </w:divBdr>
    </w:div>
    <w:div w:id="576401111">
      <w:bodyDiv w:val="1"/>
      <w:marLeft w:val="0"/>
      <w:marRight w:val="0"/>
      <w:marTop w:val="0"/>
      <w:marBottom w:val="0"/>
      <w:divBdr>
        <w:top w:val="none" w:sz="0" w:space="0" w:color="auto"/>
        <w:left w:val="none" w:sz="0" w:space="0" w:color="auto"/>
        <w:bottom w:val="none" w:sz="0" w:space="0" w:color="auto"/>
        <w:right w:val="none" w:sz="0" w:space="0" w:color="auto"/>
      </w:divBdr>
    </w:div>
    <w:div w:id="622007627">
      <w:bodyDiv w:val="1"/>
      <w:marLeft w:val="0"/>
      <w:marRight w:val="0"/>
      <w:marTop w:val="0"/>
      <w:marBottom w:val="0"/>
      <w:divBdr>
        <w:top w:val="none" w:sz="0" w:space="0" w:color="auto"/>
        <w:left w:val="none" w:sz="0" w:space="0" w:color="auto"/>
        <w:bottom w:val="none" w:sz="0" w:space="0" w:color="auto"/>
        <w:right w:val="none" w:sz="0" w:space="0" w:color="auto"/>
      </w:divBdr>
    </w:div>
    <w:div w:id="622149988">
      <w:bodyDiv w:val="1"/>
      <w:marLeft w:val="0"/>
      <w:marRight w:val="0"/>
      <w:marTop w:val="0"/>
      <w:marBottom w:val="0"/>
      <w:divBdr>
        <w:top w:val="none" w:sz="0" w:space="0" w:color="auto"/>
        <w:left w:val="none" w:sz="0" w:space="0" w:color="auto"/>
        <w:bottom w:val="none" w:sz="0" w:space="0" w:color="auto"/>
        <w:right w:val="none" w:sz="0" w:space="0" w:color="auto"/>
      </w:divBdr>
    </w:div>
    <w:div w:id="685328258">
      <w:bodyDiv w:val="1"/>
      <w:marLeft w:val="0"/>
      <w:marRight w:val="0"/>
      <w:marTop w:val="0"/>
      <w:marBottom w:val="0"/>
      <w:divBdr>
        <w:top w:val="none" w:sz="0" w:space="0" w:color="auto"/>
        <w:left w:val="none" w:sz="0" w:space="0" w:color="auto"/>
        <w:bottom w:val="none" w:sz="0" w:space="0" w:color="auto"/>
        <w:right w:val="none" w:sz="0" w:space="0" w:color="auto"/>
      </w:divBdr>
    </w:div>
    <w:div w:id="693993295">
      <w:bodyDiv w:val="1"/>
      <w:marLeft w:val="0"/>
      <w:marRight w:val="0"/>
      <w:marTop w:val="0"/>
      <w:marBottom w:val="0"/>
      <w:divBdr>
        <w:top w:val="none" w:sz="0" w:space="0" w:color="auto"/>
        <w:left w:val="none" w:sz="0" w:space="0" w:color="auto"/>
        <w:bottom w:val="none" w:sz="0" w:space="0" w:color="auto"/>
        <w:right w:val="none" w:sz="0" w:space="0" w:color="auto"/>
      </w:divBdr>
    </w:div>
    <w:div w:id="754940410">
      <w:bodyDiv w:val="1"/>
      <w:marLeft w:val="0"/>
      <w:marRight w:val="0"/>
      <w:marTop w:val="0"/>
      <w:marBottom w:val="0"/>
      <w:divBdr>
        <w:top w:val="none" w:sz="0" w:space="0" w:color="auto"/>
        <w:left w:val="none" w:sz="0" w:space="0" w:color="auto"/>
        <w:bottom w:val="none" w:sz="0" w:space="0" w:color="auto"/>
        <w:right w:val="none" w:sz="0" w:space="0" w:color="auto"/>
      </w:divBdr>
    </w:div>
    <w:div w:id="756563907">
      <w:bodyDiv w:val="1"/>
      <w:marLeft w:val="0"/>
      <w:marRight w:val="0"/>
      <w:marTop w:val="0"/>
      <w:marBottom w:val="0"/>
      <w:divBdr>
        <w:top w:val="none" w:sz="0" w:space="0" w:color="auto"/>
        <w:left w:val="none" w:sz="0" w:space="0" w:color="auto"/>
        <w:bottom w:val="none" w:sz="0" w:space="0" w:color="auto"/>
        <w:right w:val="none" w:sz="0" w:space="0" w:color="auto"/>
      </w:divBdr>
    </w:div>
    <w:div w:id="889457317">
      <w:bodyDiv w:val="1"/>
      <w:marLeft w:val="0"/>
      <w:marRight w:val="0"/>
      <w:marTop w:val="0"/>
      <w:marBottom w:val="0"/>
      <w:divBdr>
        <w:top w:val="none" w:sz="0" w:space="0" w:color="auto"/>
        <w:left w:val="none" w:sz="0" w:space="0" w:color="auto"/>
        <w:bottom w:val="none" w:sz="0" w:space="0" w:color="auto"/>
        <w:right w:val="none" w:sz="0" w:space="0" w:color="auto"/>
      </w:divBdr>
    </w:div>
    <w:div w:id="904949719">
      <w:bodyDiv w:val="1"/>
      <w:marLeft w:val="0"/>
      <w:marRight w:val="0"/>
      <w:marTop w:val="0"/>
      <w:marBottom w:val="0"/>
      <w:divBdr>
        <w:top w:val="none" w:sz="0" w:space="0" w:color="auto"/>
        <w:left w:val="none" w:sz="0" w:space="0" w:color="auto"/>
        <w:bottom w:val="none" w:sz="0" w:space="0" w:color="auto"/>
        <w:right w:val="none" w:sz="0" w:space="0" w:color="auto"/>
      </w:divBdr>
    </w:div>
    <w:div w:id="919798524">
      <w:bodyDiv w:val="1"/>
      <w:marLeft w:val="0"/>
      <w:marRight w:val="0"/>
      <w:marTop w:val="0"/>
      <w:marBottom w:val="0"/>
      <w:divBdr>
        <w:top w:val="none" w:sz="0" w:space="0" w:color="auto"/>
        <w:left w:val="none" w:sz="0" w:space="0" w:color="auto"/>
        <w:bottom w:val="none" w:sz="0" w:space="0" w:color="auto"/>
        <w:right w:val="none" w:sz="0" w:space="0" w:color="auto"/>
      </w:divBdr>
    </w:div>
    <w:div w:id="931085782">
      <w:bodyDiv w:val="1"/>
      <w:marLeft w:val="0"/>
      <w:marRight w:val="0"/>
      <w:marTop w:val="0"/>
      <w:marBottom w:val="0"/>
      <w:divBdr>
        <w:top w:val="none" w:sz="0" w:space="0" w:color="auto"/>
        <w:left w:val="none" w:sz="0" w:space="0" w:color="auto"/>
        <w:bottom w:val="none" w:sz="0" w:space="0" w:color="auto"/>
        <w:right w:val="none" w:sz="0" w:space="0" w:color="auto"/>
      </w:divBdr>
    </w:div>
    <w:div w:id="950624810">
      <w:bodyDiv w:val="1"/>
      <w:marLeft w:val="0"/>
      <w:marRight w:val="0"/>
      <w:marTop w:val="0"/>
      <w:marBottom w:val="0"/>
      <w:divBdr>
        <w:top w:val="none" w:sz="0" w:space="0" w:color="auto"/>
        <w:left w:val="none" w:sz="0" w:space="0" w:color="auto"/>
        <w:bottom w:val="none" w:sz="0" w:space="0" w:color="auto"/>
        <w:right w:val="none" w:sz="0" w:space="0" w:color="auto"/>
      </w:divBdr>
    </w:div>
    <w:div w:id="1014112000">
      <w:bodyDiv w:val="1"/>
      <w:marLeft w:val="0"/>
      <w:marRight w:val="0"/>
      <w:marTop w:val="0"/>
      <w:marBottom w:val="0"/>
      <w:divBdr>
        <w:top w:val="none" w:sz="0" w:space="0" w:color="auto"/>
        <w:left w:val="none" w:sz="0" w:space="0" w:color="auto"/>
        <w:bottom w:val="none" w:sz="0" w:space="0" w:color="auto"/>
        <w:right w:val="none" w:sz="0" w:space="0" w:color="auto"/>
      </w:divBdr>
    </w:div>
    <w:div w:id="1110397602">
      <w:bodyDiv w:val="1"/>
      <w:marLeft w:val="0"/>
      <w:marRight w:val="0"/>
      <w:marTop w:val="0"/>
      <w:marBottom w:val="0"/>
      <w:divBdr>
        <w:top w:val="none" w:sz="0" w:space="0" w:color="auto"/>
        <w:left w:val="none" w:sz="0" w:space="0" w:color="auto"/>
        <w:bottom w:val="none" w:sz="0" w:space="0" w:color="auto"/>
        <w:right w:val="none" w:sz="0" w:space="0" w:color="auto"/>
      </w:divBdr>
    </w:div>
    <w:div w:id="1139375821">
      <w:bodyDiv w:val="1"/>
      <w:marLeft w:val="0"/>
      <w:marRight w:val="0"/>
      <w:marTop w:val="0"/>
      <w:marBottom w:val="0"/>
      <w:divBdr>
        <w:top w:val="none" w:sz="0" w:space="0" w:color="auto"/>
        <w:left w:val="none" w:sz="0" w:space="0" w:color="auto"/>
        <w:bottom w:val="none" w:sz="0" w:space="0" w:color="auto"/>
        <w:right w:val="none" w:sz="0" w:space="0" w:color="auto"/>
      </w:divBdr>
    </w:div>
    <w:div w:id="1156798436">
      <w:bodyDiv w:val="1"/>
      <w:marLeft w:val="0"/>
      <w:marRight w:val="0"/>
      <w:marTop w:val="0"/>
      <w:marBottom w:val="0"/>
      <w:divBdr>
        <w:top w:val="none" w:sz="0" w:space="0" w:color="auto"/>
        <w:left w:val="none" w:sz="0" w:space="0" w:color="auto"/>
        <w:bottom w:val="none" w:sz="0" w:space="0" w:color="auto"/>
        <w:right w:val="none" w:sz="0" w:space="0" w:color="auto"/>
      </w:divBdr>
    </w:div>
    <w:div w:id="1245065319">
      <w:bodyDiv w:val="1"/>
      <w:marLeft w:val="0"/>
      <w:marRight w:val="0"/>
      <w:marTop w:val="0"/>
      <w:marBottom w:val="0"/>
      <w:divBdr>
        <w:top w:val="none" w:sz="0" w:space="0" w:color="auto"/>
        <w:left w:val="none" w:sz="0" w:space="0" w:color="auto"/>
        <w:bottom w:val="none" w:sz="0" w:space="0" w:color="auto"/>
        <w:right w:val="none" w:sz="0" w:space="0" w:color="auto"/>
      </w:divBdr>
      <w:divsChild>
        <w:div w:id="212231321">
          <w:marLeft w:val="0"/>
          <w:marRight w:val="0"/>
          <w:marTop w:val="0"/>
          <w:marBottom w:val="0"/>
          <w:divBdr>
            <w:top w:val="none" w:sz="0" w:space="0" w:color="auto"/>
            <w:left w:val="none" w:sz="0" w:space="0" w:color="auto"/>
            <w:bottom w:val="none" w:sz="0" w:space="0" w:color="auto"/>
            <w:right w:val="none" w:sz="0" w:space="0" w:color="auto"/>
          </w:divBdr>
        </w:div>
        <w:div w:id="598829174">
          <w:marLeft w:val="0"/>
          <w:marRight w:val="0"/>
          <w:marTop w:val="0"/>
          <w:marBottom w:val="0"/>
          <w:divBdr>
            <w:top w:val="none" w:sz="0" w:space="0" w:color="auto"/>
            <w:left w:val="none" w:sz="0" w:space="0" w:color="auto"/>
            <w:bottom w:val="none" w:sz="0" w:space="0" w:color="auto"/>
            <w:right w:val="none" w:sz="0" w:space="0" w:color="auto"/>
          </w:divBdr>
        </w:div>
        <w:div w:id="1421174195">
          <w:marLeft w:val="0"/>
          <w:marRight w:val="0"/>
          <w:marTop w:val="0"/>
          <w:marBottom w:val="0"/>
          <w:divBdr>
            <w:top w:val="none" w:sz="0" w:space="0" w:color="auto"/>
            <w:left w:val="none" w:sz="0" w:space="0" w:color="auto"/>
            <w:bottom w:val="none" w:sz="0" w:space="0" w:color="auto"/>
            <w:right w:val="none" w:sz="0" w:space="0" w:color="auto"/>
          </w:divBdr>
        </w:div>
        <w:div w:id="1687904298">
          <w:marLeft w:val="0"/>
          <w:marRight w:val="0"/>
          <w:marTop w:val="0"/>
          <w:marBottom w:val="0"/>
          <w:divBdr>
            <w:top w:val="none" w:sz="0" w:space="0" w:color="auto"/>
            <w:left w:val="none" w:sz="0" w:space="0" w:color="auto"/>
            <w:bottom w:val="none" w:sz="0" w:space="0" w:color="auto"/>
            <w:right w:val="none" w:sz="0" w:space="0" w:color="auto"/>
          </w:divBdr>
        </w:div>
        <w:div w:id="1882093332">
          <w:marLeft w:val="0"/>
          <w:marRight w:val="0"/>
          <w:marTop w:val="0"/>
          <w:marBottom w:val="0"/>
          <w:divBdr>
            <w:top w:val="none" w:sz="0" w:space="0" w:color="auto"/>
            <w:left w:val="none" w:sz="0" w:space="0" w:color="auto"/>
            <w:bottom w:val="none" w:sz="0" w:space="0" w:color="auto"/>
            <w:right w:val="none" w:sz="0" w:space="0" w:color="auto"/>
          </w:divBdr>
        </w:div>
      </w:divsChild>
    </w:div>
    <w:div w:id="1263731618">
      <w:bodyDiv w:val="1"/>
      <w:marLeft w:val="0"/>
      <w:marRight w:val="0"/>
      <w:marTop w:val="0"/>
      <w:marBottom w:val="0"/>
      <w:divBdr>
        <w:top w:val="none" w:sz="0" w:space="0" w:color="auto"/>
        <w:left w:val="none" w:sz="0" w:space="0" w:color="auto"/>
        <w:bottom w:val="none" w:sz="0" w:space="0" w:color="auto"/>
        <w:right w:val="none" w:sz="0" w:space="0" w:color="auto"/>
      </w:divBdr>
    </w:div>
    <w:div w:id="1354768075">
      <w:bodyDiv w:val="1"/>
      <w:marLeft w:val="0"/>
      <w:marRight w:val="0"/>
      <w:marTop w:val="0"/>
      <w:marBottom w:val="0"/>
      <w:divBdr>
        <w:top w:val="none" w:sz="0" w:space="0" w:color="auto"/>
        <w:left w:val="none" w:sz="0" w:space="0" w:color="auto"/>
        <w:bottom w:val="none" w:sz="0" w:space="0" w:color="auto"/>
        <w:right w:val="none" w:sz="0" w:space="0" w:color="auto"/>
      </w:divBdr>
    </w:div>
    <w:div w:id="1359813832">
      <w:bodyDiv w:val="1"/>
      <w:marLeft w:val="0"/>
      <w:marRight w:val="0"/>
      <w:marTop w:val="0"/>
      <w:marBottom w:val="0"/>
      <w:divBdr>
        <w:top w:val="none" w:sz="0" w:space="0" w:color="auto"/>
        <w:left w:val="none" w:sz="0" w:space="0" w:color="auto"/>
        <w:bottom w:val="none" w:sz="0" w:space="0" w:color="auto"/>
        <w:right w:val="none" w:sz="0" w:space="0" w:color="auto"/>
      </w:divBdr>
    </w:div>
    <w:div w:id="1387605332">
      <w:bodyDiv w:val="1"/>
      <w:marLeft w:val="0"/>
      <w:marRight w:val="0"/>
      <w:marTop w:val="0"/>
      <w:marBottom w:val="0"/>
      <w:divBdr>
        <w:top w:val="none" w:sz="0" w:space="0" w:color="auto"/>
        <w:left w:val="none" w:sz="0" w:space="0" w:color="auto"/>
        <w:bottom w:val="none" w:sz="0" w:space="0" w:color="auto"/>
        <w:right w:val="none" w:sz="0" w:space="0" w:color="auto"/>
      </w:divBdr>
    </w:div>
    <w:div w:id="1407876629">
      <w:bodyDiv w:val="1"/>
      <w:marLeft w:val="0"/>
      <w:marRight w:val="0"/>
      <w:marTop w:val="0"/>
      <w:marBottom w:val="0"/>
      <w:divBdr>
        <w:top w:val="none" w:sz="0" w:space="0" w:color="auto"/>
        <w:left w:val="none" w:sz="0" w:space="0" w:color="auto"/>
        <w:bottom w:val="none" w:sz="0" w:space="0" w:color="auto"/>
        <w:right w:val="none" w:sz="0" w:space="0" w:color="auto"/>
      </w:divBdr>
    </w:div>
    <w:div w:id="1414819744">
      <w:bodyDiv w:val="1"/>
      <w:marLeft w:val="0"/>
      <w:marRight w:val="0"/>
      <w:marTop w:val="0"/>
      <w:marBottom w:val="0"/>
      <w:divBdr>
        <w:top w:val="none" w:sz="0" w:space="0" w:color="auto"/>
        <w:left w:val="none" w:sz="0" w:space="0" w:color="auto"/>
        <w:bottom w:val="none" w:sz="0" w:space="0" w:color="auto"/>
        <w:right w:val="none" w:sz="0" w:space="0" w:color="auto"/>
      </w:divBdr>
    </w:div>
    <w:div w:id="1525941867">
      <w:bodyDiv w:val="1"/>
      <w:marLeft w:val="0"/>
      <w:marRight w:val="0"/>
      <w:marTop w:val="0"/>
      <w:marBottom w:val="0"/>
      <w:divBdr>
        <w:top w:val="none" w:sz="0" w:space="0" w:color="auto"/>
        <w:left w:val="none" w:sz="0" w:space="0" w:color="auto"/>
        <w:bottom w:val="none" w:sz="0" w:space="0" w:color="auto"/>
        <w:right w:val="none" w:sz="0" w:space="0" w:color="auto"/>
      </w:divBdr>
    </w:div>
    <w:div w:id="1534464410">
      <w:bodyDiv w:val="1"/>
      <w:marLeft w:val="0"/>
      <w:marRight w:val="0"/>
      <w:marTop w:val="0"/>
      <w:marBottom w:val="0"/>
      <w:divBdr>
        <w:top w:val="none" w:sz="0" w:space="0" w:color="auto"/>
        <w:left w:val="none" w:sz="0" w:space="0" w:color="auto"/>
        <w:bottom w:val="none" w:sz="0" w:space="0" w:color="auto"/>
        <w:right w:val="none" w:sz="0" w:space="0" w:color="auto"/>
      </w:divBdr>
    </w:div>
    <w:div w:id="1539507913">
      <w:bodyDiv w:val="1"/>
      <w:marLeft w:val="0"/>
      <w:marRight w:val="0"/>
      <w:marTop w:val="0"/>
      <w:marBottom w:val="0"/>
      <w:divBdr>
        <w:top w:val="none" w:sz="0" w:space="0" w:color="auto"/>
        <w:left w:val="none" w:sz="0" w:space="0" w:color="auto"/>
        <w:bottom w:val="none" w:sz="0" w:space="0" w:color="auto"/>
        <w:right w:val="none" w:sz="0" w:space="0" w:color="auto"/>
      </w:divBdr>
    </w:div>
    <w:div w:id="1672609896">
      <w:bodyDiv w:val="1"/>
      <w:marLeft w:val="0"/>
      <w:marRight w:val="0"/>
      <w:marTop w:val="0"/>
      <w:marBottom w:val="0"/>
      <w:divBdr>
        <w:top w:val="none" w:sz="0" w:space="0" w:color="auto"/>
        <w:left w:val="none" w:sz="0" w:space="0" w:color="auto"/>
        <w:bottom w:val="none" w:sz="0" w:space="0" w:color="auto"/>
        <w:right w:val="none" w:sz="0" w:space="0" w:color="auto"/>
      </w:divBdr>
    </w:div>
    <w:div w:id="1757748551">
      <w:bodyDiv w:val="1"/>
      <w:marLeft w:val="0"/>
      <w:marRight w:val="0"/>
      <w:marTop w:val="0"/>
      <w:marBottom w:val="0"/>
      <w:divBdr>
        <w:top w:val="none" w:sz="0" w:space="0" w:color="auto"/>
        <w:left w:val="none" w:sz="0" w:space="0" w:color="auto"/>
        <w:bottom w:val="none" w:sz="0" w:space="0" w:color="auto"/>
        <w:right w:val="none" w:sz="0" w:space="0" w:color="auto"/>
      </w:divBdr>
    </w:div>
    <w:div w:id="1812819645">
      <w:bodyDiv w:val="1"/>
      <w:marLeft w:val="0"/>
      <w:marRight w:val="0"/>
      <w:marTop w:val="0"/>
      <w:marBottom w:val="0"/>
      <w:divBdr>
        <w:top w:val="none" w:sz="0" w:space="0" w:color="auto"/>
        <w:left w:val="none" w:sz="0" w:space="0" w:color="auto"/>
        <w:bottom w:val="none" w:sz="0" w:space="0" w:color="auto"/>
        <w:right w:val="none" w:sz="0" w:space="0" w:color="auto"/>
      </w:divBdr>
    </w:div>
    <w:div w:id="1818960419">
      <w:bodyDiv w:val="1"/>
      <w:marLeft w:val="0"/>
      <w:marRight w:val="0"/>
      <w:marTop w:val="0"/>
      <w:marBottom w:val="0"/>
      <w:divBdr>
        <w:top w:val="none" w:sz="0" w:space="0" w:color="auto"/>
        <w:left w:val="none" w:sz="0" w:space="0" w:color="auto"/>
        <w:bottom w:val="none" w:sz="0" w:space="0" w:color="auto"/>
        <w:right w:val="none" w:sz="0" w:space="0" w:color="auto"/>
      </w:divBdr>
    </w:div>
    <w:div w:id="1904290924">
      <w:bodyDiv w:val="1"/>
      <w:marLeft w:val="0"/>
      <w:marRight w:val="0"/>
      <w:marTop w:val="0"/>
      <w:marBottom w:val="0"/>
      <w:divBdr>
        <w:top w:val="none" w:sz="0" w:space="0" w:color="auto"/>
        <w:left w:val="none" w:sz="0" w:space="0" w:color="auto"/>
        <w:bottom w:val="none" w:sz="0" w:space="0" w:color="auto"/>
        <w:right w:val="none" w:sz="0" w:space="0" w:color="auto"/>
      </w:divBdr>
    </w:div>
    <w:div w:id="1914392071">
      <w:bodyDiv w:val="1"/>
      <w:marLeft w:val="0"/>
      <w:marRight w:val="0"/>
      <w:marTop w:val="0"/>
      <w:marBottom w:val="0"/>
      <w:divBdr>
        <w:top w:val="none" w:sz="0" w:space="0" w:color="auto"/>
        <w:left w:val="none" w:sz="0" w:space="0" w:color="auto"/>
        <w:bottom w:val="none" w:sz="0" w:space="0" w:color="auto"/>
        <w:right w:val="none" w:sz="0" w:space="0" w:color="auto"/>
      </w:divBdr>
    </w:div>
    <w:div w:id="1971469766">
      <w:bodyDiv w:val="1"/>
      <w:marLeft w:val="0"/>
      <w:marRight w:val="0"/>
      <w:marTop w:val="0"/>
      <w:marBottom w:val="0"/>
      <w:divBdr>
        <w:top w:val="none" w:sz="0" w:space="0" w:color="auto"/>
        <w:left w:val="none" w:sz="0" w:space="0" w:color="auto"/>
        <w:bottom w:val="none" w:sz="0" w:space="0" w:color="auto"/>
        <w:right w:val="none" w:sz="0" w:space="0" w:color="auto"/>
      </w:divBdr>
    </w:div>
    <w:div w:id="2023510122">
      <w:bodyDiv w:val="1"/>
      <w:marLeft w:val="0"/>
      <w:marRight w:val="0"/>
      <w:marTop w:val="0"/>
      <w:marBottom w:val="0"/>
      <w:divBdr>
        <w:top w:val="none" w:sz="0" w:space="0" w:color="auto"/>
        <w:left w:val="none" w:sz="0" w:space="0" w:color="auto"/>
        <w:bottom w:val="none" w:sz="0" w:space="0" w:color="auto"/>
        <w:right w:val="none" w:sz="0" w:space="0" w:color="auto"/>
      </w:divBdr>
    </w:div>
    <w:div w:id="2120449468">
      <w:bodyDiv w:val="1"/>
      <w:marLeft w:val="0"/>
      <w:marRight w:val="0"/>
      <w:marTop w:val="0"/>
      <w:marBottom w:val="0"/>
      <w:divBdr>
        <w:top w:val="none" w:sz="0" w:space="0" w:color="auto"/>
        <w:left w:val="none" w:sz="0" w:space="0" w:color="auto"/>
        <w:bottom w:val="none" w:sz="0" w:space="0" w:color="auto"/>
        <w:right w:val="none" w:sz="0" w:space="0" w:color="auto"/>
      </w:divBdr>
      <w:divsChild>
        <w:div w:id="505825815">
          <w:marLeft w:val="0"/>
          <w:marRight w:val="0"/>
          <w:marTop w:val="0"/>
          <w:marBottom w:val="0"/>
          <w:divBdr>
            <w:top w:val="none" w:sz="0" w:space="0" w:color="auto"/>
            <w:left w:val="none" w:sz="0" w:space="0" w:color="auto"/>
            <w:bottom w:val="none" w:sz="0" w:space="0" w:color="auto"/>
            <w:right w:val="none" w:sz="0" w:space="0" w:color="auto"/>
          </w:divBdr>
        </w:div>
        <w:div w:id="5996099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ioproject/PRJNA66001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mohn@mail.ubc.ca"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github.com/nelly-amenyogbe/Global_cohort_microbiome_immun" TargetMode="External"/><Relationship Id="rId4" Type="http://schemas.openxmlformats.org/officeDocument/2006/relationships/webSettings" Target="webSettings.xml"/><Relationship Id="rId9" Type="http://schemas.openxmlformats.org/officeDocument/2006/relationships/hyperlink" Target="https://www.ncbi.nlm.nih.gov/bioproject/PRJNA66236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1507</Words>
  <Characters>65591</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Dimitriu</dc:creator>
  <cp:keywords/>
  <dc:description/>
  <cp:lastModifiedBy>Nelly Amenyogbe</cp:lastModifiedBy>
  <cp:revision>3</cp:revision>
  <cp:lastPrinted>2020-01-23T20:40:00Z</cp:lastPrinted>
  <dcterms:created xsi:type="dcterms:W3CDTF">2020-11-11T08:15:00Z</dcterms:created>
  <dcterms:modified xsi:type="dcterms:W3CDTF">2020-11-11T13:20:00Z</dcterms:modified>
</cp:coreProperties>
</file>